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C56693" w14:textId="48AFB77E" w:rsidR="002F255C" w:rsidRPr="00391107" w:rsidRDefault="00B2656A" w:rsidP="002F255C">
      <w:pPr>
        <w:rPr>
          <w:rFonts w:cs="Times New Roman"/>
          <w:b/>
          <w:szCs w:val="24"/>
        </w:rPr>
      </w:pPr>
      <w:proofErr w:type="gramStart"/>
      <w:r>
        <w:rPr>
          <w:rFonts w:cs="Times New Roman"/>
          <w:b/>
          <w:szCs w:val="24"/>
        </w:rPr>
        <w:t>D</w:t>
      </w:r>
      <w:r w:rsidR="002F255C" w:rsidRPr="00391107">
        <w:rPr>
          <w:rFonts w:cs="Times New Roman"/>
          <w:b/>
          <w:szCs w:val="24"/>
        </w:rPr>
        <w:t xml:space="preserve">ental caries and anthropometric measures </w:t>
      </w:r>
      <w:r w:rsidRPr="00481767">
        <w:rPr>
          <w:rFonts w:cs="Times New Roman"/>
          <w:b/>
          <w:szCs w:val="24"/>
          <w:highlight w:val="yellow"/>
        </w:rPr>
        <w:t xml:space="preserve">in a </w:t>
      </w:r>
      <w:r w:rsidR="003A3A08">
        <w:rPr>
          <w:rFonts w:cs="Times New Roman"/>
          <w:b/>
          <w:szCs w:val="24"/>
          <w:highlight w:val="yellow"/>
        </w:rPr>
        <w:t>sample</w:t>
      </w:r>
      <w:r w:rsidRPr="00481767">
        <w:rPr>
          <w:rFonts w:cs="Times New Roman"/>
          <w:b/>
          <w:szCs w:val="24"/>
          <w:highlight w:val="yellow"/>
        </w:rPr>
        <w:t xml:space="preserve"> of 5-9-year-old children</w:t>
      </w:r>
      <w:r>
        <w:rPr>
          <w:rFonts w:cs="Times New Roman"/>
          <w:b/>
          <w:szCs w:val="24"/>
          <w:highlight w:val="yellow"/>
        </w:rPr>
        <w:t xml:space="preserve"> in Dhaka</w:t>
      </w:r>
      <w:r w:rsidR="003A3A08">
        <w:rPr>
          <w:rFonts w:cs="Times New Roman"/>
          <w:b/>
          <w:szCs w:val="24"/>
          <w:highlight w:val="yellow"/>
        </w:rPr>
        <w:t>,</w:t>
      </w:r>
      <w:r>
        <w:rPr>
          <w:rFonts w:cs="Times New Roman"/>
          <w:b/>
          <w:szCs w:val="24"/>
          <w:highlight w:val="yellow"/>
        </w:rPr>
        <w:t xml:space="preserve"> Bangladesh</w:t>
      </w:r>
      <w:r w:rsidR="002F255C" w:rsidRPr="00391107">
        <w:rPr>
          <w:rFonts w:cs="Times New Roman"/>
          <w:b/>
          <w:szCs w:val="24"/>
        </w:rPr>
        <w:t>.</w:t>
      </w:r>
      <w:proofErr w:type="gramEnd"/>
    </w:p>
    <w:p w14:paraId="3DFD0E0A" w14:textId="77777777" w:rsidR="002F255C" w:rsidRPr="00391107" w:rsidRDefault="002F255C" w:rsidP="002F255C">
      <w:pPr>
        <w:spacing w:after="200" w:line="480" w:lineRule="auto"/>
        <w:rPr>
          <w:rFonts w:eastAsia="Calibri" w:cs="Times New Roman"/>
          <w:szCs w:val="24"/>
          <w:vertAlign w:val="superscript"/>
        </w:rPr>
      </w:pPr>
      <w:r w:rsidRPr="00391107">
        <w:rPr>
          <w:rFonts w:eastAsia="Calibri" w:cs="Times New Roman"/>
          <w:szCs w:val="24"/>
        </w:rPr>
        <w:t xml:space="preserve">Masuma </w:t>
      </w:r>
      <w:proofErr w:type="spellStart"/>
      <w:r w:rsidRPr="00391107">
        <w:rPr>
          <w:rFonts w:eastAsia="Calibri" w:cs="Times New Roman"/>
          <w:szCs w:val="24"/>
        </w:rPr>
        <w:t>Pervin</w:t>
      </w:r>
      <w:proofErr w:type="spellEnd"/>
      <w:r w:rsidRPr="00391107">
        <w:rPr>
          <w:rFonts w:eastAsia="Calibri" w:cs="Times New Roman"/>
          <w:szCs w:val="24"/>
        </w:rPr>
        <w:t xml:space="preserve"> Mishu</w:t>
      </w:r>
      <w:r w:rsidRPr="00391107">
        <w:rPr>
          <w:rFonts w:eastAsia="Calibri" w:cs="Times New Roman"/>
          <w:szCs w:val="24"/>
          <w:vertAlign w:val="superscript"/>
        </w:rPr>
        <w:t>1*</w:t>
      </w:r>
      <w:r w:rsidR="00C93049">
        <w:rPr>
          <w:rFonts w:eastAsia="Calibri" w:cs="Times New Roman"/>
          <w:szCs w:val="24"/>
        </w:rPr>
        <w:t>, Georgios</w:t>
      </w:r>
      <w:r w:rsidRPr="00391107">
        <w:rPr>
          <w:rFonts w:eastAsia="Calibri" w:cs="Times New Roman"/>
          <w:szCs w:val="24"/>
        </w:rPr>
        <w:t xml:space="preserve"> Tsakos</w:t>
      </w:r>
      <w:r w:rsidRPr="00391107">
        <w:rPr>
          <w:rFonts w:eastAsia="Calibri" w:cs="Times New Roman"/>
          <w:szCs w:val="24"/>
          <w:vertAlign w:val="superscript"/>
        </w:rPr>
        <w:t>2</w:t>
      </w:r>
      <w:r w:rsidRPr="00391107">
        <w:rPr>
          <w:rFonts w:eastAsia="Calibri" w:cs="Times New Roman"/>
          <w:szCs w:val="24"/>
        </w:rPr>
        <w:t>, Anja Heilmann</w:t>
      </w:r>
      <w:r w:rsidRPr="00391107">
        <w:rPr>
          <w:rFonts w:eastAsia="Calibri" w:cs="Times New Roman"/>
          <w:szCs w:val="24"/>
          <w:vertAlign w:val="superscript"/>
        </w:rPr>
        <w:t>3</w:t>
      </w:r>
      <w:r w:rsidRPr="00391107">
        <w:rPr>
          <w:rFonts w:eastAsia="Calibri" w:cs="Times New Roman"/>
          <w:szCs w:val="24"/>
        </w:rPr>
        <w:t xml:space="preserve">, Richard </w:t>
      </w:r>
      <w:r w:rsidR="00BD05F6" w:rsidRPr="00391107">
        <w:rPr>
          <w:rFonts w:eastAsia="Calibri" w:cs="Times New Roman"/>
          <w:szCs w:val="24"/>
        </w:rPr>
        <w:t xml:space="preserve">G </w:t>
      </w:r>
      <w:r w:rsidRPr="00391107">
        <w:rPr>
          <w:rFonts w:eastAsia="Calibri" w:cs="Times New Roman"/>
          <w:szCs w:val="24"/>
        </w:rPr>
        <w:t>Watt</w:t>
      </w:r>
      <w:r w:rsidRPr="00391107">
        <w:rPr>
          <w:rFonts w:eastAsia="Calibri" w:cs="Times New Roman"/>
          <w:szCs w:val="24"/>
          <w:vertAlign w:val="superscript"/>
        </w:rPr>
        <w:t>4</w:t>
      </w:r>
    </w:p>
    <w:p w14:paraId="30105A0B" w14:textId="77777777" w:rsidR="000C6291" w:rsidRDefault="002F255C" w:rsidP="000C6291">
      <w:pPr>
        <w:shd w:val="clear" w:color="auto" w:fill="FFFFFF"/>
        <w:spacing w:after="0" w:line="240" w:lineRule="auto"/>
        <w:jc w:val="left"/>
        <w:rPr>
          <w:rFonts w:eastAsia="Times New Roman" w:cs="Times New Roman"/>
          <w:szCs w:val="24"/>
          <w:lang w:eastAsia="en-GB"/>
        </w:rPr>
      </w:pPr>
      <w:r w:rsidRPr="00391107">
        <w:rPr>
          <w:rFonts w:eastAsia="Times New Roman" w:cs="Times New Roman"/>
          <w:szCs w:val="24"/>
          <w:vertAlign w:val="superscript"/>
          <w:lang w:eastAsia="en-GB"/>
        </w:rPr>
        <w:t>1</w:t>
      </w:r>
      <w:r w:rsidRPr="00391107">
        <w:rPr>
          <w:rFonts w:eastAsia="Times New Roman" w:cs="Times New Roman"/>
          <w:szCs w:val="24"/>
          <w:lang w:eastAsia="en-GB"/>
        </w:rPr>
        <w:t xml:space="preserve"> </w:t>
      </w:r>
      <w:r w:rsidR="000C6291">
        <w:rPr>
          <w:rFonts w:eastAsia="Times New Roman" w:cs="Times New Roman"/>
          <w:szCs w:val="24"/>
          <w:lang w:eastAsia="en-GB"/>
        </w:rPr>
        <w:t>Research Fellow</w:t>
      </w:r>
    </w:p>
    <w:p w14:paraId="7E5B2B9D" w14:textId="461556FC" w:rsidR="000C6291" w:rsidRPr="000C6291" w:rsidRDefault="000C6291" w:rsidP="000C6291">
      <w:pPr>
        <w:shd w:val="clear" w:color="auto" w:fill="FFFFFF"/>
        <w:spacing w:after="0" w:line="240" w:lineRule="auto"/>
        <w:jc w:val="left"/>
        <w:rPr>
          <w:rFonts w:eastAsia="Times New Roman" w:cs="Times New Roman"/>
          <w:color w:val="000000"/>
          <w:szCs w:val="24"/>
          <w:lang w:eastAsia="en-GB"/>
        </w:rPr>
      </w:pPr>
      <w:r w:rsidRPr="00391107">
        <w:rPr>
          <w:rFonts w:eastAsia="Times New Roman" w:cs="Times New Roman"/>
          <w:color w:val="000000"/>
          <w:szCs w:val="24"/>
          <w:lang w:eastAsia="en-GB"/>
        </w:rPr>
        <w:t xml:space="preserve">Department of </w:t>
      </w:r>
      <w:r>
        <w:rPr>
          <w:rFonts w:eastAsia="Times New Roman" w:cs="Times New Roman"/>
          <w:color w:val="000000"/>
          <w:szCs w:val="24"/>
          <w:lang w:eastAsia="en-GB"/>
        </w:rPr>
        <w:t xml:space="preserve">Health </w:t>
      </w:r>
      <w:r w:rsidR="00585A02">
        <w:rPr>
          <w:rFonts w:eastAsia="Times New Roman" w:cs="Times New Roman"/>
          <w:color w:val="000000"/>
          <w:szCs w:val="24"/>
          <w:lang w:eastAsia="en-GB"/>
        </w:rPr>
        <w:t>S</w:t>
      </w:r>
      <w:r>
        <w:rPr>
          <w:rFonts w:eastAsia="Times New Roman" w:cs="Times New Roman"/>
          <w:color w:val="000000"/>
          <w:szCs w:val="24"/>
          <w:lang w:eastAsia="en-GB"/>
        </w:rPr>
        <w:t xml:space="preserve">cience, </w:t>
      </w:r>
      <w:r w:rsidRPr="006B0337">
        <w:rPr>
          <w:rFonts w:eastAsia="Times New Roman" w:cs="Arial"/>
          <w:color w:val="222222"/>
          <w:szCs w:val="24"/>
          <w:lang w:eastAsia="en-GB"/>
        </w:rPr>
        <w:t>Faculty of Sciences</w:t>
      </w:r>
    </w:p>
    <w:p w14:paraId="0AA51B27" w14:textId="77777777" w:rsidR="000C6291" w:rsidRPr="006B0337" w:rsidRDefault="000C6291" w:rsidP="000C6291">
      <w:pPr>
        <w:shd w:val="clear" w:color="auto" w:fill="FFFFFF"/>
        <w:spacing w:after="0" w:line="240" w:lineRule="auto"/>
        <w:jc w:val="left"/>
        <w:rPr>
          <w:rFonts w:eastAsia="Times New Roman" w:cs="Arial"/>
          <w:color w:val="222222"/>
          <w:szCs w:val="24"/>
          <w:lang w:eastAsia="en-GB"/>
        </w:rPr>
      </w:pPr>
      <w:r w:rsidRPr="006B0337">
        <w:rPr>
          <w:rFonts w:eastAsia="Times New Roman" w:cs="Arial"/>
          <w:color w:val="222222"/>
          <w:szCs w:val="24"/>
          <w:lang w:eastAsia="en-GB"/>
        </w:rPr>
        <w:t>University of York</w:t>
      </w:r>
    </w:p>
    <w:p w14:paraId="7B0F570B" w14:textId="77777777" w:rsidR="000C6291" w:rsidRDefault="000C6291" w:rsidP="000C6291">
      <w:pPr>
        <w:shd w:val="clear" w:color="auto" w:fill="FFFFFF"/>
        <w:spacing w:after="0" w:line="240" w:lineRule="auto"/>
        <w:jc w:val="left"/>
        <w:rPr>
          <w:rFonts w:eastAsia="Times New Roman" w:cs="Arial"/>
          <w:color w:val="222222"/>
          <w:szCs w:val="24"/>
          <w:lang w:eastAsia="en-GB"/>
        </w:rPr>
      </w:pPr>
      <w:proofErr w:type="spellStart"/>
      <w:r w:rsidRPr="006B0337">
        <w:rPr>
          <w:rFonts w:eastAsia="Times New Roman" w:cs="Arial"/>
          <w:color w:val="222222"/>
          <w:szCs w:val="24"/>
          <w:lang w:eastAsia="en-GB"/>
        </w:rPr>
        <w:t>Heslington</w:t>
      </w:r>
      <w:proofErr w:type="spellEnd"/>
      <w:r>
        <w:rPr>
          <w:rFonts w:eastAsia="Times New Roman" w:cs="Arial"/>
          <w:color w:val="222222"/>
          <w:szCs w:val="24"/>
          <w:lang w:eastAsia="en-GB"/>
        </w:rPr>
        <w:t xml:space="preserve">, </w:t>
      </w:r>
      <w:r w:rsidRPr="006B0337">
        <w:rPr>
          <w:rFonts w:eastAsia="Times New Roman" w:cs="Arial"/>
          <w:color w:val="222222"/>
          <w:szCs w:val="24"/>
          <w:lang w:eastAsia="en-GB"/>
        </w:rPr>
        <w:t>YO10 5DD</w:t>
      </w:r>
      <w:r>
        <w:rPr>
          <w:rFonts w:eastAsia="Times New Roman" w:cs="Arial"/>
          <w:color w:val="222222"/>
          <w:szCs w:val="24"/>
          <w:lang w:eastAsia="en-GB"/>
        </w:rPr>
        <w:t>, UK</w:t>
      </w:r>
    </w:p>
    <w:p w14:paraId="168B43D3" w14:textId="4FDDA117" w:rsidR="002F255C" w:rsidRPr="006902F3" w:rsidRDefault="00A10495" w:rsidP="000C6291">
      <w:pPr>
        <w:shd w:val="clear" w:color="auto" w:fill="FFFFFF"/>
        <w:spacing w:after="0" w:line="240" w:lineRule="auto"/>
        <w:jc w:val="left"/>
      </w:pPr>
      <w:hyperlink r:id="rId8" w:history="1">
        <w:r w:rsidR="006902F3">
          <w:rPr>
            <w:rStyle w:val="Hyperlink"/>
          </w:rPr>
          <w:t>m</w:t>
        </w:r>
        <w:r w:rsidR="006902F3" w:rsidRPr="00A47DCD">
          <w:rPr>
            <w:rStyle w:val="Hyperlink"/>
          </w:rPr>
          <w:t>asuma.mishu@york.ac.uk</w:t>
        </w:r>
      </w:hyperlink>
      <w:r w:rsidR="006902F3">
        <w:t xml:space="preserve"> </w:t>
      </w:r>
      <w:r w:rsidR="006902F3">
        <w:rPr>
          <w:rFonts w:eastAsia="Times New Roman" w:cs="Times New Roman"/>
          <w:color w:val="000000"/>
          <w:szCs w:val="24"/>
          <w:lang w:eastAsia="en-GB"/>
        </w:rPr>
        <w:t>(</w:t>
      </w:r>
      <w:r w:rsidR="002F255C" w:rsidRPr="00391107">
        <w:rPr>
          <w:rFonts w:eastAsia="Times New Roman" w:cs="Times New Roman"/>
          <w:color w:val="000000"/>
          <w:szCs w:val="24"/>
          <w:lang w:eastAsia="en-GB"/>
        </w:rPr>
        <w:t>correspondence*)</w:t>
      </w:r>
    </w:p>
    <w:p w14:paraId="77B5AED2" w14:textId="77777777" w:rsidR="002F255C" w:rsidRPr="00391107" w:rsidRDefault="002F255C" w:rsidP="002F255C">
      <w:pPr>
        <w:shd w:val="clear" w:color="auto" w:fill="FFFFFF"/>
        <w:spacing w:after="0" w:line="240" w:lineRule="auto"/>
        <w:jc w:val="left"/>
        <w:rPr>
          <w:rFonts w:eastAsia="Times New Roman" w:cs="Times New Roman"/>
          <w:color w:val="000000"/>
          <w:szCs w:val="24"/>
          <w:lang w:eastAsia="en-GB"/>
        </w:rPr>
      </w:pPr>
      <w:r w:rsidRPr="00391107">
        <w:rPr>
          <w:rFonts w:eastAsia="Times New Roman" w:cs="Times New Roman"/>
          <w:szCs w:val="24"/>
          <w:shd w:val="clear" w:color="auto" w:fill="FFFFFF"/>
          <w:lang w:eastAsia="en-GB"/>
        </w:rPr>
        <w:t>Web: </w:t>
      </w:r>
      <w:r w:rsidR="00152A7A">
        <w:fldChar w:fldCharType="begin"/>
      </w:r>
      <w:r w:rsidR="00152A7A">
        <w:instrText xml:space="preserve"> HYPERLINK "http://www.ucl.ac.uk/dph" \t "_blank" </w:instrText>
      </w:r>
      <w:r w:rsidR="00152A7A">
        <w:fldChar w:fldCharType="separate"/>
      </w:r>
      <w:r w:rsidRPr="00391107">
        <w:rPr>
          <w:rFonts w:eastAsia="Times New Roman" w:cs="Times New Roman"/>
          <w:szCs w:val="24"/>
          <w:u w:val="single"/>
          <w:shd w:val="clear" w:color="auto" w:fill="FFFFFF"/>
          <w:lang w:eastAsia="en-GB"/>
        </w:rPr>
        <w:t>www.ucl.ac.uk/dph</w:t>
      </w:r>
      <w:r w:rsidR="00152A7A">
        <w:rPr>
          <w:rFonts w:eastAsia="Times New Roman" w:cs="Times New Roman"/>
          <w:szCs w:val="24"/>
          <w:u w:val="single"/>
          <w:shd w:val="clear" w:color="auto" w:fill="FFFFFF"/>
          <w:lang w:eastAsia="en-GB"/>
        </w:rPr>
        <w:fldChar w:fldCharType="end"/>
      </w:r>
      <w:r w:rsidRPr="00391107">
        <w:rPr>
          <w:rFonts w:eastAsia="Times New Roman" w:cs="Times New Roman"/>
          <w:szCs w:val="24"/>
          <w:shd w:val="clear" w:color="auto" w:fill="FFFFFF"/>
          <w:lang w:eastAsia="en-GB"/>
        </w:rPr>
        <w:t> </w:t>
      </w:r>
    </w:p>
    <w:p w14:paraId="10009ED6" w14:textId="77777777" w:rsidR="002F255C" w:rsidRPr="00391107" w:rsidRDefault="002F255C" w:rsidP="002F255C">
      <w:pPr>
        <w:shd w:val="clear" w:color="auto" w:fill="FFFFFF"/>
        <w:spacing w:after="200" w:line="276" w:lineRule="auto"/>
        <w:jc w:val="left"/>
        <w:rPr>
          <w:rFonts w:eastAsia="Calibri" w:cs="Times New Roman"/>
          <w:color w:val="000000"/>
          <w:szCs w:val="24"/>
        </w:rPr>
      </w:pPr>
    </w:p>
    <w:p w14:paraId="02DA24A1" w14:textId="77777777" w:rsidR="002F255C" w:rsidRPr="00391107" w:rsidRDefault="002F255C" w:rsidP="002F255C">
      <w:pPr>
        <w:shd w:val="clear" w:color="auto" w:fill="FFFFFF"/>
        <w:spacing w:after="200" w:line="276" w:lineRule="auto"/>
        <w:jc w:val="left"/>
        <w:rPr>
          <w:rFonts w:eastAsia="Calibri" w:cs="Times New Roman"/>
          <w:color w:val="000000"/>
          <w:szCs w:val="24"/>
        </w:rPr>
      </w:pPr>
      <w:r w:rsidRPr="00391107">
        <w:rPr>
          <w:rFonts w:eastAsia="Calibri" w:cs="Times New Roman"/>
          <w:color w:val="000000"/>
          <w:szCs w:val="24"/>
          <w:vertAlign w:val="superscript"/>
        </w:rPr>
        <w:t xml:space="preserve">2 </w:t>
      </w:r>
      <w:proofErr w:type="gramStart"/>
      <w:r w:rsidRPr="00391107">
        <w:rPr>
          <w:rFonts w:eastAsia="Calibri" w:cs="Times New Roman"/>
          <w:color w:val="000000"/>
          <w:szCs w:val="24"/>
        </w:rPr>
        <w:t>Reader</w:t>
      </w:r>
      <w:proofErr w:type="gramEnd"/>
    </w:p>
    <w:p w14:paraId="139C6D78" w14:textId="702540FB" w:rsidR="002F255C" w:rsidRPr="00391107" w:rsidRDefault="002F255C" w:rsidP="002F255C">
      <w:pPr>
        <w:shd w:val="clear" w:color="auto" w:fill="FFFFFF"/>
        <w:spacing w:after="0" w:line="240" w:lineRule="auto"/>
        <w:jc w:val="left"/>
        <w:rPr>
          <w:rFonts w:eastAsia="Times New Roman" w:cs="Times New Roman"/>
          <w:color w:val="000000"/>
          <w:szCs w:val="24"/>
          <w:lang w:eastAsia="en-GB"/>
        </w:rPr>
      </w:pPr>
      <w:r w:rsidRPr="00391107">
        <w:rPr>
          <w:rFonts w:eastAsia="Times New Roman" w:cs="Times New Roman"/>
          <w:color w:val="000000"/>
          <w:szCs w:val="24"/>
          <w:lang w:eastAsia="en-GB"/>
        </w:rPr>
        <w:t xml:space="preserve">Research Department of Epidemiology and Public Health </w:t>
      </w:r>
    </w:p>
    <w:p w14:paraId="732058D7" w14:textId="77777777" w:rsidR="002F255C" w:rsidRPr="00391107" w:rsidRDefault="002F255C" w:rsidP="002F255C">
      <w:pPr>
        <w:shd w:val="clear" w:color="auto" w:fill="FFFFFF"/>
        <w:spacing w:after="0" w:line="240" w:lineRule="auto"/>
        <w:jc w:val="left"/>
        <w:rPr>
          <w:rFonts w:eastAsia="Times New Roman" w:cs="Times New Roman"/>
          <w:color w:val="000000"/>
          <w:szCs w:val="24"/>
          <w:lang w:eastAsia="en-GB"/>
        </w:rPr>
      </w:pPr>
      <w:r w:rsidRPr="00391107">
        <w:rPr>
          <w:rFonts w:eastAsia="Times New Roman" w:cs="Times New Roman"/>
          <w:color w:val="000000"/>
          <w:szCs w:val="24"/>
          <w:lang w:eastAsia="en-GB"/>
        </w:rPr>
        <w:t>University College London (UCL)</w:t>
      </w:r>
    </w:p>
    <w:p w14:paraId="3AFD3345" w14:textId="77777777" w:rsidR="002F255C" w:rsidRPr="00391107" w:rsidRDefault="002F255C" w:rsidP="002F255C">
      <w:pPr>
        <w:shd w:val="clear" w:color="auto" w:fill="FFFFFF"/>
        <w:spacing w:after="200" w:line="276" w:lineRule="auto"/>
        <w:jc w:val="left"/>
        <w:rPr>
          <w:rFonts w:eastAsia="Times New Roman" w:cs="Times New Roman"/>
          <w:color w:val="000000"/>
          <w:szCs w:val="24"/>
          <w:lang w:eastAsia="en-GB"/>
        </w:rPr>
      </w:pPr>
      <w:r w:rsidRPr="00391107">
        <w:rPr>
          <w:rFonts w:eastAsia="Times New Roman" w:cs="Times New Roman"/>
          <w:color w:val="000000"/>
          <w:szCs w:val="24"/>
          <w:lang w:eastAsia="en-GB"/>
        </w:rPr>
        <w:t xml:space="preserve">1-19 Torrington place, London WC1E 6BT, </w:t>
      </w:r>
      <w:proofErr w:type="gramStart"/>
      <w:r w:rsidRPr="00391107">
        <w:rPr>
          <w:rFonts w:eastAsia="Times New Roman" w:cs="Times New Roman"/>
          <w:color w:val="000000"/>
          <w:szCs w:val="24"/>
          <w:lang w:eastAsia="en-GB"/>
        </w:rPr>
        <w:t xml:space="preserve">UK                                                  </w:t>
      </w:r>
      <w:proofErr w:type="gramEnd"/>
      <w:r w:rsidR="00A10495">
        <w:fldChar w:fldCharType="begin"/>
      </w:r>
      <w:r w:rsidR="00A10495">
        <w:instrText xml:space="preserve"> HYPERLINK "mailto:g.tsakos@ucl.ac.uk" </w:instrText>
      </w:r>
      <w:r w:rsidR="00A10495">
        <w:fldChar w:fldCharType="separate"/>
      </w:r>
      <w:r w:rsidRPr="00391107">
        <w:rPr>
          <w:rFonts w:eastAsia="Times New Roman" w:cs="Times New Roman"/>
          <w:color w:val="0000FF"/>
          <w:szCs w:val="24"/>
          <w:u w:val="single"/>
          <w:lang w:eastAsia="en-GB"/>
        </w:rPr>
        <w:t>g.tsakos@ucl.ac.uk</w:t>
      </w:r>
      <w:r w:rsidR="00A10495">
        <w:rPr>
          <w:rFonts w:eastAsia="Times New Roman" w:cs="Times New Roman"/>
          <w:color w:val="0000FF"/>
          <w:szCs w:val="24"/>
          <w:u w:val="single"/>
          <w:lang w:eastAsia="en-GB"/>
        </w:rPr>
        <w:fldChar w:fldCharType="end"/>
      </w:r>
    </w:p>
    <w:p w14:paraId="1EA4A361" w14:textId="77777777" w:rsidR="002F255C" w:rsidRPr="00391107" w:rsidRDefault="002F255C" w:rsidP="002F255C">
      <w:pPr>
        <w:shd w:val="clear" w:color="auto" w:fill="FFFFFF"/>
        <w:spacing w:after="0" w:line="240" w:lineRule="auto"/>
        <w:jc w:val="left"/>
        <w:rPr>
          <w:rFonts w:eastAsia="Times New Roman" w:cs="Times New Roman"/>
          <w:color w:val="000000"/>
          <w:szCs w:val="24"/>
          <w:vertAlign w:val="superscript"/>
          <w:lang w:eastAsia="en-GB"/>
        </w:rPr>
      </w:pPr>
      <w:r w:rsidRPr="00391107">
        <w:rPr>
          <w:rFonts w:eastAsia="Times New Roman" w:cs="Times New Roman"/>
          <w:color w:val="000000"/>
          <w:szCs w:val="24"/>
          <w:vertAlign w:val="superscript"/>
          <w:lang w:eastAsia="en-GB"/>
        </w:rPr>
        <w:t xml:space="preserve">3 </w:t>
      </w:r>
      <w:r w:rsidRPr="00391107">
        <w:rPr>
          <w:rFonts w:eastAsia="Times New Roman" w:cs="Times New Roman"/>
          <w:color w:val="000000"/>
          <w:szCs w:val="24"/>
          <w:lang w:eastAsia="en-GB"/>
        </w:rPr>
        <w:t xml:space="preserve">Clinical </w:t>
      </w:r>
      <w:proofErr w:type="gramStart"/>
      <w:r w:rsidR="00ED3C20">
        <w:rPr>
          <w:rFonts w:eastAsia="Times New Roman" w:cs="Times New Roman"/>
          <w:color w:val="000000"/>
          <w:szCs w:val="24"/>
          <w:lang w:eastAsia="en-GB"/>
        </w:rPr>
        <w:t>L</w:t>
      </w:r>
      <w:r w:rsidRPr="00391107">
        <w:rPr>
          <w:rFonts w:eastAsia="Times New Roman" w:cs="Times New Roman"/>
          <w:color w:val="000000"/>
          <w:szCs w:val="24"/>
          <w:lang w:eastAsia="en-GB"/>
        </w:rPr>
        <w:t>ecturer</w:t>
      </w:r>
      <w:proofErr w:type="gramEnd"/>
      <w:r w:rsidRPr="00391107">
        <w:rPr>
          <w:rFonts w:eastAsia="Times New Roman" w:cs="Times New Roman"/>
          <w:color w:val="000000"/>
          <w:szCs w:val="24"/>
          <w:vertAlign w:val="superscript"/>
          <w:lang w:eastAsia="en-GB"/>
        </w:rPr>
        <w:t xml:space="preserve"> </w:t>
      </w:r>
    </w:p>
    <w:p w14:paraId="2D1C7464" w14:textId="77777777" w:rsidR="002F255C" w:rsidRPr="00391107" w:rsidRDefault="002F255C" w:rsidP="002F255C">
      <w:pPr>
        <w:shd w:val="clear" w:color="auto" w:fill="FFFFFF"/>
        <w:spacing w:after="0" w:line="240" w:lineRule="auto"/>
        <w:jc w:val="left"/>
        <w:rPr>
          <w:rFonts w:eastAsia="Times New Roman" w:cs="Times New Roman"/>
          <w:color w:val="000000"/>
          <w:szCs w:val="24"/>
          <w:lang w:eastAsia="en-GB"/>
        </w:rPr>
      </w:pPr>
      <w:r w:rsidRPr="00391107">
        <w:rPr>
          <w:rFonts w:eastAsia="Times New Roman" w:cs="Times New Roman"/>
          <w:color w:val="000000"/>
          <w:szCs w:val="24"/>
          <w:lang w:eastAsia="en-GB"/>
        </w:rPr>
        <w:t xml:space="preserve">Research Department of Epidemiology and Public Health </w:t>
      </w:r>
    </w:p>
    <w:p w14:paraId="0B9C3B94" w14:textId="77777777" w:rsidR="002F255C" w:rsidRPr="00391107" w:rsidRDefault="002F255C" w:rsidP="002F255C">
      <w:pPr>
        <w:shd w:val="clear" w:color="auto" w:fill="FFFFFF"/>
        <w:spacing w:after="0" w:line="240" w:lineRule="auto"/>
        <w:jc w:val="left"/>
        <w:rPr>
          <w:rFonts w:eastAsia="Times New Roman" w:cs="Times New Roman"/>
          <w:color w:val="000000"/>
          <w:szCs w:val="24"/>
          <w:lang w:eastAsia="en-GB"/>
        </w:rPr>
      </w:pPr>
      <w:r w:rsidRPr="00391107">
        <w:rPr>
          <w:rFonts w:eastAsia="Times New Roman" w:cs="Times New Roman"/>
          <w:color w:val="000000"/>
          <w:szCs w:val="24"/>
          <w:lang w:eastAsia="en-GB"/>
        </w:rPr>
        <w:t>University College London (UCL)</w:t>
      </w:r>
    </w:p>
    <w:p w14:paraId="03A64801" w14:textId="77777777" w:rsidR="002F255C" w:rsidRPr="00391107" w:rsidRDefault="002F255C" w:rsidP="002F255C">
      <w:pPr>
        <w:shd w:val="clear" w:color="auto" w:fill="FFFFFF"/>
        <w:spacing w:after="200" w:line="276" w:lineRule="auto"/>
        <w:jc w:val="left"/>
        <w:rPr>
          <w:rFonts w:eastAsia="Times New Roman" w:cs="Times New Roman"/>
          <w:color w:val="000000"/>
          <w:szCs w:val="24"/>
          <w:lang w:eastAsia="en-GB"/>
        </w:rPr>
      </w:pPr>
      <w:r w:rsidRPr="00391107">
        <w:rPr>
          <w:rFonts w:eastAsia="Times New Roman" w:cs="Times New Roman"/>
          <w:color w:val="000000"/>
          <w:szCs w:val="24"/>
          <w:lang w:eastAsia="en-GB"/>
        </w:rPr>
        <w:t xml:space="preserve">1-19 Torrington place, London WC1E 6BT, </w:t>
      </w:r>
      <w:proofErr w:type="gramStart"/>
      <w:r w:rsidRPr="00391107">
        <w:rPr>
          <w:rFonts w:eastAsia="Times New Roman" w:cs="Times New Roman"/>
          <w:color w:val="000000"/>
          <w:szCs w:val="24"/>
          <w:lang w:eastAsia="en-GB"/>
        </w:rPr>
        <w:t xml:space="preserve">UK                                                                                                </w:t>
      </w:r>
      <w:proofErr w:type="gramEnd"/>
      <w:r w:rsidR="00A10495">
        <w:fldChar w:fldCharType="begin"/>
      </w:r>
      <w:r w:rsidR="00A10495">
        <w:instrText xml:space="preserve"> HYPERLINK "mailto:anja.heilmann@ucl.ac.uk" </w:instrText>
      </w:r>
      <w:r w:rsidR="00A10495">
        <w:fldChar w:fldCharType="separate"/>
      </w:r>
      <w:r w:rsidRPr="00391107">
        <w:rPr>
          <w:rFonts w:eastAsia="Times New Roman" w:cs="Times New Roman"/>
          <w:color w:val="0000FF"/>
          <w:szCs w:val="24"/>
          <w:u w:val="single"/>
          <w:lang w:eastAsia="en-GB"/>
        </w:rPr>
        <w:t>anja.heilmann@ucl.ac.uk</w:t>
      </w:r>
      <w:r w:rsidR="00A10495">
        <w:rPr>
          <w:rFonts w:eastAsia="Times New Roman" w:cs="Times New Roman"/>
          <w:color w:val="0000FF"/>
          <w:szCs w:val="24"/>
          <w:u w:val="single"/>
          <w:lang w:eastAsia="en-GB"/>
        </w:rPr>
        <w:fldChar w:fldCharType="end"/>
      </w:r>
    </w:p>
    <w:p w14:paraId="1D24FA6C" w14:textId="77777777" w:rsidR="002F255C" w:rsidRPr="00391107" w:rsidRDefault="002F255C" w:rsidP="002F255C">
      <w:pPr>
        <w:shd w:val="clear" w:color="auto" w:fill="FFFFFF"/>
        <w:spacing w:after="200" w:line="276" w:lineRule="auto"/>
        <w:jc w:val="left"/>
        <w:rPr>
          <w:rFonts w:eastAsia="Times New Roman" w:cs="Times New Roman"/>
          <w:color w:val="000000"/>
          <w:szCs w:val="24"/>
          <w:lang w:eastAsia="en-GB"/>
        </w:rPr>
      </w:pPr>
      <w:r w:rsidRPr="00391107">
        <w:rPr>
          <w:rFonts w:eastAsia="Times New Roman" w:cs="Times New Roman"/>
          <w:color w:val="000000"/>
          <w:szCs w:val="24"/>
          <w:vertAlign w:val="superscript"/>
          <w:lang w:eastAsia="en-GB"/>
        </w:rPr>
        <w:t xml:space="preserve">4 </w:t>
      </w:r>
      <w:proofErr w:type="gramStart"/>
      <w:r w:rsidRPr="00391107">
        <w:rPr>
          <w:rFonts w:eastAsia="Times New Roman" w:cs="Times New Roman"/>
          <w:color w:val="000000"/>
          <w:szCs w:val="24"/>
          <w:lang w:eastAsia="en-GB"/>
        </w:rPr>
        <w:t>Professor</w:t>
      </w:r>
      <w:proofErr w:type="gramEnd"/>
      <w:r w:rsidRPr="00391107">
        <w:rPr>
          <w:rFonts w:eastAsia="Times New Roman" w:cs="Times New Roman"/>
          <w:color w:val="000000"/>
          <w:szCs w:val="24"/>
          <w:lang w:eastAsia="en-GB"/>
        </w:rPr>
        <w:t xml:space="preserve"> </w:t>
      </w:r>
    </w:p>
    <w:p w14:paraId="2EA7D395" w14:textId="77777777" w:rsidR="002F255C" w:rsidRPr="00391107" w:rsidRDefault="002F255C" w:rsidP="002F255C">
      <w:pPr>
        <w:shd w:val="clear" w:color="auto" w:fill="FFFFFF"/>
        <w:spacing w:after="0" w:line="240" w:lineRule="auto"/>
        <w:jc w:val="left"/>
        <w:rPr>
          <w:rFonts w:eastAsia="Times New Roman" w:cs="Times New Roman"/>
          <w:color w:val="000000"/>
          <w:szCs w:val="24"/>
          <w:lang w:eastAsia="en-GB"/>
        </w:rPr>
      </w:pPr>
      <w:r w:rsidRPr="00391107">
        <w:rPr>
          <w:rFonts w:eastAsia="Times New Roman" w:cs="Times New Roman"/>
          <w:color w:val="000000"/>
          <w:szCs w:val="24"/>
          <w:lang w:eastAsia="en-GB"/>
        </w:rPr>
        <w:t xml:space="preserve">Research Department of Epidemiology and Public Health </w:t>
      </w:r>
    </w:p>
    <w:p w14:paraId="230838BA" w14:textId="77777777" w:rsidR="002F255C" w:rsidRPr="00391107" w:rsidRDefault="002F255C" w:rsidP="002F255C">
      <w:pPr>
        <w:shd w:val="clear" w:color="auto" w:fill="FFFFFF"/>
        <w:spacing w:after="0" w:line="240" w:lineRule="auto"/>
        <w:jc w:val="left"/>
        <w:rPr>
          <w:rFonts w:eastAsia="Times New Roman" w:cs="Times New Roman"/>
          <w:color w:val="000000"/>
          <w:szCs w:val="24"/>
          <w:lang w:eastAsia="en-GB"/>
        </w:rPr>
      </w:pPr>
      <w:r w:rsidRPr="00391107">
        <w:rPr>
          <w:rFonts w:eastAsia="Times New Roman" w:cs="Times New Roman"/>
          <w:color w:val="000000"/>
          <w:szCs w:val="24"/>
          <w:lang w:eastAsia="en-GB"/>
        </w:rPr>
        <w:t>University College London (UCL)</w:t>
      </w:r>
    </w:p>
    <w:p w14:paraId="0D7506C6" w14:textId="77777777" w:rsidR="002F255C" w:rsidRPr="00391107" w:rsidRDefault="002F255C" w:rsidP="002F255C">
      <w:pPr>
        <w:shd w:val="clear" w:color="auto" w:fill="FFFFFF"/>
        <w:spacing w:after="200" w:line="276" w:lineRule="auto"/>
        <w:jc w:val="left"/>
        <w:rPr>
          <w:rFonts w:eastAsia="Times New Roman" w:cs="Times New Roman"/>
          <w:color w:val="000000"/>
          <w:szCs w:val="24"/>
          <w:lang w:eastAsia="en-GB"/>
        </w:rPr>
      </w:pPr>
      <w:r w:rsidRPr="00391107">
        <w:rPr>
          <w:rFonts w:eastAsia="Times New Roman" w:cs="Times New Roman"/>
          <w:color w:val="000000"/>
          <w:szCs w:val="24"/>
          <w:lang w:eastAsia="en-GB"/>
        </w:rPr>
        <w:t xml:space="preserve">1-19 Torrington place, London WC1E 6BT, </w:t>
      </w:r>
      <w:proofErr w:type="gramStart"/>
      <w:r w:rsidRPr="00391107">
        <w:rPr>
          <w:rFonts w:eastAsia="Times New Roman" w:cs="Times New Roman"/>
          <w:color w:val="000000"/>
          <w:szCs w:val="24"/>
          <w:lang w:eastAsia="en-GB"/>
        </w:rPr>
        <w:t xml:space="preserve">UK                                                      </w:t>
      </w:r>
      <w:proofErr w:type="gramEnd"/>
      <w:r w:rsidR="00A10495">
        <w:fldChar w:fldCharType="begin"/>
      </w:r>
      <w:r w:rsidR="00A10495">
        <w:instrText xml:space="preserve"> HYPERLINK "mailto:r.watt@ucl.ac.uk" </w:instrText>
      </w:r>
      <w:r w:rsidR="00A10495">
        <w:fldChar w:fldCharType="separate"/>
      </w:r>
      <w:r w:rsidRPr="00391107">
        <w:rPr>
          <w:rFonts w:eastAsia="Times New Roman" w:cs="Times New Roman"/>
          <w:color w:val="0000FF"/>
          <w:szCs w:val="24"/>
          <w:u w:val="single"/>
          <w:lang w:eastAsia="en-GB"/>
        </w:rPr>
        <w:t>r.watt@ucl.ac.uk</w:t>
      </w:r>
      <w:r w:rsidR="00A10495">
        <w:rPr>
          <w:rFonts w:eastAsia="Times New Roman" w:cs="Times New Roman"/>
          <w:color w:val="0000FF"/>
          <w:szCs w:val="24"/>
          <w:u w:val="single"/>
          <w:lang w:eastAsia="en-GB"/>
        </w:rPr>
        <w:fldChar w:fldCharType="end"/>
      </w:r>
    </w:p>
    <w:p w14:paraId="5D918D2E" w14:textId="77777777" w:rsidR="002F255C" w:rsidRPr="00391107" w:rsidRDefault="002F255C" w:rsidP="002F255C">
      <w:pPr>
        <w:shd w:val="clear" w:color="auto" w:fill="FFFFFF"/>
        <w:spacing w:after="0" w:line="240" w:lineRule="auto"/>
        <w:jc w:val="left"/>
        <w:rPr>
          <w:rFonts w:eastAsia="Times New Roman" w:cs="Times New Roman"/>
          <w:color w:val="000000"/>
          <w:szCs w:val="24"/>
          <w:lang w:eastAsia="en-GB"/>
        </w:rPr>
      </w:pPr>
    </w:p>
    <w:p w14:paraId="33E200D8" w14:textId="77777777" w:rsidR="002F255C" w:rsidRPr="00391107" w:rsidRDefault="002F255C" w:rsidP="002F255C">
      <w:pPr>
        <w:rPr>
          <w:rFonts w:cs="Times New Roman"/>
          <w:szCs w:val="24"/>
        </w:rPr>
      </w:pPr>
    </w:p>
    <w:p w14:paraId="00471DDD" w14:textId="77777777" w:rsidR="002074D1" w:rsidRPr="00391107" w:rsidRDefault="002074D1" w:rsidP="00BF1742">
      <w:pPr>
        <w:rPr>
          <w:rFonts w:cs="Times New Roman"/>
          <w:szCs w:val="24"/>
        </w:rPr>
      </w:pPr>
    </w:p>
    <w:p w14:paraId="43514E06" w14:textId="77777777" w:rsidR="00255550" w:rsidRPr="00391107" w:rsidRDefault="00255550">
      <w:pPr>
        <w:spacing w:after="160" w:line="259" w:lineRule="auto"/>
        <w:jc w:val="left"/>
        <w:rPr>
          <w:rFonts w:cs="Times New Roman"/>
          <w:szCs w:val="24"/>
        </w:rPr>
      </w:pPr>
      <w:r w:rsidRPr="00391107">
        <w:rPr>
          <w:rFonts w:cs="Times New Roman"/>
          <w:szCs w:val="24"/>
        </w:rPr>
        <w:br w:type="page"/>
      </w:r>
    </w:p>
    <w:p w14:paraId="212B1280" w14:textId="77777777" w:rsidR="00255550" w:rsidRPr="00391107" w:rsidRDefault="00255550" w:rsidP="00BF1742">
      <w:pPr>
        <w:rPr>
          <w:rFonts w:cs="Times New Roman"/>
          <w:b/>
          <w:szCs w:val="24"/>
        </w:rPr>
      </w:pPr>
      <w:r w:rsidRPr="00391107">
        <w:rPr>
          <w:rFonts w:cs="Times New Roman"/>
          <w:b/>
          <w:szCs w:val="24"/>
        </w:rPr>
        <w:lastRenderedPageBreak/>
        <w:t>Abstract</w:t>
      </w:r>
    </w:p>
    <w:p w14:paraId="0C7183F5" w14:textId="44E12C0B" w:rsidR="00BF1742" w:rsidRPr="00391107" w:rsidRDefault="005414F7" w:rsidP="00BF1742">
      <w:pPr>
        <w:rPr>
          <w:rFonts w:cs="Times New Roman"/>
          <w:szCs w:val="24"/>
          <w:shd w:val="clear" w:color="auto" w:fill="FFFFFF"/>
        </w:rPr>
      </w:pPr>
      <w:r w:rsidRPr="00391107">
        <w:rPr>
          <w:rFonts w:cs="Times New Roman"/>
          <w:szCs w:val="24"/>
        </w:rPr>
        <w:t xml:space="preserve">Aim: </w:t>
      </w:r>
      <w:r w:rsidR="00B2656A" w:rsidRPr="00055EBE">
        <w:rPr>
          <w:rFonts w:cs="Times New Roman"/>
          <w:szCs w:val="24"/>
          <w:highlight w:val="yellow"/>
        </w:rPr>
        <w:t>Th</w:t>
      </w:r>
      <w:r w:rsidR="00C049C1">
        <w:rPr>
          <w:rFonts w:cs="Times New Roman"/>
          <w:szCs w:val="24"/>
          <w:highlight w:val="yellow"/>
        </w:rPr>
        <w:t>is</w:t>
      </w:r>
      <w:r w:rsidR="00B2656A" w:rsidRPr="00055EBE">
        <w:rPr>
          <w:rFonts w:cs="Times New Roman"/>
          <w:szCs w:val="24"/>
          <w:highlight w:val="yellow"/>
        </w:rPr>
        <w:t xml:space="preserve"> study aimed to </w:t>
      </w:r>
      <w:r w:rsidR="00B2656A" w:rsidRPr="00055EBE">
        <w:rPr>
          <w:rFonts w:cs="Times New Roman"/>
          <w:szCs w:val="24"/>
          <w:highlight w:val="yellow"/>
          <w:shd w:val="clear" w:color="auto" w:fill="FFFFFF"/>
        </w:rPr>
        <w:t>assess</w:t>
      </w:r>
      <w:r w:rsidR="00B2656A" w:rsidRPr="00391107">
        <w:rPr>
          <w:rFonts w:cs="Times New Roman"/>
          <w:szCs w:val="24"/>
          <w:shd w:val="clear" w:color="auto" w:fill="FFFFFF"/>
        </w:rPr>
        <w:t xml:space="preserve"> </w:t>
      </w:r>
      <w:r w:rsidRPr="00391107">
        <w:rPr>
          <w:rFonts w:cs="Times New Roman"/>
          <w:szCs w:val="24"/>
          <w:shd w:val="clear" w:color="auto" w:fill="FFFFFF"/>
        </w:rPr>
        <w:t xml:space="preserve">associations between dental caries and anthropometric </w:t>
      </w:r>
      <w:r w:rsidR="00A05271" w:rsidRPr="00391107">
        <w:rPr>
          <w:rFonts w:cs="Times New Roman"/>
          <w:szCs w:val="24"/>
          <w:shd w:val="clear" w:color="auto" w:fill="FFFFFF"/>
        </w:rPr>
        <w:t>measures</w:t>
      </w:r>
      <w:r w:rsidR="001106CF" w:rsidRPr="001106CF">
        <w:rPr>
          <w:rFonts w:cs="Times New Roman"/>
          <w:szCs w:val="24"/>
          <w:shd w:val="clear" w:color="auto" w:fill="FFFFFF"/>
        </w:rPr>
        <w:t xml:space="preserve"> </w:t>
      </w:r>
      <w:r w:rsidR="00B2656A" w:rsidRPr="00055EBE">
        <w:rPr>
          <w:rFonts w:cs="Times New Roman"/>
          <w:szCs w:val="24"/>
          <w:highlight w:val="yellow"/>
          <w:shd w:val="clear" w:color="auto" w:fill="FFFFFF"/>
        </w:rPr>
        <w:t>among a sample of children aged 5-9 years in Dhaka</w:t>
      </w:r>
      <w:r w:rsidR="00BD71C3">
        <w:rPr>
          <w:rFonts w:cs="Times New Roman"/>
          <w:szCs w:val="24"/>
          <w:highlight w:val="yellow"/>
          <w:shd w:val="clear" w:color="auto" w:fill="FFFFFF"/>
        </w:rPr>
        <w:t>,</w:t>
      </w:r>
      <w:r w:rsidR="00B2656A" w:rsidRPr="00055EBE">
        <w:rPr>
          <w:rFonts w:cs="Times New Roman"/>
          <w:szCs w:val="24"/>
          <w:highlight w:val="yellow"/>
          <w:shd w:val="clear" w:color="auto" w:fill="FFFFFF"/>
        </w:rPr>
        <w:t xml:space="preserve"> Bangladesh.</w:t>
      </w:r>
      <w:r w:rsidR="00B2656A">
        <w:rPr>
          <w:rFonts w:cs="Times New Roman"/>
          <w:szCs w:val="24"/>
          <w:shd w:val="clear" w:color="auto" w:fill="FFFFFF"/>
        </w:rPr>
        <w:t xml:space="preserve"> </w:t>
      </w:r>
    </w:p>
    <w:p w14:paraId="79DFFE1B" w14:textId="7822C333" w:rsidR="002F255C" w:rsidRPr="00B2656A" w:rsidRDefault="002F255C" w:rsidP="002F255C">
      <w:pPr>
        <w:rPr>
          <w:rFonts w:cs="Times New Roman"/>
          <w:szCs w:val="24"/>
          <w:shd w:val="clear" w:color="auto" w:fill="FFFFFF"/>
        </w:rPr>
      </w:pPr>
      <w:r w:rsidRPr="00391107">
        <w:rPr>
          <w:rFonts w:cs="Times New Roman"/>
          <w:szCs w:val="24"/>
        </w:rPr>
        <w:t>Methods:</w:t>
      </w:r>
      <w:r w:rsidR="00A05271" w:rsidRPr="00391107">
        <w:rPr>
          <w:rFonts w:cs="Times New Roman"/>
          <w:szCs w:val="24"/>
        </w:rPr>
        <w:t xml:space="preserve"> A cross</w:t>
      </w:r>
      <w:r w:rsidR="0036560E">
        <w:rPr>
          <w:rFonts w:cs="Times New Roman"/>
          <w:szCs w:val="24"/>
        </w:rPr>
        <w:t>-</w:t>
      </w:r>
      <w:r w:rsidR="00A05271" w:rsidRPr="00391107">
        <w:rPr>
          <w:rFonts w:cs="Times New Roman"/>
          <w:szCs w:val="24"/>
        </w:rPr>
        <w:t xml:space="preserve">sectional observational study was conducted among 5-9-year-old children in Dhaka, Bangladesh. Data were collected from children and their parents </w:t>
      </w:r>
      <w:r w:rsidR="00B02A22">
        <w:rPr>
          <w:rFonts w:cs="Times New Roman"/>
          <w:szCs w:val="24"/>
        </w:rPr>
        <w:t>attending</w:t>
      </w:r>
      <w:r w:rsidR="00B02A22" w:rsidRPr="00391107">
        <w:rPr>
          <w:rFonts w:cs="Times New Roman"/>
          <w:szCs w:val="24"/>
        </w:rPr>
        <w:t xml:space="preserve"> </w:t>
      </w:r>
      <w:r w:rsidR="0036560E">
        <w:rPr>
          <w:rFonts w:cs="Times New Roman"/>
          <w:szCs w:val="24"/>
        </w:rPr>
        <w:t xml:space="preserve">the </w:t>
      </w:r>
      <w:r w:rsidR="00A05271" w:rsidRPr="00391107">
        <w:rPr>
          <w:rFonts w:cs="Times New Roman"/>
          <w:szCs w:val="24"/>
        </w:rPr>
        <w:t xml:space="preserve">Dhaka Dental College Hospital and from three nearby primary schools. </w:t>
      </w:r>
      <w:r w:rsidR="00B2656A" w:rsidRPr="00B2656A">
        <w:rPr>
          <w:rFonts w:cs="Times New Roman"/>
          <w:szCs w:val="24"/>
          <w:highlight w:val="yellow"/>
        </w:rPr>
        <w:t xml:space="preserve">The </w:t>
      </w:r>
      <w:r w:rsidR="00B2656A" w:rsidRPr="00B2656A">
        <w:rPr>
          <w:rFonts w:cs="Times New Roman"/>
          <w:szCs w:val="24"/>
          <w:highlight w:val="yellow"/>
          <w:shd w:val="clear" w:color="auto" w:fill="FFFFFF"/>
        </w:rPr>
        <w:t>outcome measures were</w:t>
      </w:r>
      <w:r w:rsidR="00B2656A" w:rsidRPr="00B2656A">
        <w:rPr>
          <w:rFonts w:cs="Times New Roman"/>
          <w:bCs/>
          <w:szCs w:val="24"/>
          <w:highlight w:val="yellow"/>
        </w:rPr>
        <w:t>: age and sex adjusted height-z-scores (HAZ), weight-z</w:t>
      </w:r>
      <w:r w:rsidR="00956A67">
        <w:rPr>
          <w:rFonts w:cs="Times New Roman"/>
          <w:bCs/>
          <w:szCs w:val="24"/>
          <w:highlight w:val="yellow"/>
        </w:rPr>
        <w:t xml:space="preserve">-scores (WAZ), and BMI-z-scores </w:t>
      </w:r>
      <w:r w:rsidR="00B2656A" w:rsidRPr="00B2656A">
        <w:rPr>
          <w:rFonts w:cs="Times New Roman"/>
          <w:bCs/>
          <w:szCs w:val="24"/>
          <w:highlight w:val="yellow"/>
        </w:rPr>
        <w:t>(BAZ)</w:t>
      </w:r>
      <w:r w:rsidR="00B2656A" w:rsidRPr="00B2656A">
        <w:rPr>
          <w:rFonts w:cs="Times New Roman"/>
          <w:szCs w:val="24"/>
          <w:highlight w:val="yellow"/>
        </w:rPr>
        <w:t>.</w:t>
      </w:r>
      <w:r w:rsidR="00B2656A" w:rsidRPr="00391107">
        <w:rPr>
          <w:rFonts w:cs="Times New Roman"/>
          <w:szCs w:val="24"/>
        </w:rPr>
        <w:t xml:space="preserve"> </w:t>
      </w:r>
      <w:r w:rsidR="00A05271" w:rsidRPr="00391107">
        <w:rPr>
          <w:rFonts w:cs="Times New Roman"/>
          <w:szCs w:val="24"/>
        </w:rPr>
        <w:t>Multiple linear regression</w:t>
      </w:r>
      <w:r w:rsidR="00C032E8">
        <w:rPr>
          <w:rFonts w:cs="Times New Roman"/>
          <w:szCs w:val="24"/>
        </w:rPr>
        <w:t>s</w:t>
      </w:r>
      <w:r w:rsidR="00A05271" w:rsidRPr="00391107">
        <w:rPr>
          <w:rFonts w:cs="Times New Roman"/>
          <w:szCs w:val="24"/>
        </w:rPr>
        <w:t xml:space="preserve"> w</w:t>
      </w:r>
      <w:r w:rsidR="0036560E">
        <w:rPr>
          <w:rFonts w:cs="Times New Roman"/>
          <w:szCs w:val="24"/>
        </w:rPr>
        <w:t>ere</w:t>
      </w:r>
      <w:r w:rsidR="00A05271" w:rsidRPr="00391107">
        <w:rPr>
          <w:rFonts w:cs="Times New Roman"/>
          <w:szCs w:val="24"/>
        </w:rPr>
        <w:t xml:space="preserve"> used to assess the associations </w:t>
      </w:r>
      <w:r w:rsidR="0036560E">
        <w:rPr>
          <w:rFonts w:cs="Times New Roman"/>
          <w:szCs w:val="24"/>
        </w:rPr>
        <w:t>between caries and anthropometric measures</w:t>
      </w:r>
      <w:r w:rsidR="00A05271" w:rsidRPr="00391107">
        <w:rPr>
          <w:rFonts w:cs="Times New Roman"/>
          <w:szCs w:val="24"/>
        </w:rPr>
        <w:t xml:space="preserve">, adjusted for </w:t>
      </w:r>
      <w:r w:rsidR="0061047F">
        <w:rPr>
          <w:rFonts w:cs="Times New Roman"/>
          <w:szCs w:val="24"/>
        </w:rPr>
        <w:t>maternal education, family income, study setting, birth weight and childhood diseases</w:t>
      </w:r>
      <w:r w:rsidR="0061047F" w:rsidRPr="00391107">
        <w:rPr>
          <w:rFonts w:cs="Times New Roman"/>
          <w:szCs w:val="24"/>
        </w:rPr>
        <w:t xml:space="preserve"> </w:t>
      </w:r>
      <w:r w:rsidR="0061047F">
        <w:rPr>
          <w:rFonts w:cs="Times New Roman"/>
          <w:szCs w:val="24"/>
        </w:rPr>
        <w:t xml:space="preserve">as </w:t>
      </w:r>
      <w:r w:rsidR="00A05271" w:rsidRPr="00391107">
        <w:rPr>
          <w:rFonts w:cs="Times New Roman"/>
          <w:szCs w:val="24"/>
        </w:rPr>
        <w:t>potential co</w:t>
      </w:r>
      <w:r w:rsidR="001D4873" w:rsidRPr="00391107">
        <w:rPr>
          <w:rFonts w:cs="Times New Roman"/>
          <w:szCs w:val="24"/>
        </w:rPr>
        <w:t>nfounders</w:t>
      </w:r>
      <w:r w:rsidR="00A05271" w:rsidRPr="00391107">
        <w:rPr>
          <w:rFonts w:cs="Times New Roman"/>
          <w:szCs w:val="24"/>
        </w:rPr>
        <w:t>.</w:t>
      </w:r>
    </w:p>
    <w:p w14:paraId="2124432D" w14:textId="53CF9291" w:rsidR="00442E7C" w:rsidRPr="00391107" w:rsidRDefault="002F255C" w:rsidP="00442E7C">
      <w:pPr>
        <w:rPr>
          <w:rFonts w:cs="Times New Roman"/>
          <w:szCs w:val="24"/>
        </w:rPr>
      </w:pPr>
      <w:r w:rsidRPr="00391107">
        <w:rPr>
          <w:rFonts w:cs="Times New Roman"/>
          <w:szCs w:val="24"/>
        </w:rPr>
        <w:t>Results:</w:t>
      </w:r>
      <w:r w:rsidR="00A05271" w:rsidRPr="00391107">
        <w:rPr>
          <w:rFonts w:cs="Times New Roman"/>
          <w:szCs w:val="24"/>
        </w:rPr>
        <w:t xml:space="preserve"> The final sample comprised 788 children</w:t>
      </w:r>
      <w:r w:rsidR="00B2656A">
        <w:rPr>
          <w:rFonts w:cs="Times New Roman"/>
          <w:szCs w:val="24"/>
        </w:rPr>
        <w:t xml:space="preserve"> and the </w:t>
      </w:r>
      <w:r w:rsidR="00E13421">
        <w:rPr>
          <w:rFonts w:cs="Times New Roman"/>
          <w:szCs w:val="24"/>
        </w:rPr>
        <w:t xml:space="preserve">overall </w:t>
      </w:r>
      <w:r w:rsidR="00B2656A" w:rsidRPr="006F33AA">
        <w:rPr>
          <w:rFonts w:cs="Times New Roman"/>
          <w:szCs w:val="24"/>
          <w:highlight w:val="yellow"/>
        </w:rPr>
        <w:t>response rate was 96.7%</w:t>
      </w:r>
      <w:r w:rsidR="00A05271" w:rsidRPr="00391107">
        <w:rPr>
          <w:rFonts w:cs="Times New Roman"/>
          <w:szCs w:val="24"/>
        </w:rPr>
        <w:t xml:space="preserve">. </w:t>
      </w:r>
      <w:r w:rsidR="002865D9" w:rsidRPr="00391107">
        <w:rPr>
          <w:rFonts w:cs="Times New Roman"/>
          <w:szCs w:val="24"/>
        </w:rPr>
        <w:t xml:space="preserve">The majority (73.2%) had </w:t>
      </w:r>
      <w:r w:rsidR="002865D9" w:rsidRPr="00623F9B">
        <w:rPr>
          <w:rFonts w:cs="Times New Roman"/>
          <w:szCs w:val="24"/>
          <w:highlight w:val="yellow"/>
        </w:rPr>
        <w:t>experience of dental caries</w:t>
      </w:r>
      <w:r w:rsidR="0055165D">
        <w:rPr>
          <w:rFonts w:cs="Times New Roman"/>
          <w:szCs w:val="24"/>
        </w:rPr>
        <w:t xml:space="preserve">. </w:t>
      </w:r>
      <w:r w:rsidR="00962F48">
        <w:rPr>
          <w:rFonts w:cs="Times New Roman"/>
          <w:szCs w:val="24"/>
        </w:rPr>
        <w:t>The</w:t>
      </w:r>
      <w:r w:rsidR="00B02A22">
        <w:rPr>
          <w:rFonts w:cs="Times New Roman"/>
          <w:szCs w:val="24"/>
        </w:rPr>
        <w:t xml:space="preserve"> </w:t>
      </w:r>
      <w:r w:rsidR="002865D9" w:rsidRPr="00391107">
        <w:rPr>
          <w:rFonts w:cs="Times New Roman"/>
          <w:szCs w:val="24"/>
        </w:rPr>
        <w:t>mean</w:t>
      </w:r>
      <w:r w:rsidR="00EB3155" w:rsidRPr="00391107">
        <w:rPr>
          <w:rFonts w:cs="Times New Roman"/>
          <w:szCs w:val="24"/>
        </w:rPr>
        <w:t xml:space="preserve"> </w:t>
      </w:r>
      <w:proofErr w:type="spellStart"/>
      <w:r w:rsidR="002865D9" w:rsidRPr="00391107">
        <w:rPr>
          <w:rFonts w:cs="Times New Roman"/>
          <w:szCs w:val="24"/>
        </w:rPr>
        <w:t>dmft+DMFT</w:t>
      </w:r>
      <w:proofErr w:type="spellEnd"/>
      <w:r w:rsidR="002865D9" w:rsidRPr="00391107">
        <w:rPr>
          <w:rFonts w:cs="Times New Roman"/>
          <w:szCs w:val="24"/>
        </w:rPr>
        <w:t xml:space="preserve"> score </w:t>
      </w:r>
      <w:r w:rsidR="00962F48">
        <w:rPr>
          <w:rFonts w:cs="Times New Roman"/>
          <w:szCs w:val="24"/>
        </w:rPr>
        <w:t>was</w:t>
      </w:r>
      <w:r w:rsidR="00962F48" w:rsidRPr="00391107">
        <w:rPr>
          <w:rFonts w:cs="Times New Roman"/>
          <w:szCs w:val="24"/>
        </w:rPr>
        <w:t xml:space="preserve"> </w:t>
      </w:r>
      <w:r w:rsidR="002865D9" w:rsidRPr="00391107">
        <w:rPr>
          <w:rFonts w:cs="Times New Roman"/>
          <w:szCs w:val="24"/>
        </w:rPr>
        <w:t>2.84 (</w:t>
      </w:r>
      <w:r w:rsidR="00234633">
        <w:t xml:space="preserve">95% CI </w:t>
      </w:r>
      <w:r w:rsidR="002865D9" w:rsidRPr="00391107">
        <w:rPr>
          <w:rFonts w:cs="Times New Roman"/>
          <w:szCs w:val="24"/>
        </w:rPr>
        <w:t>2.64, 3.03)</w:t>
      </w:r>
      <w:r w:rsidR="000C2576">
        <w:rPr>
          <w:rFonts w:cs="Times New Roman"/>
          <w:szCs w:val="24"/>
        </w:rPr>
        <w:t xml:space="preserve"> and </w:t>
      </w:r>
      <w:r w:rsidR="00F74E98" w:rsidRPr="00391107">
        <w:rPr>
          <w:rFonts w:cs="Times New Roman"/>
          <w:szCs w:val="24"/>
        </w:rPr>
        <w:t xml:space="preserve">35.8% </w:t>
      </w:r>
      <w:r w:rsidR="00F74E98">
        <w:rPr>
          <w:rFonts w:cs="Times New Roman"/>
          <w:szCs w:val="24"/>
        </w:rPr>
        <w:t>e</w:t>
      </w:r>
      <w:r w:rsidR="00B02A22">
        <w:rPr>
          <w:rFonts w:cs="Times New Roman"/>
          <w:szCs w:val="24"/>
        </w:rPr>
        <w:t>xperience</w:t>
      </w:r>
      <w:r w:rsidR="00F74E98">
        <w:rPr>
          <w:rFonts w:cs="Times New Roman"/>
          <w:szCs w:val="24"/>
        </w:rPr>
        <w:t>d</w:t>
      </w:r>
      <w:r w:rsidR="00B02A22">
        <w:rPr>
          <w:rFonts w:cs="Times New Roman"/>
          <w:szCs w:val="24"/>
        </w:rPr>
        <w:t xml:space="preserve"> </w:t>
      </w:r>
      <w:r w:rsidR="00B02A22" w:rsidRPr="00391107">
        <w:rPr>
          <w:rFonts w:cs="Times New Roman"/>
          <w:szCs w:val="24"/>
        </w:rPr>
        <w:t>dental sepsis</w:t>
      </w:r>
      <w:r w:rsidR="00893E10">
        <w:rPr>
          <w:rFonts w:cs="Times New Roman"/>
          <w:szCs w:val="24"/>
        </w:rPr>
        <w:t xml:space="preserve">. </w:t>
      </w:r>
      <w:r w:rsidR="00A05271" w:rsidRPr="00391107">
        <w:rPr>
          <w:rFonts w:cs="Times New Roman"/>
          <w:bCs/>
          <w:szCs w:val="24"/>
        </w:rPr>
        <w:t xml:space="preserve">Dental caries </w:t>
      </w:r>
      <w:r w:rsidR="00A05271" w:rsidRPr="00391107">
        <w:rPr>
          <w:rFonts w:cs="Times New Roman"/>
          <w:szCs w:val="24"/>
        </w:rPr>
        <w:t xml:space="preserve">and sepsis </w:t>
      </w:r>
      <w:r w:rsidR="00B02A22">
        <w:rPr>
          <w:rFonts w:cs="Times New Roman"/>
          <w:bCs/>
          <w:szCs w:val="24"/>
        </w:rPr>
        <w:t>were</w:t>
      </w:r>
      <w:r w:rsidR="00B02A22" w:rsidRPr="00391107">
        <w:rPr>
          <w:rFonts w:cs="Times New Roman"/>
          <w:bCs/>
          <w:szCs w:val="24"/>
        </w:rPr>
        <w:t xml:space="preserve"> </w:t>
      </w:r>
      <w:r w:rsidR="00A05271" w:rsidRPr="00391107">
        <w:rPr>
          <w:rFonts w:cs="Times New Roman"/>
          <w:bCs/>
          <w:szCs w:val="24"/>
        </w:rPr>
        <w:t>negative</w:t>
      </w:r>
      <w:r w:rsidR="00B02A22">
        <w:rPr>
          <w:rFonts w:cs="Times New Roman"/>
          <w:bCs/>
          <w:szCs w:val="24"/>
        </w:rPr>
        <w:t>ly</w:t>
      </w:r>
      <w:r w:rsidR="00A05271" w:rsidRPr="00391107">
        <w:rPr>
          <w:rFonts w:cs="Times New Roman"/>
          <w:bCs/>
          <w:szCs w:val="24"/>
        </w:rPr>
        <w:t xml:space="preserve"> </w:t>
      </w:r>
      <w:r w:rsidR="00B02A22" w:rsidRPr="00391107">
        <w:rPr>
          <w:rFonts w:cs="Times New Roman"/>
          <w:bCs/>
          <w:szCs w:val="24"/>
        </w:rPr>
        <w:t>associat</w:t>
      </w:r>
      <w:r w:rsidR="00B02A22">
        <w:rPr>
          <w:rFonts w:cs="Times New Roman"/>
          <w:bCs/>
          <w:szCs w:val="24"/>
        </w:rPr>
        <w:t>ed</w:t>
      </w:r>
      <w:r w:rsidR="00B02A22" w:rsidRPr="00391107">
        <w:rPr>
          <w:rFonts w:cs="Times New Roman"/>
          <w:bCs/>
          <w:szCs w:val="24"/>
        </w:rPr>
        <w:t xml:space="preserve"> </w:t>
      </w:r>
      <w:r w:rsidR="00A05271" w:rsidRPr="00391107">
        <w:rPr>
          <w:rFonts w:cs="Times New Roman"/>
          <w:bCs/>
          <w:szCs w:val="24"/>
        </w:rPr>
        <w:t xml:space="preserve">with </w:t>
      </w:r>
      <w:r w:rsidR="00A05271" w:rsidRPr="00391107">
        <w:rPr>
          <w:rFonts w:cs="Times New Roman"/>
          <w:szCs w:val="24"/>
        </w:rPr>
        <w:t>HAZ, WAZ and BAZ scores</w:t>
      </w:r>
      <w:r w:rsidR="007660AB">
        <w:rPr>
          <w:rFonts w:cs="Times New Roman"/>
          <w:bCs/>
          <w:szCs w:val="24"/>
        </w:rPr>
        <w:t xml:space="preserve">. </w:t>
      </w:r>
      <w:r w:rsidR="005414F7" w:rsidRPr="00391107">
        <w:rPr>
          <w:rFonts w:cs="Times New Roman"/>
          <w:szCs w:val="24"/>
        </w:rPr>
        <w:t xml:space="preserve">After adjustment for </w:t>
      </w:r>
      <w:r w:rsidR="009E6B78">
        <w:rPr>
          <w:rFonts w:cs="Times New Roman"/>
          <w:szCs w:val="24"/>
        </w:rPr>
        <w:t>potential confounders</w:t>
      </w:r>
      <w:r w:rsidR="00234633">
        <w:rPr>
          <w:rFonts w:cs="Times New Roman"/>
          <w:szCs w:val="24"/>
        </w:rPr>
        <w:t>,</w:t>
      </w:r>
      <w:r w:rsidR="005414F7" w:rsidRPr="00391107">
        <w:rPr>
          <w:rFonts w:cs="Times New Roman"/>
          <w:szCs w:val="24"/>
        </w:rPr>
        <w:t xml:space="preserve"> </w:t>
      </w:r>
      <w:r w:rsidR="00442E7C" w:rsidRPr="00391107">
        <w:rPr>
          <w:rFonts w:cs="Times New Roman"/>
          <w:szCs w:val="24"/>
        </w:rPr>
        <w:t xml:space="preserve">children with severe levels of caries had </w:t>
      </w:r>
      <w:r w:rsidR="004828F3" w:rsidRPr="00391107">
        <w:rPr>
          <w:rFonts w:cs="Times New Roman"/>
          <w:szCs w:val="24"/>
        </w:rPr>
        <w:t>lower HAZ scores</w:t>
      </w:r>
      <w:r w:rsidR="004828F3">
        <w:rPr>
          <w:rFonts w:cs="Times New Roman"/>
          <w:szCs w:val="24"/>
        </w:rPr>
        <w:t xml:space="preserve"> (coefficient: -</w:t>
      </w:r>
      <w:r w:rsidR="000E2830">
        <w:rPr>
          <w:rFonts w:cs="Times New Roman"/>
          <w:szCs w:val="24"/>
        </w:rPr>
        <w:t>0.40</w:t>
      </w:r>
      <w:r w:rsidR="004828F3">
        <w:rPr>
          <w:rFonts w:eastAsiaTheme="minorEastAsia" w:cs="Times New Roman"/>
          <w:szCs w:val="24"/>
          <w:lang w:val="en-US"/>
        </w:rPr>
        <w:t xml:space="preserve">; </w:t>
      </w:r>
      <w:r w:rsidR="00234633">
        <w:t xml:space="preserve">95% CI </w:t>
      </w:r>
      <w:r w:rsidR="00442E7C" w:rsidRPr="00391107">
        <w:rPr>
          <w:rFonts w:eastAsiaTheme="minorEastAsia" w:cs="Times New Roman"/>
          <w:szCs w:val="24"/>
          <w:lang w:val="en-US"/>
        </w:rPr>
        <w:t>-0.69, -0.10)</w:t>
      </w:r>
      <w:r w:rsidR="00D5013B">
        <w:rPr>
          <w:rFonts w:cs="Times New Roman"/>
          <w:szCs w:val="24"/>
        </w:rPr>
        <w:t>,</w:t>
      </w:r>
      <w:r w:rsidR="00442E7C" w:rsidRPr="00391107">
        <w:rPr>
          <w:rFonts w:cs="Times New Roman"/>
          <w:szCs w:val="24"/>
        </w:rPr>
        <w:t xml:space="preserve"> </w:t>
      </w:r>
      <w:r w:rsidR="004828F3" w:rsidRPr="00391107">
        <w:rPr>
          <w:rFonts w:cs="Times New Roman"/>
          <w:szCs w:val="24"/>
        </w:rPr>
        <w:t xml:space="preserve">lower WAZ scores </w:t>
      </w:r>
      <w:r w:rsidR="004828F3">
        <w:rPr>
          <w:rFonts w:cs="Times New Roman"/>
          <w:szCs w:val="24"/>
        </w:rPr>
        <w:t>(coefficient: -</w:t>
      </w:r>
      <w:r w:rsidR="00D5013B" w:rsidRPr="00391107">
        <w:rPr>
          <w:rFonts w:eastAsiaTheme="minorEastAsia" w:cs="Times New Roman"/>
          <w:szCs w:val="24"/>
          <w:lang w:val="en-US"/>
        </w:rPr>
        <w:t>0.59</w:t>
      </w:r>
      <w:r w:rsidR="004828F3">
        <w:rPr>
          <w:rFonts w:eastAsiaTheme="minorEastAsia" w:cs="Times New Roman"/>
          <w:szCs w:val="24"/>
          <w:lang w:val="en-US"/>
        </w:rPr>
        <w:t xml:space="preserve">; </w:t>
      </w:r>
      <w:r w:rsidR="00234633">
        <w:t xml:space="preserve">95% CI </w:t>
      </w:r>
      <w:r w:rsidR="00D5013B" w:rsidRPr="00391107">
        <w:rPr>
          <w:rFonts w:eastAsiaTheme="minorEastAsia" w:cs="Times New Roman"/>
          <w:szCs w:val="24"/>
          <w:lang w:val="en-US"/>
        </w:rPr>
        <w:t xml:space="preserve">-0.94, -0.24) </w:t>
      </w:r>
      <w:r w:rsidR="000A396D">
        <w:rPr>
          <w:rFonts w:cs="Times New Roman"/>
          <w:szCs w:val="24"/>
        </w:rPr>
        <w:t xml:space="preserve">and </w:t>
      </w:r>
      <w:r w:rsidR="004828F3" w:rsidRPr="00391107">
        <w:rPr>
          <w:rFonts w:cs="Times New Roman"/>
          <w:szCs w:val="24"/>
        </w:rPr>
        <w:t xml:space="preserve">lower BAZ scores </w:t>
      </w:r>
      <w:r w:rsidR="004828F3">
        <w:rPr>
          <w:rFonts w:cs="Times New Roman"/>
          <w:szCs w:val="24"/>
        </w:rPr>
        <w:t>(coefficient: -</w:t>
      </w:r>
      <w:r w:rsidR="000A396D" w:rsidRPr="00391107">
        <w:rPr>
          <w:rFonts w:eastAsiaTheme="minorEastAsia" w:cs="Times New Roman"/>
          <w:szCs w:val="24"/>
          <w:lang w:val="en-US"/>
        </w:rPr>
        <w:t>0.50</w:t>
      </w:r>
      <w:r w:rsidR="004828F3">
        <w:rPr>
          <w:rFonts w:eastAsiaTheme="minorEastAsia" w:cs="Times New Roman"/>
          <w:szCs w:val="24"/>
          <w:lang w:val="en-US"/>
        </w:rPr>
        <w:t xml:space="preserve">; </w:t>
      </w:r>
      <w:r w:rsidR="00234633">
        <w:t xml:space="preserve">95% CI </w:t>
      </w:r>
      <w:r w:rsidR="000A396D" w:rsidRPr="00391107">
        <w:rPr>
          <w:rFonts w:eastAsiaTheme="minorEastAsia" w:cs="Times New Roman"/>
          <w:szCs w:val="24"/>
          <w:lang w:val="en-US"/>
        </w:rPr>
        <w:t>-0.87</w:t>
      </w:r>
      <w:r w:rsidR="00962F48">
        <w:rPr>
          <w:rFonts w:eastAsiaTheme="minorEastAsia" w:cs="Times New Roman"/>
          <w:szCs w:val="24"/>
          <w:lang w:val="en-US"/>
        </w:rPr>
        <w:t>,</w:t>
      </w:r>
      <w:r w:rsidR="006F6D11">
        <w:rPr>
          <w:rFonts w:eastAsiaTheme="minorEastAsia" w:cs="Times New Roman"/>
          <w:szCs w:val="24"/>
          <w:lang w:val="en-US"/>
        </w:rPr>
        <w:t xml:space="preserve"> </w:t>
      </w:r>
      <w:r w:rsidR="000A396D" w:rsidRPr="00391107">
        <w:rPr>
          <w:rFonts w:eastAsiaTheme="minorEastAsia" w:cs="Times New Roman"/>
          <w:szCs w:val="24"/>
          <w:lang w:val="en-US"/>
        </w:rPr>
        <w:t xml:space="preserve">-0.13) </w:t>
      </w:r>
      <w:r w:rsidR="00B2656A" w:rsidRPr="00623F9B">
        <w:rPr>
          <w:rFonts w:cs="Times New Roman"/>
          <w:szCs w:val="24"/>
          <w:highlight w:val="yellow"/>
        </w:rPr>
        <w:t>than</w:t>
      </w:r>
      <w:r w:rsidR="00442E7C" w:rsidRPr="00391107">
        <w:rPr>
          <w:rFonts w:cs="Times New Roman"/>
          <w:szCs w:val="24"/>
        </w:rPr>
        <w:t xml:space="preserve"> </w:t>
      </w:r>
      <w:r w:rsidR="00D5013B">
        <w:rPr>
          <w:rFonts w:cs="Times New Roman"/>
          <w:szCs w:val="24"/>
        </w:rPr>
        <w:t xml:space="preserve">those who were </w:t>
      </w:r>
      <w:r w:rsidR="00442E7C" w:rsidRPr="00391107">
        <w:rPr>
          <w:rFonts w:cs="Times New Roman"/>
          <w:szCs w:val="24"/>
        </w:rPr>
        <w:t>caries</w:t>
      </w:r>
      <w:r w:rsidR="00AD58CB">
        <w:rPr>
          <w:rFonts w:cs="Times New Roman"/>
          <w:szCs w:val="24"/>
        </w:rPr>
        <w:t xml:space="preserve"> </w:t>
      </w:r>
      <w:r w:rsidR="00D5013B">
        <w:rPr>
          <w:rFonts w:cs="Times New Roman"/>
          <w:szCs w:val="24"/>
        </w:rPr>
        <w:t>free</w:t>
      </w:r>
      <w:r w:rsidR="00442E7C" w:rsidRPr="00391107">
        <w:rPr>
          <w:rFonts w:cs="Times New Roman"/>
          <w:szCs w:val="24"/>
        </w:rPr>
        <w:t xml:space="preserve">. Children with moderate </w:t>
      </w:r>
      <w:r w:rsidR="000A396D">
        <w:rPr>
          <w:rFonts w:cs="Times New Roman"/>
          <w:szCs w:val="24"/>
        </w:rPr>
        <w:t>levels of</w:t>
      </w:r>
      <w:r w:rsidR="00442E7C" w:rsidRPr="00391107">
        <w:rPr>
          <w:rFonts w:cs="Times New Roman"/>
          <w:szCs w:val="24"/>
        </w:rPr>
        <w:t xml:space="preserve"> caries </w:t>
      </w:r>
      <w:r w:rsidR="000B750E">
        <w:rPr>
          <w:rFonts w:cs="Times New Roman"/>
          <w:szCs w:val="24"/>
        </w:rPr>
        <w:t xml:space="preserve">also </w:t>
      </w:r>
      <w:r w:rsidR="00442E7C" w:rsidRPr="00391107">
        <w:rPr>
          <w:rFonts w:cs="Times New Roman"/>
          <w:szCs w:val="24"/>
        </w:rPr>
        <w:t xml:space="preserve">had </w:t>
      </w:r>
      <w:r w:rsidR="004828F3" w:rsidRPr="00391107">
        <w:rPr>
          <w:rFonts w:cs="Times New Roman"/>
          <w:szCs w:val="24"/>
        </w:rPr>
        <w:t xml:space="preserve">lower WAZ scores </w:t>
      </w:r>
      <w:r w:rsidR="004828F3">
        <w:rPr>
          <w:rFonts w:cs="Times New Roman"/>
          <w:szCs w:val="24"/>
        </w:rPr>
        <w:t>(coefficient: -</w:t>
      </w:r>
      <w:r w:rsidR="00442E7C" w:rsidRPr="00391107">
        <w:rPr>
          <w:rFonts w:eastAsiaTheme="minorEastAsia" w:cs="Times New Roman"/>
          <w:szCs w:val="24"/>
          <w:lang w:val="en-US"/>
        </w:rPr>
        <w:t>0.43</w:t>
      </w:r>
      <w:r w:rsidR="004828F3">
        <w:rPr>
          <w:rFonts w:eastAsiaTheme="minorEastAsia" w:cs="Times New Roman"/>
          <w:szCs w:val="24"/>
          <w:lang w:val="en-US"/>
        </w:rPr>
        <w:t xml:space="preserve">; 95% CI </w:t>
      </w:r>
      <w:r w:rsidR="00442E7C" w:rsidRPr="00391107">
        <w:rPr>
          <w:rFonts w:eastAsiaTheme="minorEastAsia" w:cs="Times New Roman"/>
          <w:szCs w:val="24"/>
          <w:lang w:val="en-US"/>
        </w:rPr>
        <w:t xml:space="preserve">-0.72, -0.15) </w:t>
      </w:r>
      <w:r w:rsidR="00447D8A" w:rsidRPr="00391107">
        <w:rPr>
          <w:rFonts w:cs="Times New Roman"/>
          <w:szCs w:val="24"/>
        </w:rPr>
        <w:t>and</w:t>
      </w:r>
      <w:r w:rsidR="000E2830">
        <w:rPr>
          <w:rFonts w:cs="Times New Roman"/>
          <w:szCs w:val="24"/>
        </w:rPr>
        <w:t xml:space="preserve"> </w:t>
      </w:r>
      <w:r w:rsidR="000B750E" w:rsidRPr="00391107">
        <w:rPr>
          <w:rFonts w:cs="Times New Roman"/>
          <w:szCs w:val="24"/>
        </w:rPr>
        <w:t>lower BAZ scores</w:t>
      </w:r>
      <w:r w:rsidR="000B750E" w:rsidRPr="00391107">
        <w:rPr>
          <w:rFonts w:eastAsiaTheme="minorEastAsia" w:cs="Times New Roman"/>
          <w:szCs w:val="24"/>
          <w:lang w:val="en-US"/>
        </w:rPr>
        <w:t xml:space="preserve"> </w:t>
      </w:r>
      <w:r w:rsidR="000B750E">
        <w:rPr>
          <w:rFonts w:eastAsiaTheme="minorEastAsia" w:cs="Times New Roman"/>
          <w:szCs w:val="24"/>
          <w:lang w:val="en-US"/>
        </w:rPr>
        <w:t>(</w:t>
      </w:r>
      <w:r w:rsidR="000B750E">
        <w:rPr>
          <w:rFonts w:cs="Times New Roman"/>
          <w:szCs w:val="24"/>
        </w:rPr>
        <w:t>coefficient: -</w:t>
      </w:r>
      <w:r w:rsidR="00442E7C" w:rsidRPr="00391107">
        <w:rPr>
          <w:rFonts w:eastAsiaTheme="minorEastAsia" w:cs="Times New Roman"/>
          <w:szCs w:val="24"/>
          <w:lang w:val="en-US"/>
        </w:rPr>
        <w:t>0.43</w:t>
      </w:r>
      <w:r w:rsidR="000B750E">
        <w:rPr>
          <w:rFonts w:eastAsiaTheme="minorEastAsia" w:cs="Times New Roman"/>
          <w:szCs w:val="24"/>
          <w:lang w:val="en-US"/>
        </w:rPr>
        <w:t xml:space="preserve">; </w:t>
      </w:r>
      <w:r w:rsidR="00234633">
        <w:t xml:space="preserve">95% CI </w:t>
      </w:r>
      <w:r w:rsidR="00442E7C" w:rsidRPr="00391107">
        <w:rPr>
          <w:rFonts w:eastAsiaTheme="minorEastAsia" w:cs="Times New Roman"/>
          <w:szCs w:val="24"/>
          <w:lang w:val="en-US"/>
        </w:rPr>
        <w:t>-0.72,</w:t>
      </w:r>
      <w:r w:rsidR="006F6D11">
        <w:rPr>
          <w:rFonts w:eastAsiaTheme="minorEastAsia" w:cs="Times New Roman"/>
          <w:szCs w:val="24"/>
          <w:lang w:val="en-US"/>
        </w:rPr>
        <w:t xml:space="preserve"> </w:t>
      </w:r>
      <w:r w:rsidR="00442E7C" w:rsidRPr="00391107">
        <w:rPr>
          <w:rFonts w:eastAsiaTheme="minorEastAsia" w:cs="Times New Roman"/>
          <w:szCs w:val="24"/>
          <w:lang w:val="en-US"/>
        </w:rPr>
        <w:t xml:space="preserve">-0.13) </w:t>
      </w:r>
      <w:r w:rsidR="00B2656A" w:rsidRPr="00623F9B">
        <w:rPr>
          <w:rFonts w:cs="Times New Roman"/>
          <w:szCs w:val="24"/>
          <w:highlight w:val="yellow"/>
        </w:rPr>
        <w:t>than</w:t>
      </w:r>
      <w:r w:rsidR="00442E7C" w:rsidRPr="00391107">
        <w:rPr>
          <w:rFonts w:cs="Times New Roman"/>
          <w:szCs w:val="24"/>
        </w:rPr>
        <w:t xml:space="preserve"> </w:t>
      </w:r>
      <w:r w:rsidR="000A396D">
        <w:rPr>
          <w:rFonts w:cs="Times New Roman"/>
          <w:szCs w:val="24"/>
        </w:rPr>
        <w:t>caries</w:t>
      </w:r>
      <w:r w:rsidR="00AD58CB">
        <w:rPr>
          <w:rFonts w:cs="Times New Roman"/>
          <w:szCs w:val="24"/>
        </w:rPr>
        <w:t xml:space="preserve"> </w:t>
      </w:r>
      <w:r w:rsidR="000A396D">
        <w:rPr>
          <w:rFonts w:cs="Times New Roman"/>
          <w:szCs w:val="24"/>
        </w:rPr>
        <w:t>free</w:t>
      </w:r>
      <w:r w:rsidR="003406AB">
        <w:rPr>
          <w:rFonts w:cs="Times New Roman"/>
          <w:szCs w:val="24"/>
        </w:rPr>
        <w:t xml:space="preserve"> children</w:t>
      </w:r>
      <w:r w:rsidR="00442E7C" w:rsidRPr="00391107">
        <w:rPr>
          <w:rFonts w:cs="Times New Roman"/>
          <w:szCs w:val="24"/>
        </w:rPr>
        <w:t xml:space="preserve">. </w:t>
      </w:r>
      <w:r w:rsidR="000A396D">
        <w:rPr>
          <w:rFonts w:cs="Times New Roman"/>
          <w:szCs w:val="24"/>
        </w:rPr>
        <w:t>C</w:t>
      </w:r>
      <w:r w:rsidR="00442E7C" w:rsidRPr="00391107">
        <w:rPr>
          <w:rFonts w:cs="Times New Roman"/>
          <w:szCs w:val="24"/>
        </w:rPr>
        <w:t>hildren with dental sepsis had</w:t>
      </w:r>
      <w:r w:rsidR="006F6D11">
        <w:rPr>
          <w:rFonts w:cs="Times New Roman"/>
          <w:szCs w:val="24"/>
        </w:rPr>
        <w:t xml:space="preserve"> </w:t>
      </w:r>
      <w:r w:rsidR="000B750E" w:rsidRPr="00391107">
        <w:rPr>
          <w:rFonts w:cs="Times New Roman"/>
          <w:szCs w:val="24"/>
        </w:rPr>
        <w:t>lower HAZ</w:t>
      </w:r>
      <w:r w:rsidR="000B750E">
        <w:rPr>
          <w:rFonts w:cs="Times New Roman"/>
          <w:szCs w:val="24"/>
        </w:rPr>
        <w:t xml:space="preserve"> (coefficient: -</w:t>
      </w:r>
      <w:r w:rsidR="000B750E">
        <w:rPr>
          <w:rFonts w:eastAsiaTheme="minorEastAsia" w:cs="Times New Roman"/>
          <w:szCs w:val="24"/>
          <w:lang w:val="en-US"/>
        </w:rPr>
        <w:t xml:space="preserve">0.23; </w:t>
      </w:r>
      <w:r w:rsidR="000B750E">
        <w:t xml:space="preserve">95% CI </w:t>
      </w:r>
      <w:r w:rsidR="000B750E">
        <w:rPr>
          <w:rFonts w:eastAsiaTheme="minorEastAsia" w:cs="Times New Roman"/>
          <w:szCs w:val="24"/>
          <w:lang w:val="en-US"/>
        </w:rPr>
        <w:t xml:space="preserve">-0.42, </w:t>
      </w:r>
      <w:r w:rsidR="000B750E" w:rsidRPr="00391107">
        <w:rPr>
          <w:rFonts w:eastAsiaTheme="minorEastAsia" w:cs="Times New Roman"/>
          <w:szCs w:val="24"/>
          <w:lang w:val="en-US"/>
        </w:rPr>
        <w:t>-0.03)</w:t>
      </w:r>
      <w:r w:rsidR="000B750E" w:rsidRPr="00391107">
        <w:rPr>
          <w:rFonts w:cs="Times New Roman"/>
          <w:szCs w:val="24"/>
        </w:rPr>
        <w:t>, WAZ</w:t>
      </w:r>
      <w:r w:rsidR="000B750E">
        <w:rPr>
          <w:rFonts w:cs="Times New Roman"/>
          <w:szCs w:val="24"/>
        </w:rPr>
        <w:t xml:space="preserve"> (coefficient: -</w:t>
      </w:r>
      <w:r w:rsidR="000B750E" w:rsidRPr="00391107">
        <w:rPr>
          <w:rFonts w:eastAsiaTheme="minorEastAsia" w:cs="Times New Roman"/>
          <w:szCs w:val="24"/>
          <w:lang w:val="en-US"/>
        </w:rPr>
        <w:t>0.33</w:t>
      </w:r>
      <w:r w:rsidR="000B750E">
        <w:rPr>
          <w:rFonts w:eastAsiaTheme="minorEastAsia" w:cs="Times New Roman"/>
          <w:szCs w:val="24"/>
          <w:lang w:val="en-US"/>
        </w:rPr>
        <w:t xml:space="preserve">; </w:t>
      </w:r>
      <w:r w:rsidR="000B750E">
        <w:t xml:space="preserve">95% CI </w:t>
      </w:r>
      <w:r w:rsidR="000B750E" w:rsidRPr="00391107">
        <w:rPr>
          <w:rFonts w:eastAsiaTheme="minorEastAsia" w:cs="Times New Roman"/>
          <w:szCs w:val="24"/>
          <w:lang w:val="en-US"/>
        </w:rPr>
        <w:t>-0.56, -0.10)</w:t>
      </w:r>
      <w:r w:rsidR="00C51616">
        <w:rPr>
          <w:rFonts w:cs="Times New Roman"/>
          <w:szCs w:val="24"/>
        </w:rPr>
        <w:t xml:space="preserve">, </w:t>
      </w:r>
      <w:r w:rsidR="000B750E" w:rsidRPr="00391107">
        <w:rPr>
          <w:rFonts w:cs="Times New Roman"/>
          <w:szCs w:val="24"/>
        </w:rPr>
        <w:t xml:space="preserve">and BAZ scores </w:t>
      </w:r>
      <w:r w:rsidR="000B750E">
        <w:rPr>
          <w:rFonts w:cs="Times New Roman"/>
          <w:szCs w:val="24"/>
        </w:rPr>
        <w:t>(coefficient: -</w:t>
      </w:r>
      <w:r w:rsidR="00442E7C" w:rsidRPr="00391107">
        <w:rPr>
          <w:rFonts w:eastAsiaTheme="minorEastAsia" w:cs="Times New Roman"/>
          <w:szCs w:val="24"/>
          <w:lang w:val="en-US"/>
        </w:rPr>
        <w:t>0.29</w:t>
      </w:r>
      <w:r w:rsidR="000B750E">
        <w:rPr>
          <w:rFonts w:eastAsiaTheme="minorEastAsia" w:cs="Times New Roman"/>
          <w:szCs w:val="24"/>
          <w:lang w:val="en-US"/>
        </w:rPr>
        <w:t xml:space="preserve">; </w:t>
      </w:r>
      <w:r w:rsidR="00234633">
        <w:t xml:space="preserve">95% CI </w:t>
      </w:r>
      <w:r w:rsidR="00442E7C" w:rsidRPr="00391107">
        <w:rPr>
          <w:rFonts w:eastAsiaTheme="minorEastAsia" w:cs="Times New Roman"/>
          <w:szCs w:val="24"/>
          <w:lang w:val="en-US"/>
        </w:rPr>
        <w:t xml:space="preserve">-0.53, -0.05) </w:t>
      </w:r>
      <w:r w:rsidR="00B2656A" w:rsidRPr="00623F9B">
        <w:rPr>
          <w:rFonts w:cs="Times New Roman"/>
          <w:szCs w:val="24"/>
          <w:highlight w:val="yellow"/>
        </w:rPr>
        <w:t>than</w:t>
      </w:r>
      <w:r w:rsidR="000A396D">
        <w:rPr>
          <w:rFonts w:cs="Times New Roman"/>
          <w:szCs w:val="24"/>
        </w:rPr>
        <w:t xml:space="preserve"> </w:t>
      </w:r>
      <w:r w:rsidR="000B750E">
        <w:rPr>
          <w:rFonts w:cs="Times New Roman"/>
          <w:szCs w:val="24"/>
        </w:rPr>
        <w:t xml:space="preserve">dental </w:t>
      </w:r>
      <w:r w:rsidR="000B750E" w:rsidRPr="00391107">
        <w:rPr>
          <w:rFonts w:cs="Times New Roman"/>
          <w:szCs w:val="24"/>
        </w:rPr>
        <w:t>sepsis</w:t>
      </w:r>
      <w:r w:rsidR="000B750E" w:rsidDel="00710967">
        <w:rPr>
          <w:rFonts w:cs="Times New Roman"/>
          <w:szCs w:val="24"/>
        </w:rPr>
        <w:t xml:space="preserve"> </w:t>
      </w:r>
      <w:r w:rsidR="000B750E">
        <w:rPr>
          <w:rFonts w:cs="Times New Roman"/>
          <w:szCs w:val="24"/>
        </w:rPr>
        <w:t xml:space="preserve">free </w:t>
      </w:r>
      <w:r w:rsidR="00710967">
        <w:rPr>
          <w:rFonts w:cs="Times New Roman"/>
          <w:szCs w:val="24"/>
        </w:rPr>
        <w:t>children</w:t>
      </w:r>
      <w:r w:rsidR="00442E7C" w:rsidRPr="00391107">
        <w:rPr>
          <w:rFonts w:cs="Times New Roman"/>
          <w:szCs w:val="24"/>
        </w:rPr>
        <w:t xml:space="preserve">. </w:t>
      </w:r>
    </w:p>
    <w:p w14:paraId="0731E872" w14:textId="11529A24" w:rsidR="002F255C" w:rsidRPr="00391107" w:rsidRDefault="002F255C" w:rsidP="002F255C">
      <w:pPr>
        <w:rPr>
          <w:rFonts w:cs="Times New Roman"/>
          <w:bCs/>
          <w:szCs w:val="24"/>
        </w:rPr>
      </w:pPr>
      <w:r w:rsidRPr="00391107">
        <w:rPr>
          <w:rFonts w:cs="Times New Roman"/>
          <w:szCs w:val="24"/>
        </w:rPr>
        <w:t>Conclusions:</w:t>
      </w:r>
      <w:r w:rsidR="00A05271" w:rsidRPr="00391107">
        <w:rPr>
          <w:rFonts w:cs="Times New Roman"/>
          <w:szCs w:val="24"/>
        </w:rPr>
        <w:t xml:space="preserve"> </w:t>
      </w:r>
      <w:r w:rsidR="000A396D">
        <w:rPr>
          <w:rFonts w:cs="Times New Roman"/>
          <w:szCs w:val="24"/>
        </w:rPr>
        <w:t>D</w:t>
      </w:r>
      <w:r w:rsidR="00A05271" w:rsidRPr="00391107">
        <w:rPr>
          <w:rFonts w:cs="Times New Roman"/>
          <w:szCs w:val="24"/>
        </w:rPr>
        <w:t xml:space="preserve">ental caries was associated with lower height, weight and BMI among </w:t>
      </w:r>
      <w:r w:rsidR="00447D8A" w:rsidRPr="00391107">
        <w:rPr>
          <w:rFonts w:cs="Times New Roman"/>
          <w:szCs w:val="24"/>
        </w:rPr>
        <w:t>th</w:t>
      </w:r>
      <w:r w:rsidR="00770925">
        <w:rPr>
          <w:rFonts w:cs="Times New Roman"/>
          <w:szCs w:val="24"/>
        </w:rPr>
        <w:t>is</w:t>
      </w:r>
      <w:r w:rsidR="00447D8A" w:rsidRPr="00391107">
        <w:rPr>
          <w:rFonts w:cs="Times New Roman"/>
          <w:szCs w:val="24"/>
        </w:rPr>
        <w:t xml:space="preserve"> </w:t>
      </w:r>
      <w:r w:rsidR="000A396D">
        <w:rPr>
          <w:rFonts w:cs="Times New Roman"/>
          <w:szCs w:val="24"/>
        </w:rPr>
        <w:t xml:space="preserve">sample of </w:t>
      </w:r>
      <w:r w:rsidR="00BD05F6" w:rsidRPr="00391107">
        <w:rPr>
          <w:rFonts w:cs="Times New Roman"/>
          <w:szCs w:val="24"/>
        </w:rPr>
        <w:t xml:space="preserve">Bangladeshi </w:t>
      </w:r>
      <w:r w:rsidR="000A396D">
        <w:rPr>
          <w:rFonts w:cs="Times New Roman"/>
          <w:szCs w:val="24"/>
        </w:rPr>
        <w:t>children</w:t>
      </w:r>
      <w:r w:rsidR="00710967">
        <w:rPr>
          <w:rFonts w:cs="Times New Roman"/>
          <w:szCs w:val="24"/>
        </w:rPr>
        <w:t>, even after adjusting for age and sex and a number of potential confounders</w:t>
      </w:r>
      <w:r w:rsidR="00A05271" w:rsidRPr="00391107">
        <w:rPr>
          <w:rFonts w:cs="Times New Roman"/>
          <w:szCs w:val="24"/>
        </w:rPr>
        <w:t>.</w:t>
      </w:r>
    </w:p>
    <w:p w14:paraId="20AF21C0" w14:textId="77777777" w:rsidR="003B2501" w:rsidRPr="00391107" w:rsidRDefault="003B2501" w:rsidP="002F255C">
      <w:pPr>
        <w:rPr>
          <w:rFonts w:cs="Times New Roman"/>
          <w:szCs w:val="24"/>
        </w:rPr>
      </w:pPr>
      <w:r w:rsidRPr="00391107">
        <w:rPr>
          <w:rFonts w:cs="Times New Roman"/>
          <w:szCs w:val="24"/>
        </w:rPr>
        <w:t xml:space="preserve">Key words: dental caries; children; </w:t>
      </w:r>
      <w:r w:rsidR="00447D8A" w:rsidRPr="00391107">
        <w:rPr>
          <w:rFonts w:cs="Times New Roman"/>
          <w:szCs w:val="24"/>
        </w:rPr>
        <w:t xml:space="preserve">height; weight; </w:t>
      </w:r>
      <w:r w:rsidRPr="00391107">
        <w:rPr>
          <w:rFonts w:cs="Times New Roman"/>
          <w:szCs w:val="24"/>
        </w:rPr>
        <w:t>BMI</w:t>
      </w:r>
    </w:p>
    <w:p w14:paraId="79AE8F66" w14:textId="77777777" w:rsidR="00447D8A" w:rsidRPr="00391107" w:rsidRDefault="00447D8A">
      <w:pPr>
        <w:spacing w:after="160" w:line="259" w:lineRule="auto"/>
        <w:jc w:val="left"/>
        <w:rPr>
          <w:rFonts w:cs="Times New Roman"/>
          <w:szCs w:val="24"/>
        </w:rPr>
      </w:pPr>
      <w:r w:rsidRPr="00391107">
        <w:rPr>
          <w:rFonts w:cs="Times New Roman"/>
          <w:szCs w:val="24"/>
        </w:rPr>
        <w:br w:type="page"/>
      </w:r>
    </w:p>
    <w:p w14:paraId="38C0354A" w14:textId="77777777" w:rsidR="002F255C" w:rsidRPr="00391107" w:rsidRDefault="002F255C" w:rsidP="002F255C">
      <w:pPr>
        <w:rPr>
          <w:rFonts w:cs="Times New Roman"/>
          <w:b/>
          <w:szCs w:val="24"/>
        </w:rPr>
      </w:pPr>
      <w:r w:rsidRPr="00391107">
        <w:rPr>
          <w:rFonts w:cs="Times New Roman"/>
          <w:b/>
          <w:szCs w:val="24"/>
        </w:rPr>
        <w:lastRenderedPageBreak/>
        <w:t>Introduction</w:t>
      </w:r>
    </w:p>
    <w:p w14:paraId="40C92DD3" w14:textId="1DBE8060" w:rsidR="008B28BE" w:rsidRDefault="006D3336" w:rsidP="003D25ED">
      <w:pPr>
        <w:widowControl w:val="0"/>
        <w:autoSpaceDE w:val="0"/>
        <w:autoSpaceDN w:val="0"/>
        <w:adjustRightInd w:val="0"/>
        <w:rPr>
          <w:rFonts w:cs="Times New Roman"/>
          <w:szCs w:val="24"/>
        </w:rPr>
      </w:pPr>
      <w:r w:rsidRPr="00391107">
        <w:rPr>
          <w:rFonts w:cs="Times New Roman"/>
          <w:szCs w:val="24"/>
        </w:rPr>
        <w:t>Dental caries is one of the most comm</w:t>
      </w:r>
      <w:r w:rsidR="006F1004" w:rsidRPr="00391107">
        <w:rPr>
          <w:rFonts w:cs="Times New Roman"/>
          <w:szCs w:val="24"/>
        </w:rPr>
        <w:t>on childhood diseases worldwide</w:t>
      </w:r>
      <w:r w:rsidR="001E7B66">
        <w:rPr>
          <w:rFonts w:cs="Times New Roman"/>
          <w:szCs w:val="24"/>
        </w:rPr>
        <w:t>,</w:t>
      </w:r>
      <w:r w:rsidR="00660C0C" w:rsidRPr="00391107">
        <w:rPr>
          <w:rFonts w:cs="Times New Roman"/>
          <w:szCs w:val="24"/>
        </w:rPr>
        <w:fldChar w:fldCharType="begin" w:fldLock="1"/>
      </w:r>
      <w:r w:rsidR="00AA177A">
        <w:rPr>
          <w:rFonts w:cs="Times New Roman"/>
          <w:szCs w:val="24"/>
        </w:rPr>
        <w:instrText>ADDIN CSL_CITATION { "citationItems" : [ { "id" : "ITEM-1", "itemData" : { "DOI" : "10.1177/0022034513490168", "ISSN" : "0022-0345", "abstract" : "The Global Burden of Disease (GBD) 2010 Study produced comparable estimates of the burden of 291 diseases and injuries in 1990, 2005, and 2010. This article reports on the global burden of untreated caries, severe periodontitis, and severe tooth loss in 2010 and compares those figures with new estimates for 1990. We used disability-adjusted life-years (DALYs) and years lived with disability (YLDs) metrics to quantify burden. Oral conditions affected 3.9 billion people, and untreated caries in permanent teeth was the most prevalent condition evaluated for the entire GBD 2010 Study (global prevalence of 35% for all ages combined). Oral conditions combined accounted for 15 million DALYs globally (1.9% of all YLDs; 0.6% of all DALYs), implying an average health loss of 224 years per 100,000 population. DALYs due to oral conditions increased 20.8% between 1990 and 2010, mainly due to population growth and aging. While DALYs due to severe periodontitis and untreated caries increased, those due to severe tooth loss decreased. DALYs differed by age groups and regions, but not by genders. The findings highlight the challenge in responding to the diversity of urgent oral health needs worldwide, particularly in developing communities.", "author" : [ { "dropping-particle" : "", "family" : "Marcenes", "given" : "W.", "non-dropping-particle" : "", "parse-names" : false, "suffix" : "" }, { "dropping-particle" : "", "family" : "Kassebaum", "given" : "N. J.", "non-dropping-particle" : "", "parse-names" : false, "suffix" : "" }, { "dropping-particle" : "", "family" : "Bernabe", "given" : "E.", "non-dropping-particle" : "", "parse-names" : false, "suffix" : "" }, { "dropping-particle" : "", "family" : "Flaxman", "given" : "A.", "non-dropping-particle" : "", "parse-names" : false, "suffix" : "" }, { "dropping-particle" : "", "family" : "Naghavi", "given" : "M.", "non-dropping-particle" : "", "parse-names" : false, "suffix" : "" }, { "dropping-particle" : "", "family" : "Lopez", "given" : "A.", "non-dropping-particle" : "", "parse-names" : false, "suffix" : "" }, { "dropping-particle" : "", "family" : "Murray", "given" : "C. J. L.", "non-dropping-particle" : "", "parse-names" : false, "suffix" : "" } ], "container-title" : "Journal of Dental Research", "id" : "ITEM-1", "issue" : "7", "issued" : { "date-parts" : [ [ "2013", "5", "29" ] ] }, "page" : "592-597", "title" : "Global Burden of Oral Conditions in 1990-2010: A Systematic Analysis", "type" : "article-journal", "volume" : "92" }, "uris" : [ "http://www.mendeley.com/documents/?uuid=c745f1f7-2727-45f2-8431-5ed5938dba7a" ] } ], "mendeley" : { "formattedCitation" : "&lt;sup&gt;1&lt;/sup&gt;", "plainTextFormattedCitation" : "1", "previouslyFormattedCitation" : "&lt;sup&gt;1&lt;/sup&gt;" }, "properties" : {  }, "schema" : "https://github.com/citation-style-language/schema/raw/master/csl-citation.json" }</w:instrText>
      </w:r>
      <w:r w:rsidR="00660C0C" w:rsidRPr="00391107">
        <w:rPr>
          <w:rFonts w:cs="Times New Roman"/>
          <w:szCs w:val="24"/>
        </w:rPr>
        <w:fldChar w:fldCharType="separate"/>
      </w:r>
      <w:r w:rsidR="00552D37" w:rsidRPr="00552D37">
        <w:rPr>
          <w:rFonts w:cs="Times New Roman"/>
          <w:noProof/>
          <w:szCs w:val="24"/>
          <w:vertAlign w:val="superscript"/>
        </w:rPr>
        <w:t>1</w:t>
      </w:r>
      <w:r w:rsidR="00660C0C" w:rsidRPr="00391107">
        <w:rPr>
          <w:rFonts w:cs="Times New Roman"/>
          <w:szCs w:val="24"/>
        </w:rPr>
        <w:fldChar w:fldCharType="end"/>
      </w:r>
      <w:r w:rsidRPr="00391107">
        <w:rPr>
          <w:rFonts w:cs="Times New Roman"/>
          <w:szCs w:val="24"/>
        </w:rPr>
        <w:t xml:space="preserve"> affecting 60%-90% of children globally</w:t>
      </w:r>
      <w:r w:rsidR="00A663C9">
        <w:rPr>
          <w:rFonts w:cs="Times New Roman"/>
          <w:szCs w:val="24"/>
        </w:rPr>
        <w:t>.</w:t>
      </w:r>
      <w:r w:rsidR="002A0F0A">
        <w:rPr>
          <w:rFonts w:cs="Times New Roman"/>
          <w:szCs w:val="24"/>
        </w:rPr>
        <w:t xml:space="preserve"> </w:t>
      </w:r>
      <w:r w:rsidR="00A663C9">
        <w:rPr>
          <w:rFonts w:cs="Times New Roman"/>
          <w:szCs w:val="24"/>
        </w:rPr>
        <w:t>P</w:t>
      </w:r>
      <w:r w:rsidRPr="00391107">
        <w:rPr>
          <w:rFonts w:cs="Times New Roman"/>
          <w:szCs w:val="24"/>
        </w:rPr>
        <w:t xml:space="preserve">revalence </w:t>
      </w:r>
      <w:r w:rsidR="00A663C9">
        <w:rPr>
          <w:rFonts w:cs="Times New Roman"/>
          <w:szCs w:val="24"/>
        </w:rPr>
        <w:t xml:space="preserve">is </w:t>
      </w:r>
      <w:r w:rsidR="00A663C9" w:rsidRPr="00391107">
        <w:rPr>
          <w:rFonts w:cs="Times New Roman"/>
          <w:szCs w:val="24"/>
        </w:rPr>
        <w:t xml:space="preserve">particularly high </w:t>
      </w:r>
      <w:r w:rsidRPr="00391107">
        <w:rPr>
          <w:rFonts w:cs="Times New Roman"/>
          <w:szCs w:val="24"/>
        </w:rPr>
        <w:t>among children from poore</w:t>
      </w:r>
      <w:r w:rsidR="006F1004" w:rsidRPr="00391107">
        <w:rPr>
          <w:rFonts w:cs="Times New Roman"/>
          <w:szCs w:val="24"/>
        </w:rPr>
        <w:t>r and disadvantaged backgrounds</w:t>
      </w:r>
      <w:r w:rsidR="00F93753">
        <w:rPr>
          <w:rFonts w:cs="Times New Roman"/>
          <w:szCs w:val="24"/>
        </w:rPr>
        <w:t>.</w:t>
      </w:r>
      <w:r w:rsidR="00660C0C" w:rsidRPr="00391107">
        <w:rPr>
          <w:rFonts w:cs="Times New Roman"/>
          <w:szCs w:val="24"/>
        </w:rPr>
        <w:fldChar w:fldCharType="begin" w:fldLock="1"/>
      </w:r>
      <w:r w:rsidR="00AA177A">
        <w:rPr>
          <w:rFonts w:cs="Times New Roman"/>
          <w:szCs w:val="24"/>
        </w:rPr>
        <w:instrText>ADDIN CSL_CITATION { "citationItems" : [ { "id" : "ITEM-1", "itemData" : { "DOI" : "/S0042-96862005000900011", "ISSN" : "0042-9686", "PMID" : "16211157", "abstract" : "This paper outlines the burden of oral diseases worldwide and describes the influence of major sociobehavioural risk factors in oral health. Despite great improvements in the oral health of populations in several countries, global problems still persist. The burden of oral disease is particularly high for the disadvantaged and poor population groups in both developing and developed countries. Oral diseases such as dental caries, periodontal disease, tooth loss, oral mucosal lesions and oropharyngeal cancers, human immunodeficiency virus/acquired immunodeficiency syndrome (HIV/AIDS)-related oral disease and orodental trauma are major public health problems worldwide and poor oral health has a profound effect on general health and quality of life. The diversity in oral disease patterns and development trends across countries and regions reflects distinct risk profiles and the establishment of preventive oral health care programmes. The important role of sociobehavioural and environmental factors in oral health and disease has been shown in a large number of socioepidemiological surveys. In addition to poor living conditions, the major risk factors relate to unhealthy lifestyles (i.e. poor diet, nutrition and oral hygiene and use of tobacco and alcohol), and limited availability and accessibility of oral health services. Several oral diseases are linked to noncommunicable chronic diseases primarily because of common risk factors. Moreover, general diseases often have oral manifestations (e.g. diabetes or HIV/AIDS). Worldwide strengthening of public health programmes through the implementation of effective measures for the prevention of oral disease and promotion of oral health is urgently needed. The challenges of improving oral health are particularly great in developing countries.", "author" : [ { "dropping-particle" : "", "family" : "Petersen", "given" : "Poul Erik", "non-dropping-particle" : "", "parse-names" : false, "suffix" : "" }, { "dropping-particle" : "", "family" : "Bourgeois", "given" : "Denis", "non-dropping-particle" : "", "parse-names" : false, "suffix" : "" }, { "dropping-particle" : "", "family" : "Ogawa", "given" : "Hiroshi", "non-dropping-particle" : "", "parse-names" : false, "suffix" : "" }, { "dropping-particle" : "", "family" : "Estupinan-Day", "given" : "Saskia", "non-dropping-particle" : "", "parse-names" : false, "suffix" : "" }, { "dropping-particle" : "", "family" : "Ndiaye", "given" : "Charlotte", "non-dropping-particle" : "", "parse-names" : false, "suffix" : "" } ], "container-title" : "Bulletin of the World Health Organization", "id" : "ITEM-1", "issue" : "9", "issued" : { "date-parts" : [ [ "2005", "9" ] ] }, "page" : "661-9", "title" : "The global burden of oral diseases and risks to oral health.", "type" : "article-journal", "volume" : "83" }, "uris" : [ "http://www.mendeley.com/documents/?uuid=e155a592-1cd0-49e0-9d79-8bd29858e0e3" ] } ], "mendeley" : { "formattedCitation" : "&lt;sup&gt;2&lt;/sup&gt;", "plainTextFormattedCitation" : "2", "previouslyFormattedCitation" : "&lt;sup&gt;2&lt;/sup&gt;" }, "properties" : {  }, "schema" : "https://github.com/citation-style-language/schema/raw/master/csl-citation.json" }</w:instrText>
      </w:r>
      <w:r w:rsidR="00660C0C" w:rsidRPr="00391107">
        <w:rPr>
          <w:rFonts w:cs="Times New Roman"/>
          <w:szCs w:val="24"/>
        </w:rPr>
        <w:fldChar w:fldCharType="separate"/>
      </w:r>
      <w:r w:rsidR="00552D37" w:rsidRPr="00552D37">
        <w:rPr>
          <w:rFonts w:cs="Times New Roman"/>
          <w:noProof/>
          <w:szCs w:val="24"/>
          <w:vertAlign w:val="superscript"/>
        </w:rPr>
        <w:t>2</w:t>
      </w:r>
      <w:r w:rsidR="00660C0C" w:rsidRPr="00391107">
        <w:rPr>
          <w:rFonts w:cs="Times New Roman"/>
          <w:szCs w:val="24"/>
        </w:rPr>
        <w:fldChar w:fldCharType="end"/>
      </w:r>
      <w:r w:rsidR="002A0F0A">
        <w:rPr>
          <w:rFonts w:cs="Times New Roman"/>
          <w:szCs w:val="24"/>
        </w:rPr>
        <w:t xml:space="preserve"> I</w:t>
      </w:r>
      <w:r w:rsidR="007C2319">
        <w:rPr>
          <w:rFonts w:cs="Times New Roman"/>
          <w:szCs w:val="24"/>
        </w:rPr>
        <w:t>n</w:t>
      </w:r>
      <w:r w:rsidR="007C2319" w:rsidRPr="00391107">
        <w:rPr>
          <w:rFonts w:cs="Times New Roman"/>
          <w:szCs w:val="24"/>
        </w:rPr>
        <w:t xml:space="preserve"> </w:t>
      </w:r>
      <w:r w:rsidR="007C2319" w:rsidRPr="007C2319">
        <w:rPr>
          <w:rFonts w:cs="Times New Roman"/>
          <w:szCs w:val="24"/>
        </w:rPr>
        <w:t>low and middle-income countries</w:t>
      </w:r>
      <w:r w:rsidR="007C2319">
        <w:rPr>
          <w:rFonts w:cs="Times New Roman"/>
          <w:szCs w:val="24"/>
        </w:rPr>
        <w:t xml:space="preserve"> (</w:t>
      </w:r>
      <w:r w:rsidR="007C2319" w:rsidRPr="00391107">
        <w:rPr>
          <w:rFonts w:cs="Times New Roman"/>
          <w:szCs w:val="24"/>
        </w:rPr>
        <w:t>LMICs</w:t>
      </w:r>
      <w:r w:rsidR="007C2319">
        <w:rPr>
          <w:rFonts w:cs="Times New Roman"/>
          <w:szCs w:val="24"/>
        </w:rPr>
        <w:t xml:space="preserve">) </w:t>
      </w:r>
      <w:r w:rsidR="007C2319" w:rsidRPr="00391107">
        <w:rPr>
          <w:rFonts w:cs="Times New Roman"/>
          <w:szCs w:val="24"/>
        </w:rPr>
        <w:t>more than 90% of decay remains untreated</w:t>
      </w:r>
      <w:r w:rsidR="00F93753">
        <w:rPr>
          <w:rFonts w:cs="Times New Roman"/>
          <w:szCs w:val="24"/>
        </w:rPr>
        <w:t>.</w:t>
      </w:r>
      <w:r w:rsidR="00660C0C" w:rsidRPr="00391107">
        <w:rPr>
          <w:rFonts w:cs="Times New Roman"/>
          <w:szCs w:val="24"/>
        </w:rPr>
        <w:fldChar w:fldCharType="begin" w:fldLock="1"/>
      </w:r>
      <w:r w:rsidR="00AA177A">
        <w:rPr>
          <w:rFonts w:cs="Times New Roman"/>
          <w:szCs w:val="24"/>
        </w:rPr>
        <w:instrText>ADDIN CSL_CITATION { "citationItems" : [ { "id" : "ITEM-1", "itemData" : { "ISSN" : "1368-9800", "PMID" : "14972061", "abstract" : "Oral health is related to diet in many ways, for example, nutritional influences on craniofacial development, oral cancer and oral infectious diseases. Dental diseases impact considerably on self-esteem and quality of life and are expensive to treat. The objective of this paper is to review the evidence for an association between nutrition, diet and dental diseases and to present dietary recommendations for their prevention. Nutrition affects the teeth during development and malnutrition may exacerbate periodontal and oral infectious diseases. However, the most significant effect of nutrition on teeth is the local action of diet in the mouth on the development of dental caries and enamel erosion. Dental erosion is increasing and is associated with dietary acids, a major source of which is soft drinks. Despite improved trends in levels of dental caries in developed countries, dental caries remains prevalent and is increasing in some developing countries undergoing nutrition transition. There is convincing evidence, collectively from human intervention studies, epidemiological studies, animal studies and experimental studies, for an association between the amount and frequency of free sugars intake and dental caries. Although other fermentable carbohydrates may not be totally blameless, epidemiological studies show that consumption of starchy staple foods and fresh fruit are associated with low levels of dental caries. Fluoride reduces caries risk but has not eliminated dental caries and many countries do not have adequate exposure to fluoride. It is important that countries with a low intake of free sugars do not increase intake, as the available evidence shows that when free sugars consumption is &lt;15-20 kg/yr ( approximately 6-10% energy intake), dental caries is low. For countries with high consumption levels it is recommended that national health authorities and decision-makers formulate country-specific and community-specific goals for reducing the amount of free sugars aiming towards the recommended maximum of no more than 10% of energy intake. In addition, the frequency of consumption of foods containing free sugars should be limited to a maximum of 4 times per day. It is the responsibility of national authorities to ensure implementation of feasible fluoride programmes for their country.", "author" : [ { "dropping-particle" : "", "family" : "Moynihan", "given" : "Paula", "non-dropping-particle" : "", "parse-names" : false, "suffix" : "" }, { "dropping-particle" : "", "family" : "Petersen", "given" : "Poul Erik", "non-dropping-particle" : "", "parse-names" : false, "suffix" : "" } ], "container-title" : "Public Health Nutrition", "id" : "ITEM-1", "issue" : "1A", "issued" : { "date-parts" : [ [ "2004", "2" ] ] }, "page" : "201-26", "title" : "Diet, nutrition and the prevention of dental diseases.", "type" : "article-journal", "volume" : "7" }, "uris" : [ "http://www.mendeley.com/documents/?uuid=643e1293-aff8-42d7-aa77-96efc034dd38" ] } ], "mendeley" : { "formattedCitation" : "&lt;sup&gt;3&lt;/sup&gt;", "plainTextFormattedCitation" : "3", "previouslyFormattedCitation" : "&lt;sup&gt;3&lt;/sup&gt;" }, "properties" : {  }, "schema" : "https://github.com/citation-style-language/schema/raw/master/csl-citation.json" }</w:instrText>
      </w:r>
      <w:r w:rsidR="00660C0C" w:rsidRPr="00391107">
        <w:rPr>
          <w:rFonts w:cs="Times New Roman"/>
          <w:szCs w:val="24"/>
        </w:rPr>
        <w:fldChar w:fldCharType="separate"/>
      </w:r>
      <w:r w:rsidR="00552D37" w:rsidRPr="00552D37">
        <w:rPr>
          <w:rFonts w:cs="Times New Roman"/>
          <w:noProof/>
          <w:szCs w:val="24"/>
          <w:vertAlign w:val="superscript"/>
        </w:rPr>
        <w:t>3</w:t>
      </w:r>
      <w:r w:rsidR="00660C0C" w:rsidRPr="00391107">
        <w:rPr>
          <w:rFonts w:cs="Times New Roman"/>
          <w:szCs w:val="24"/>
        </w:rPr>
        <w:fldChar w:fldCharType="end"/>
      </w:r>
      <w:r w:rsidR="007C2319">
        <w:rPr>
          <w:rFonts w:cs="Times New Roman"/>
          <w:szCs w:val="24"/>
        </w:rPr>
        <w:t xml:space="preserve"> </w:t>
      </w:r>
      <w:r w:rsidRPr="00391107">
        <w:rPr>
          <w:rFonts w:cs="Times New Roman"/>
          <w:szCs w:val="24"/>
        </w:rPr>
        <w:t xml:space="preserve">There has been an increasing interest in the association between dental caries and </w:t>
      </w:r>
      <w:r w:rsidR="00A663C9" w:rsidRPr="00A663C9">
        <w:rPr>
          <w:rFonts w:cs="Times New Roman"/>
          <w:szCs w:val="24"/>
        </w:rPr>
        <w:t>body mass index</w:t>
      </w:r>
      <w:r w:rsidR="00A663C9">
        <w:rPr>
          <w:rFonts w:cs="Times New Roman"/>
          <w:szCs w:val="24"/>
        </w:rPr>
        <w:t xml:space="preserve"> (</w:t>
      </w:r>
      <w:r w:rsidR="009552D2" w:rsidRPr="00391107">
        <w:rPr>
          <w:rFonts w:cs="Times New Roman"/>
          <w:szCs w:val="24"/>
        </w:rPr>
        <w:t>BMI</w:t>
      </w:r>
      <w:r w:rsidR="00A663C9">
        <w:rPr>
          <w:rFonts w:cs="Times New Roman"/>
          <w:szCs w:val="24"/>
        </w:rPr>
        <w:t>) during childhood</w:t>
      </w:r>
      <w:r w:rsidR="00725E41">
        <w:rPr>
          <w:rFonts w:cs="Times New Roman"/>
          <w:szCs w:val="24"/>
        </w:rPr>
        <w:t>;</w:t>
      </w:r>
      <w:r w:rsidR="00C32680">
        <w:rPr>
          <w:rFonts w:cs="Times New Roman"/>
          <w:szCs w:val="24"/>
        </w:rPr>
        <w:t xml:space="preserve"> however</w:t>
      </w:r>
      <w:r w:rsidR="00725E41">
        <w:rPr>
          <w:rFonts w:cs="Times New Roman"/>
          <w:szCs w:val="24"/>
        </w:rPr>
        <w:t>,</w:t>
      </w:r>
      <w:r w:rsidR="00C32680">
        <w:rPr>
          <w:rFonts w:cs="Times New Roman"/>
          <w:szCs w:val="24"/>
        </w:rPr>
        <w:t xml:space="preserve"> the evidence is mixed</w:t>
      </w:r>
      <w:r w:rsidRPr="00391107">
        <w:rPr>
          <w:rFonts w:cs="Times New Roman"/>
          <w:szCs w:val="24"/>
        </w:rPr>
        <w:t xml:space="preserve">. </w:t>
      </w:r>
      <w:r w:rsidR="00C32680">
        <w:rPr>
          <w:rFonts w:cs="Times New Roman"/>
          <w:szCs w:val="24"/>
        </w:rPr>
        <w:t>While some h</w:t>
      </w:r>
      <w:r w:rsidR="006C073D">
        <w:rPr>
          <w:rFonts w:eastAsia="Times New Roman" w:cs="Times New Roman"/>
          <w:noProof/>
          <w:szCs w:val="24"/>
          <w:lang w:eastAsia="en-GB"/>
        </w:rPr>
        <w:t>ospital-</w:t>
      </w:r>
      <w:r w:rsidR="006C073D" w:rsidRPr="00391107">
        <w:rPr>
          <w:rFonts w:eastAsia="Times New Roman" w:cs="Times New Roman"/>
          <w:noProof/>
          <w:szCs w:val="24"/>
          <w:lang w:eastAsia="en-GB"/>
        </w:rPr>
        <w:t xml:space="preserve">based studies </w:t>
      </w:r>
      <w:r w:rsidR="00C32680">
        <w:rPr>
          <w:rFonts w:eastAsia="Times New Roman" w:cs="Times New Roman"/>
          <w:noProof/>
          <w:szCs w:val="24"/>
          <w:lang w:eastAsia="en-GB"/>
        </w:rPr>
        <w:t>have suggested that</w:t>
      </w:r>
      <w:r w:rsidR="006C073D" w:rsidRPr="00391107">
        <w:rPr>
          <w:rFonts w:eastAsia="Times New Roman" w:cs="Times New Roman"/>
          <w:noProof/>
          <w:szCs w:val="24"/>
          <w:lang w:eastAsia="en-GB"/>
        </w:rPr>
        <w:t xml:space="preserve"> high caries level</w:t>
      </w:r>
      <w:r w:rsidR="006C073D">
        <w:rPr>
          <w:rFonts w:eastAsia="Times New Roman" w:cs="Times New Roman"/>
          <w:noProof/>
          <w:szCs w:val="24"/>
          <w:lang w:eastAsia="en-GB"/>
        </w:rPr>
        <w:t>s</w:t>
      </w:r>
      <w:r w:rsidR="006C073D" w:rsidRPr="00391107">
        <w:rPr>
          <w:rFonts w:eastAsia="Times New Roman" w:cs="Times New Roman"/>
          <w:noProof/>
          <w:szCs w:val="24"/>
          <w:lang w:eastAsia="en-GB"/>
        </w:rPr>
        <w:t xml:space="preserve"> </w:t>
      </w:r>
      <w:r w:rsidR="00C32680">
        <w:rPr>
          <w:rFonts w:eastAsia="Times New Roman" w:cs="Times New Roman"/>
          <w:noProof/>
          <w:szCs w:val="24"/>
          <w:lang w:eastAsia="en-GB"/>
        </w:rPr>
        <w:t>are associated with lower BMI</w:t>
      </w:r>
      <w:r w:rsidR="00660C0C" w:rsidRPr="00391107">
        <w:rPr>
          <w:rFonts w:cs="Times New Roman"/>
          <w:noProof/>
          <w:szCs w:val="24"/>
        </w:rPr>
        <w:fldChar w:fldCharType="begin" w:fldLock="1"/>
      </w:r>
      <w:r w:rsidR="00AA177A">
        <w:rPr>
          <w:rFonts w:cs="Times New Roman"/>
          <w:noProof/>
          <w:szCs w:val="24"/>
        </w:rPr>
        <w:instrText>ADDIN CSL_CITATION { "citationItems" : [ { "id" : "ITEM-1", "itemData" : { "ISSN" : "0164-1263", "PMID" : "1303533", "abstract" : "A review of anesthesia and sedation records of children with nursing caries was undertaken. The weights of these 115 children with otherwise noncontributory medical histories were compared to subjects matched for age, gender, race, and socioeconomic status. Nursing caries children were treated using either sedation or general anesthesia and received treatment for at least one pulpally involved tooth. Comparison subjects had no gross carious lesions. The average age for both the comparison and test groups was 3.2 years (SD = 1.01 and 0.98, respectively). While comparison patients weighed 16.2 +/- 3.08 kg, patients with nursing caries weighed only 15.2 +/- 2.66 kg. This difference was statistically significant (P &lt; 0.005). Of the nursing caries patients, 8.7% weighed less than 80% of their ideal weight, compared with only 1.7% of the comparison patients (P &lt; 0.02). Of nursing caries children, 19.1% were in the 10th percentile or less for weight, compared with only 7.0% of comparison subjects (P &lt; 0.01). The mean age of \"low weight\" patients with nursing caries was significantly greater than for patients at or above their ideal weights, indicating that progression of nursing caries may affect growth adversely.", "author" : [ { "dropping-particle" : "", "family" : "Acs", "given" : "G", "non-dropping-particle" : "", "parse-names" : false, "suffix" : "" }, { "dropping-particle" : "", "family" : "Lodolini", "given" : "G", "non-dropping-particle" : "", "parse-names" : false, "suffix" : "" }, { "dropping-particle" : "", "family" : "Kaminsky", "given" : "S", "non-dropping-particle" : "", "parse-names" : false, "suffix" : "" }, { "dropping-particle" : "", "family" : "Cisneros", "given" : "G J", "non-dropping-particle" : "", "parse-names" : false, "suffix" : "" } ], "container-title" : "Pediatric Dentistry", "id" : "ITEM-1", "issue" : "5", "issued" : { "date-parts" : [ [ "1992" ] ] }, "note" : "Retrospective. Only weight consider. No OHRQoL.\nHospital sample.\n(like my study)\nTest group : pulpally treated tooth.\nComparison subjects had no gross carious lesions. \nThe average age for both the comparison and test groups was 3.2 years\nAnalysis: Mean wt compare\nprogression of nursing caries may affect growth adversely.", "page" : "302-5", "title" : "Effect of nursing caries on body weight in a pediatric population.", "type" : "article-journal", "volume" : "14" }, "uris" : [ "http://www.mendeley.com/documents/?uuid=5e8359bd-f0a3-4f7d-8d28-e73c6cd94d2f" ] }, { "id" : "ITEM-2", "itemData" : { "ISSN" : "1053-4628", "abstract" : "In this study, the effect of nursing bottle caries and rampant caries on height, weight and head circumference was evaluated. For this purpose, 126 children, aged 3 to 5 years old, who have nursing or rampant caries were selected. One hundred twenty-six children with no caries and similar age and sex were matched as a control group. When the children who had rampant or nursing caries were evaluated in the direction of the mean weight, it was corresponding to mean weight between 25th and 50th percentiles. The mean percentile weight for control group were corresponding to mean weight between the 50th and 75th percentiles. Of the nursing or rampant caries children, 7.1% weighed less than 80% of their ideal weight, compared with only 0.7% of the control group children. When the children, who had rampant or nursing caries, were evaluated in the direction of the mean height, it was corresponding to mean height between 10th and 25th percentiles. The mean percentile height for control group were corresponding to mean height between the 25th and 50th percentiles. When the head circumference is evaluated, there was no significant statistical difference between the two groups. Since the height and weight of the control group showed a higher percentile category than the nursing or rampant caries group, (P&lt;0.001), it can be stated that rampant or nursing caries may correlate with adversely affected growth of the body.", "author" : [ { "dropping-particle" : "", "family" : "Ayhan", "given" : "H", "non-dropping-particle" : "", "parse-names" : false, "suffix" : "" }, { "dropping-particle" : "", "family" : "Suskan", "given" : "E", "non-dropping-particle" : "", "parse-names" : false, "suffix" : "" }, { "dropping-particle" : "", "family" : "Yildirim", "given" : "S", "non-dropping-particle" : "", "parse-names" : false, "suffix" : "" } ], "container-title" : "The Journal of Clinical Pediatric Dentistry", "id" : "ITEM-2", "issue" : "3", "issued" : { "date-parts" : [ [ "1996" ] ] }, "page" : "209-212", "publisher" : "Department of Pedodontics, Faculty of Dentistry, Gazi University, Ankara, Turkey.", "publisher-place" : "UNITED STATES", "title" : "The effect of nursing or rampant caries on height, body weight and head circumference.", "type" : "article-journal", "volume" : "20" }, "uris" : [ "http://www.mendeley.com/documents/?uuid=091294b4-755e-4ada-9847-5e5a90e75e8f" ] } ], "mendeley" : { "formattedCitation" : "&lt;sup&gt;4,5&lt;/sup&gt;", "plainTextFormattedCitation" : "4,5", "previouslyFormattedCitation" : "&lt;sup&gt;4,5&lt;/sup&gt;" }, "properties" : {  }, "schema" : "https://github.com/citation-style-language/schema/raw/master/csl-citation.json" }</w:instrText>
      </w:r>
      <w:r w:rsidR="00660C0C" w:rsidRPr="00391107">
        <w:rPr>
          <w:rFonts w:cs="Times New Roman"/>
          <w:noProof/>
          <w:szCs w:val="24"/>
        </w:rPr>
        <w:fldChar w:fldCharType="separate"/>
      </w:r>
      <w:r w:rsidR="00552D37" w:rsidRPr="00552D37">
        <w:rPr>
          <w:rFonts w:cs="Times New Roman"/>
          <w:noProof/>
          <w:szCs w:val="24"/>
          <w:vertAlign w:val="superscript"/>
        </w:rPr>
        <w:t>4,5</w:t>
      </w:r>
      <w:r w:rsidR="00660C0C" w:rsidRPr="00391107">
        <w:rPr>
          <w:rFonts w:cs="Times New Roman"/>
          <w:noProof/>
          <w:szCs w:val="24"/>
        </w:rPr>
        <w:fldChar w:fldCharType="end"/>
      </w:r>
      <w:r w:rsidR="00C32680">
        <w:rPr>
          <w:rFonts w:cs="Times New Roman"/>
          <w:noProof/>
          <w:szCs w:val="24"/>
        </w:rPr>
        <w:t xml:space="preserve"> and </w:t>
      </w:r>
      <w:r w:rsidR="00C32680">
        <w:rPr>
          <w:rFonts w:cs="Times New Roman"/>
          <w:szCs w:val="24"/>
        </w:rPr>
        <w:t>impaired</w:t>
      </w:r>
      <w:r w:rsidR="00C32680" w:rsidRPr="00391107">
        <w:rPr>
          <w:rFonts w:cs="Times New Roman"/>
          <w:szCs w:val="24"/>
        </w:rPr>
        <w:t xml:space="preserve"> child growth</w:t>
      </w:r>
      <w:r w:rsidR="00F93753">
        <w:rPr>
          <w:rFonts w:cs="Times New Roman"/>
          <w:szCs w:val="24"/>
        </w:rPr>
        <w:t>,</w:t>
      </w:r>
      <w:r w:rsidR="00660C0C" w:rsidRPr="00391107">
        <w:rPr>
          <w:rFonts w:cs="Times New Roman"/>
          <w:szCs w:val="24"/>
        </w:rPr>
        <w:fldChar w:fldCharType="begin" w:fldLock="1"/>
      </w:r>
      <w:r w:rsidR="00AA177A">
        <w:rPr>
          <w:rFonts w:cs="Times New Roman"/>
          <w:szCs w:val="24"/>
        </w:rPr>
        <w:instrText>ADDIN CSL_CITATION { "citationItems" : [ { "id" : "ITEM-1", "itemData" : { "ISSN" : "0164-1263", "abstract" : "PURPOSE: The purpose of this study was to determine the effect of comprehensive dental rehabilitation on the percentile weight and percentile growth velocity of children with early childhood caries (ECC)., METHODS: The percentile weight categories of children with noncontributory medical histories and ECC were compared to caries free comparison patients, before and after comprehensive dental treatment under general anesthesia., RESULTS: Prior to dental rehabilitation, test subjects' percentile weight categories were significantly less than that of comparison counterparts (P &lt; 0.001). Of the ECC patients, 13.7% weighed less than 80% of their ideal weight, thereby satisfying one of the criteria for the designation of failure to thrive, while none of the comparison patients did so (P &lt; 0.05). Following therapeutic intervention, ECC children exhibited significantly increased growth velocities through the course of the follow-up period (P &lt; 0.001), reflecting the phenomenon of catch up growth. The average length of follow-up for the test and comparison groups were 1.58 and 1.36 years, respectively. At the end of the follow-up period there were no longer any statistically significant differences noted in the percentile weight categories of the test and comparison groups., CONCLUSION: Comprehensive dental rehabilitation resulted in catch-up growth, such that children with a history of nursing caries no longer differed in percentile weights from comparison patients.", "author" : [ { "dropping-particle" : "", "family" : "Acs", "given" : "G", "non-dropping-particle" : "", "parse-names" : false, "suffix" : "" }, { "dropping-particle" : "", "family" : "Shulman", "given" : "R", "non-dropping-particle" : "", "parse-names" : false, "suffix" : "" }, { "dropping-particle" : "", "family" : "Ng", "given" : "M W", "non-dropping-particle" : "", "parse-names" : false, "suffix" : "" }, { "dropping-particle" : "", "family" : "Chussid", "given" : "S", "non-dropping-particle" : "", "parse-names" : false, "suffix" : "" } ], "container-title" : "Pediatric Dentistry", "id" : "ITEM-1", "issue" : "2", "issued" : { "date-parts" : [ [ "1999" ] ] }, "page" : "109-113", "publisher" : "Department of Dentistry, Children's National Medical Center, Washington, DC, USA.", "publisher-place" : "UNITED STATES", "title" : "The effect of dental rehabilitation on the body weight of children with early childhood caries.", "type" : "article-journal", "volume" : "21" }, "uris" : [ "http://www.mendeley.com/documents/?uuid=d200b832-4abd-49e9-bb90-08878f8f45cd" ] }, { "id" : "ITEM-2", "itemData" : { "ISSN" : "0265-539X", "abstract" : "OBJECTIVES: The aim of the study was to examine whether the removal of carious teeth affected children's growth relative to that of a standard population., DESIGN: Longitudinal prospective observational study., SETTING: Manchester Dental Hospital (MDH), U.K., PARTICIPANTS: Five- and six-year-old children who attended for extraction of carious teeth under general anaesthesia., MAIN OUTCOME MEASURE: Change in height, weight and BMI standard deviation scores during the six months after extraction of carious teeth., METHODS AND MATERIALS: The children's dental caries levels, weight and height were measured prior to extraction using standard criteria and a single trained examiner and they were then re-measured six months later. The body mass index of the children was calculated and all measurements were converted to standard deviation scores (SDS) using the U.K. 1990 growth reference. Changes in growth SDS during the six months subsequent to the extractions were then calculated., RESULTS: Two hundred and eighteen children, mean (range) age 5.9 (5-6) were examined initially, of whom 131 were successfully followed up a mean 7.1 (0.13) months later. The participants had a mean dmft of 7.18 (SD 3.27) at baseline and were not shorter than expected (8.3% &lt;10th percentile), or more underweight (6.9% &lt;10th percentile for weight). At follow up children showed a statistically significant gain in BMI SDS (mean (SD) 0.26 (37) p &lt; 0.001) and a small gain in height SDS (0.05 (0.38) p = 0.05)., CONCLUSION: This study suggests that the extraction of carious teeth in five and six year old children promotes weight gain and possibly growth.", "author" : [ { "dropping-particle" : "", "family" : "Mohammadi", "given" : "TM", "non-dropping-particle" : "", "parse-names" : false, "suffix" : "" }, { "dropping-particle" : "", "family" : "Wright", "given" : "C M", "non-dropping-particle" : "", "parse-names" : false, "suffix" : "" }, { "dropping-particle" : "", "family" : "Kay", "given" : "E J", "non-dropping-particle" : "", "parse-names" : false, "suffix" : "" } ], "container-title" : "Community Dental Health", "id" : "ITEM-2", "issue" : "1", "issued" : { "date-parts" : [ [ "2009" ] ] }, "note" : "Try to find the paper", "page" : "38-42", "publisher" : "Dental Public Health Department, Kerman Dental School, Kerman, Iran, P.O. Box 76175. tmalekmohammadi@yahoo.com", "publisher-place" : "England", "title" : "Childhood growth and dental caries.", "type" : "article-journal", "volume" : "26" }, "uris" : [ "http://www.mendeley.com/documents/?uuid=4fe38ea9-30c2-44f0-af01-22f5c926d2fc" ] } ], "mendeley" : { "formattedCitation" : "&lt;sup&gt;6,7&lt;/sup&gt;", "plainTextFormattedCitation" : "6,7", "previouslyFormattedCitation" : "&lt;sup&gt;6,7&lt;/sup&gt;" }, "properties" : {  }, "schema" : "https://github.com/citation-style-language/schema/raw/master/csl-citation.json" }</w:instrText>
      </w:r>
      <w:r w:rsidR="00660C0C" w:rsidRPr="00391107">
        <w:rPr>
          <w:rFonts w:cs="Times New Roman"/>
          <w:szCs w:val="24"/>
        </w:rPr>
        <w:fldChar w:fldCharType="separate"/>
      </w:r>
      <w:r w:rsidR="00552D37" w:rsidRPr="00552D37">
        <w:rPr>
          <w:rFonts w:cs="Times New Roman"/>
          <w:noProof/>
          <w:szCs w:val="24"/>
          <w:vertAlign w:val="superscript"/>
        </w:rPr>
        <w:t>6,7</w:t>
      </w:r>
      <w:r w:rsidR="00660C0C" w:rsidRPr="00391107">
        <w:rPr>
          <w:rFonts w:cs="Times New Roman"/>
          <w:szCs w:val="24"/>
        </w:rPr>
        <w:fldChar w:fldCharType="end"/>
      </w:r>
      <w:r w:rsidR="00C32680" w:rsidRPr="00391107">
        <w:rPr>
          <w:rFonts w:cs="Times New Roman"/>
          <w:szCs w:val="24"/>
        </w:rPr>
        <w:t xml:space="preserve"> </w:t>
      </w:r>
      <w:r w:rsidR="00C32680">
        <w:rPr>
          <w:rFonts w:cs="Times New Roman"/>
          <w:szCs w:val="24"/>
        </w:rPr>
        <w:t>several</w:t>
      </w:r>
      <w:r w:rsidR="00C32680" w:rsidRPr="00391107">
        <w:rPr>
          <w:rFonts w:cs="Times New Roman"/>
          <w:szCs w:val="24"/>
        </w:rPr>
        <w:t xml:space="preserve"> systematic reviews reported conflicting findings</w:t>
      </w:r>
      <w:r w:rsidR="00F93753">
        <w:rPr>
          <w:rFonts w:cs="Times New Roman"/>
          <w:szCs w:val="24"/>
        </w:rPr>
        <w:t>.</w:t>
      </w:r>
      <w:r w:rsidR="00660C0C" w:rsidRPr="00391107">
        <w:rPr>
          <w:rFonts w:cs="Times New Roman"/>
          <w:szCs w:val="24"/>
        </w:rPr>
        <w:fldChar w:fldCharType="begin" w:fldLock="1"/>
      </w:r>
      <w:r w:rsidR="00765693">
        <w:rPr>
          <w:rFonts w:cs="Times New Roman"/>
          <w:szCs w:val="24"/>
        </w:rPr>
        <w:instrText>ADDIN CSL_CITATION { "citationItems" : [ { "id" : "ITEM-1", "itemData" : { "ISSN" : "1602-1622", "abstract" : "PURPOSE: The purpose of this paper was to undertake a systematic review about the relationship between obesity in childhood, adolescence and/or adulthood and the prevalence of dental caries., METHODS: The authors searched Bireme, Medline, ISI, Cochrane Library and the internet for papers from 1984-2004. The main search terms were 'obesity' and 'dental caries'. The inclusion criteria were studies that defined obesity (body mass index) and dental caries (total number of decayed, and filled teeth - DFT/DFS/dft/dfs) in their subjects. The following were excluded from this paper: articles on reviews, dietary guidelines, policy statements, papers related to oral health and nutrition deficiency--underweight, and with no relation between obesity and dental caries prevalence or dental health problems., RESULTS: No systematic review has focused on correlating obesity and caries and only three stud ies had high levels of evidence., CONCLUSION: Only one study with high level of evidence showed direct association between obesity and dental caries. In view of the findings, further well-designed randomised studies are needed to demonstrate the relationship between dental caries and obesity.", "author" : [ { "dropping-particle" : "", "family" : "Kantovitz", "given" : "Kamila Rosamilia", "non-dropping-particle" : "", "parse-names" : false, "suffix" : "" }, { "dropping-particle" : "", "family" : "Pascon", "given" : "Fernando Miori", "non-dropping-particle" : "", "parse-names" : false, "suffix" : "" }, { "dropping-particle" : "", "family" : "Rontani", "given" : "Regina Maria Puppin", "non-dropping-particle" : "", "parse-names" : false, "suffix" : "" }, { "dropping-particle" : "", "family" : "Gaviao", "given" : "Maria Beatriz Duarte", "non-dropping-particle" : "", "parse-names" : false, "suffix" : "" } ], "container-title" : "Oral Health &amp; Preventive Dentistry", "id" : "ITEM-1", "issue" : "2", "issued" : { "date-parts" : [ [ "2006" ] ] }, "page" : "137-144", "publisher" : "Department of Paediatric Dentistry, University of Campinas, Brazil.", "publisher-place" : "England", "title" : "Obesity and dental caries--A systematic review.", "type" : "article-journal", "volume" : "4" }, "uris" : [ "http://www.mendeley.com/documents/?uuid=45b5998c-e817-481d-801e-b1355aee8928" ] }, { "id" : "ITEM-2", "itemData" : { "DOI" : "10.1590/S0034-8910.2013047004608", "ISSN" : "1518-8787", "PMID" : "24346668", "abstract" : "OBJECTIVE: Identifying, through a systematic literature review, evidence of a possible association between obesity and dental caries. METHODS: A search of articles published between 2005 and January 2012 was performed in the Medline/PubMed, LILACS and Web of Science databases. The quality of scientific evidence of the selected articles was assessed by the items proposed for observational studies in the Downs &amp; Black instrument. RESULTS: Initially, 537 references were found; after checking the titles and abstracts by two independent researchers, twenty-eight articles were selected for complete reading. Ten of them that assessed the primary and/or permanent dentition observed a positive association between obesity and dental caries and one study found an inverse association. According to the Downs &amp; Black classification, thirteen articles with good scientific evidence were found. CONCLUSIONS: The present review did not find sufficient evidence regarding the association between obesity and dental caries, and it did not clarify the possible role of diet and other possible effect modifiers on this association.", "author" : [ { "dropping-particle" : "", "family" : "Silva", "given" : "Alexandre Emidio Ribeiro", "non-dropping-particle" : "", "parse-names" : false, "suffix" : "" }, { "dropping-particle" : "", "family" : "Menezes", "given" : "Ana Maria Baptista", "non-dropping-particle" : "", "parse-names" : false, "suffix" : "" }, { "dropping-particle" : "", "family" : "Demarco", "given" : "Fl\u00e1vio Fernando", "non-dropping-particle" : "", "parse-names" : false, "suffix" : "" }, { "dropping-particle" : "", "family" : "Vargas-Ferreira", "given" : "Fabiana", "non-dropping-particle" : "", "parse-names" : false, "suffix" : "" }, { "dropping-particle" : "", "family" : "Peres", "given" : "Marco Aur\u00e9lio", "non-dropping-particle" : "", "parse-names" : false, "suffix" : "" } ], "container-title" : "Revista de Sa\u00fade P\u00fablica", "id" : "ITEM-2", "issue" : "4", "issued" : { "date-parts" : [ [ "2013", "8" ] ] }, "page" : "799-812", "publisher" : "Faculdade de Sa\u00fade P\u00fablica da Universidade de S\u00e3o Paulo", "title" : "Obesity and dental caries: systematic review.", "type" : "article-journal", "volume" : "47" }, "uris" : [ "http://www.mendeley.com/documents/?uuid=6606ef3a-3090-4855-b989-a8ab7fa502a8" ] }, { "id" : "ITEM-3", "itemData" : { "DOI" : "10.3945/an.114.006395", "ISSN" : "2156-5376", "PMID" : "25593143", "abstract" : "There is growing interest in the association between anthropometric measurements and dental caries in childhood over time (life-course studies). The aim of this review was to identify and systematically review the evidence of the association between anthropometric measurements and dental caries in childhood over time. PubMed, Institute for Scientific Information (ISI) Web of Knowledge, the Cochrane Library, and 6 other databases were searched to identify effective articles. A systematic approach involving critical appraisal was conducted to examine the relation between anthropometric measurements and dental caries in preschool- and school-aged populations from longitudinal studies. An initial search identified 1338 studies, with 59 potentially effective studies (\u03ba = 0.82) and 17 effective studies (\u03ba = 0.88). The quality of reporting among the studies ranged from 19.5 to 30.0 according to the Strengthening the Reporting of Observational studies in Epidemiology (STROBE) criteria. Among the effective studies, 2 studies in which caries was used to predict anthropometric measurements consistently found an inverse association and 15 studies in which anthropometric measurements were used to predict caries were inconsistent, with results appearing to be influenced by nonuniformity of assessments, setting, and procedure of measurements; age and ethnicity of participants; and confounders of dental caries. In conclusion, among &gt;1000 studies identified, 17 informed this systematic review. The quality of reporting of these studies varied considerably. Evidence of the association between anthropometric measurements and dental caries is conflicting and remains inconclusive.", "author" : [ { "dropping-particle" : "", "family" : "Li", "given" : "LW", "non-dropping-particle" : "", "parse-names" : false, "suffix" : "" }, { "dropping-particle" : "", "family" : "Wong", "given" : "Hai Ming", "non-dropping-particle" : "", "parse-names" : false, "suffix" : "" }, { "dropping-particle" : "", "family" : "Peng", "given" : "SM", "non-dropping-particle" : "", "parse-names" : false, "suffix" : "" }, { "dropping-particle" : "", "family" : "McGrath", "given" : "Colman P", "non-dropping-particle" : "", "parse-names" : false, "suffix" : "" } ], "container-title" : "Advances in Nutrition: An International Review Journal", "id" : "ITEM-3", "issue" : "1", "issued" : { "date-parts" : [ [ "2015", "1", "1" ] ] }, "page" : "52-63", "title" : "Anthropometric Measurements and Dental Caries in Children: A Systematic Review of Longitudinal Studies", "type" : "article-journal", "volume" : "6" }, "uris" : [ "http://www.mendeley.com/documents/?uuid=867616e1-29ca-3a3a-a485-84b277218f1f" ] }, { "id" : "ITEM-4", "itemData" : { "DOI" : "10.1186/2046-4053-1-57", "ISSN" : "2046-4053", "PMID" : "23171603", "abstract" : "THE OBJECTIVE: The authors undertook an updated systematic review of the relationship between body mass index and dental caries in children and adolescents. METHOD: The authors searched Medline, ISI, Cochrane, Scopus, Global Health and CINAHL databases and conducted lateral searches from reference lists for papers published from 2004 to 2011, inclusive. All empirical papers that tested associations between body mass index and dental caries in child and adolescent populations (aged 0 to 18 years) were included. RESULTS: Dental caries is associated with both high and low body mass index. CONCLUSION: A non-linear association between body mass index and dental caries may account for inconsistent findings in previous research. We recommend future research investigate the nature of the association between body mass index and dental caries in samples that include a full range of body mass index scores, and explore how factors such as socioeconomic status mediate the association between body mass index and dental caries.", "author" : [ { "dropping-particle" : "", "family" : "Hooley", "given" : "Merrilyn", "non-dropping-particle" : "", "parse-names" : false, "suffix" : "" }, { "dropping-particle" : "", "family" : "Skouteris", "given" : "Helen", "non-dropping-particle" : "", "parse-names" : false, "suffix" : "" }, { "dropping-particle" : "", "family" : "Boganin", "given" : "Cecile", "non-dropping-particle" : "", "parse-names" : false, "suffix" : "" }, { "dropping-particle" : "", "family" : "Satur", "given" : "Julie", "non-dropping-particle" : "", "parse-names" : false, "suffix" : "" }, { "dropping-particle" : "", "family" : "Kilpatrick", "given" : "Nicky", "non-dropping-particle" : "", "parse-names" : false, "suffix" : "" } ], "container-title" : "Systematic Reviews", "id" : "ITEM-4", "issue" : "1", "issued" : { "date-parts" : [ [ "2012", "1", "21" ] ] }, "language" : "en", "page" : "57", "publisher" : "BioMed Central Ltd", "title" : "Body mass index and dental caries in children and adolescents: a systematic review of literature published 2004 to 2011.", "type" : "article-journal", "volume" : "1" }, "uris" : [ "http://www.mendeley.com/documents/?uuid=2cd1a914-1ca3-46e3-9c4f-4c34f826a5ed" ] }, { "id" : "ITEM-5", "itemData" : { "DOI" : "10.1111/cdoe.12014", "ISSN" : "1600-0528", "PMID" : "23157709", "abstract" : "OBJECTIVES: Obesity and dental caries have become increasingly prevalent challenges to public health. Research results into the relationship between obesity and dental caries in children have been mixed and inconclusive. The aim of this review and meta-analysis was to provide evidence to quantify the relationship between obesity and dental caries in children using a systematic approach., METHODS: A systematic search for papers between 1980 and 2010 addressing childhood obesity and dental caries was conducted and a random effects model meta-analysis applied., RESULTS: Fourteen papers met the selection criteria. Overall, a significant relationship between childhood obesity and dental caries (effect size = 0.104, P = 0.049) was found. When analysed by dentition type (primary versus permanent), there was a nonsignificant association of obesity and dental caries in permanent and primary dentitions, yet on accounting only for standardized definitions for assessment of child obesity using body mass index, a strong significant relationship was evident in children with permanent dentitions. Moderating for study country of origin (newly 'industrialized' versus industrialized) showed a significant relationship between obesity and dental caries in children from industrialized but not newly industrialized countries. Cofactors such as age and socioeconomic class were significant moderators., CONCLUSIONS: Future analysis should investigate these confounding variables, helping shape the future of obesity management programmes and oral health interventions, through determining common risk factors. 2012 John Wiley &amp; Sons A/S. Published by John Wiley &amp; Sons Ltd.", "author" : [ { "dropping-particle" : "", "family" : "Hayden", "given" : "Ceara", "non-dropping-particle" : "", "parse-names" : false, "suffix" : "" }, { "dropping-particle" : "", "family" : "Bowler", "given" : "Jennifer O", "non-dropping-particle" : "", "parse-names" : false, "suffix" : "" }, { "dropping-particle" : "", "family" : "Chambers", "given" : "Stephanie", "non-dropping-particle" : "", "parse-names" : false, "suffix" : "" }, { "dropping-particle" : "", "family" : "Freeman", "given" : "Ruth", "non-dropping-particle" : "", "parse-names" : false, "suffix" : "" }, { "dropping-particle" : "", "family" : "Humphris", "given" : "Gerald", "non-dropping-particle" : "", "parse-names" : false, "suffix" : "" }, { "dropping-particle" : "", "family" : "Richards", "given" : "Derek", "non-dropping-particle" : "", "parse-names" : false, "suffix" : "" }, { "dropping-particle" : "", "family" : "Cecil", "given" : "Joanne E", "non-dropping-particle" : "", "parse-names" : false, "suffix" : "" } ], "container-title" : "Community Dentistry and Oral Epidemiology", "id" : "ITEM-5", "issue" : "4", "issued" : { "date-parts" : [ [ "2013", "8" ] ] }, "page" : "289-308", "publisher" : "School of Medicine, University of St Andrews, Fife, Scotland, UK.", "publisher-place" : "Denmark", "title" : "Obesity and dental caries in children: a systematic review and meta-analysis.", "type" : "article-journal", "volume" : "41" }, "uris" : [ "http://www.mendeley.com/documents/?uuid=b158b427-498a-42e7-9ff1-7ea393dd1a22" ] } ], "mendeley" : { "formattedCitation" : "&lt;sup&gt;8\u201312&lt;/sup&gt;", "plainTextFormattedCitation" : "8\u201312", "previouslyFormattedCitation" : "&lt;sup&gt;8\u201312&lt;/sup&gt;" }, "properties" : {  }, "schema" : "https://github.com/citation-style-language/schema/raw/master/csl-citation.json" }</w:instrText>
      </w:r>
      <w:r w:rsidR="00660C0C" w:rsidRPr="00391107">
        <w:rPr>
          <w:rFonts w:cs="Times New Roman"/>
          <w:szCs w:val="24"/>
        </w:rPr>
        <w:fldChar w:fldCharType="separate"/>
      </w:r>
      <w:r w:rsidR="00765693" w:rsidRPr="00765693">
        <w:rPr>
          <w:rFonts w:cs="Times New Roman"/>
          <w:noProof/>
          <w:szCs w:val="24"/>
          <w:vertAlign w:val="superscript"/>
        </w:rPr>
        <w:t>8–12</w:t>
      </w:r>
      <w:r w:rsidR="00660C0C" w:rsidRPr="00391107">
        <w:rPr>
          <w:rFonts w:cs="Times New Roman"/>
          <w:szCs w:val="24"/>
        </w:rPr>
        <w:fldChar w:fldCharType="end"/>
      </w:r>
      <w:r w:rsidR="00C32680" w:rsidRPr="00391107">
        <w:rPr>
          <w:rFonts w:cs="Times New Roman"/>
          <w:szCs w:val="24"/>
        </w:rPr>
        <w:t xml:space="preserve"> </w:t>
      </w:r>
      <w:r w:rsidR="00C32680">
        <w:rPr>
          <w:rFonts w:cs="Times New Roman"/>
          <w:szCs w:val="24"/>
        </w:rPr>
        <w:t>It appears that t</w:t>
      </w:r>
      <w:r w:rsidRPr="00391107">
        <w:rPr>
          <w:rFonts w:cs="Times New Roman"/>
          <w:szCs w:val="24"/>
        </w:rPr>
        <w:t xml:space="preserve">he direction of the association between dental caries and BMI </w:t>
      </w:r>
      <w:r w:rsidR="00C32680">
        <w:rPr>
          <w:rFonts w:cs="Times New Roman"/>
          <w:szCs w:val="24"/>
        </w:rPr>
        <w:t>is</w:t>
      </w:r>
      <w:r w:rsidRPr="00391107">
        <w:rPr>
          <w:rFonts w:cs="Times New Roman"/>
          <w:szCs w:val="24"/>
        </w:rPr>
        <w:t xml:space="preserve"> context-specific. A</w:t>
      </w:r>
      <w:r w:rsidR="00927534">
        <w:rPr>
          <w:rFonts w:cs="Times New Roman"/>
          <w:szCs w:val="24"/>
        </w:rPr>
        <w:t>ccording to a</w:t>
      </w:r>
      <w:r w:rsidRPr="00391107">
        <w:rPr>
          <w:rFonts w:cs="Times New Roman"/>
          <w:szCs w:val="24"/>
        </w:rPr>
        <w:t xml:space="preserve"> systematic review</w:t>
      </w:r>
      <w:r w:rsidR="00A663C9">
        <w:rPr>
          <w:rFonts w:cs="Times New Roman"/>
          <w:szCs w:val="24"/>
        </w:rPr>
        <w:t xml:space="preserve"> by</w:t>
      </w:r>
      <w:r w:rsidRPr="00391107">
        <w:rPr>
          <w:rFonts w:cs="Times New Roman"/>
          <w:szCs w:val="24"/>
        </w:rPr>
        <w:t xml:space="preserve"> </w:t>
      </w:r>
      <w:r w:rsidR="00A663C9" w:rsidRPr="00391107">
        <w:rPr>
          <w:rFonts w:cs="Times New Roman"/>
          <w:noProof/>
          <w:szCs w:val="24"/>
        </w:rPr>
        <w:t xml:space="preserve">Hooley et al. </w:t>
      </w:r>
      <w:r w:rsidR="00A663C9">
        <w:rPr>
          <w:rFonts w:cs="Times New Roman"/>
          <w:noProof/>
          <w:szCs w:val="24"/>
        </w:rPr>
        <w:t>(</w:t>
      </w:r>
      <w:r w:rsidR="00A663C9" w:rsidRPr="00391107">
        <w:rPr>
          <w:rFonts w:cs="Times New Roman"/>
          <w:noProof/>
          <w:szCs w:val="24"/>
        </w:rPr>
        <w:t>2012</w:t>
      </w:r>
      <w:r w:rsidR="00A663C9">
        <w:rPr>
          <w:rFonts w:cs="Times New Roman"/>
          <w:noProof/>
          <w:szCs w:val="24"/>
        </w:rPr>
        <w:t>)</w:t>
      </w:r>
      <w:r w:rsidR="001E7B66">
        <w:rPr>
          <w:rFonts w:cs="Times New Roman"/>
          <w:noProof/>
          <w:szCs w:val="24"/>
        </w:rPr>
        <w:t>,</w:t>
      </w:r>
      <w:r w:rsidR="00660C0C">
        <w:rPr>
          <w:rFonts w:cs="Times New Roman"/>
          <w:szCs w:val="24"/>
        </w:rPr>
        <w:fldChar w:fldCharType="begin" w:fldLock="1"/>
      </w:r>
      <w:r w:rsidR="00725E41">
        <w:rPr>
          <w:rFonts w:cs="Times New Roman"/>
          <w:szCs w:val="24"/>
        </w:rPr>
        <w:instrText>ADDIN CSL_CITATION { "citationItems" : [ { "id" : "ITEM-1", "itemData" : { "DOI" : "10.1186/2046-4053-1-57", "ISSN" : "2046-4053", "PMID" : "23171603", "abstract" : "THE OBJECTIVE: The authors undertook an updated systematic review of the relationship between body mass index and dental caries in children and adolescents. METHOD: The authors searched Medline, ISI, Cochrane, Scopus, Global Health and CINAHL databases and conducted lateral searches from reference lists for papers published from 2004 to 2011, inclusive. All empirical papers that tested associations between body mass index and dental caries in child and adolescent populations (aged 0 to 18 years) were included. RESULTS: Dental caries is associated with both high and low body mass index. CONCLUSION: A non-linear association between body mass index and dental caries may account for inconsistent findings in previous research. We recommend future research investigate the nature of the association between body mass index and dental caries in samples that include a full range of body mass index scores, and explore how factors such as socioeconomic status mediate the association between body mass index and dental caries.", "author" : [ { "dropping-particle" : "", "family" : "Hooley", "given" : "Merrilyn", "non-dropping-particle" : "", "parse-names" : false, "suffix" : "" }, { "dropping-particle" : "", "family" : "Skouteris", "given" : "Helen", "non-dropping-particle" : "", "parse-names" : false, "suffix" : "" }, { "dropping-particle" : "", "family" : "Boganin", "given" : "Cecile", "non-dropping-particle" : "", "parse-names" : false, "suffix" : "" }, { "dropping-particle" : "", "family" : "Satur", "given" : "Julie", "non-dropping-particle" : "", "parse-names" : false, "suffix" : "" }, { "dropping-particle" : "", "family" : "Kilpatrick", "given" : "Nicky", "non-dropping-particle" : "", "parse-names" : false, "suffix" : "" } ], "container-title" : "Systematic Reviews", "id" : "ITEM-1", "issue" : "1", "issued" : { "date-parts" : [ [ "2012", "1", "21" ] ] }, "language" : "en", "page" : "57", "publisher" : "BioMed Central Ltd", "title" : "Body mass index and dental caries in children and adolescents: a systematic review of literature published 2004 to 2011.", "type" : "article-journal", "volume" : "1" }, "uris" : [ "http://www.mendeley.com/documents/?uuid=2cd1a914-1ca3-46e3-9c4f-4c34f826a5ed" ] } ], "mendeley" : { "formattedCitation" : "&lt;sup&gt;11&lt;/sup&gt;", "plainTextFormattedCitation" : "11", "previouslyFormattedCitation" : "&lt;sup&gt;11&lt;/sup&gt;" }, "properties" : {  }, "schema" : "https://github.com/citation-style-language/schema/raw/master/csl-citation.json" }</w:instrText>
      </w:r>
      <w:r w:rsidR="00660C0C">
        <w:rPr>
          <w:rFonts w:cs="Times New Roman"/>
          <w:szCs w:val="24"/>
        </w:rPr>
        <w:fldChar w:fldCharType="separate"/>
      </w:r>
      <w:r w:rsidR="00725E41" w:rsidRPr="003D25ED">
        <w:rPr>
          <w:rFonts w:cs="Times New Roman"/>
          <w:noProof/>
          <w:szCs w:val="24"/>
          <w:vertAlign w:val="superscript"/>
        </w:rPr>
        <w:t>11</w:t>
      </w:r>
      <w:r w:rsidR="00660C0C">
        <w:rPr>
          <w:rFonts w:cs="Times New Roman"/>
          <w:szCs w:val="24"/>
        </w:rPr>
        <w:fldChar w:fldCharType="end"/>
      </w:r>
      <w:r w:rsidR="00A663C9">
        <w:rPr>
          <w:rFonts w:cs="Times New Roman"/>
          <w:noProof/>
          <w:szCs w:val="24"/>
        </w:rPr>
        <w:t xml:space="preserve"> </w:t>
      </w:r>
      <w:r w:rsidR="00927534">
        <w:rPr>
          <w:rFonts w:cs="Times New Roman"/>
          <w:szCs w:val="24"/>
        </w:rPr>
        <w:t>studies</w:t>
      </w:r>
      <w:r w:rsidR="00927534" w:rsidRPr="00391107">
        <w:rPr>
          <w:rFonts w:cs="Times New Roman"/>
          <w:szCs w:val="24"/>
        </w:rPr>
        <w:t xml:space="preserve"> </w:t>
      </w:r>
      <w:r w:rsidR="00927534">
        <w:rPr>
          <w:rFonts w:cs="Times New Roman"/>
          <w:szCs w:val="24"/>
        </w:rPr>
        <w:t>conducted in</w:t>
      </w:r>
      <w:r w:rsidR="00927534" w:rsidRPr="00391107">
        <w:rPr>
          <w:rFonts w:cs="Times New Roman"/>
          <w:szCs w:val="24"/>
        </w:rPr>
        <w:t xml:space="preserve"> high-income countries</w:t>
      </w:r>
      <w:r w:rsidR="00927534" w:rsidRPr="00391107" w:rsidDel="00927534">
        <w:rPr>
          <w:rFonts w:cs="Times New Roman"/>
          <w:szCs w:val="24"/>
        </w:rPr>
        <w:t xml:space="preserve"> </w:t>
      </w:r>
      <w:r w:rsidR="006C073D">
        <w:rPr>
          <w:rFonts w:cs="Times New Roman"/>
          <w:szCs w:val="24"/>
        </w:rPr>
        <w:t>tended to report</w:t>
      </w:r>
      <w:r w:rsidR="00927534">
        <w:rPr>
          <w:rFonts w:cs="Times New Roman"/>
          <w:szCs w:val="24"/>
        </w:rPr>
        <w:t xml:space="preserve"> </w:t>
      </w:r>
      <w:r w:rsidRPr="00391107">
        <w:rPr>
          <w:rFonts w:cs="Times New Roman"/>
          <w:szCs w:val="24"/>
        </w:rPr>
        <w:t>positive association</w:t>
      </w:r>
      <w:r w:rsidR="00927534">
        <w:rPr>
          <w:rFonts w:cs="Times New Roman"/>
          <w:szCs w:val="24"/>
        </w:rPr>
        <w:t>s</w:t>
      </w:r>
      <w:r w:rsidRPr="00391107">
        <w:rPr>
          <w:rFonts w:cs="Times New Roman"/>
          <w:szCs w:val="24"/>
        </w:rPr>
        <w:t xml:space="preserve"> between dental caries and BMI</w:t>
      </w:r>
      <w:r w:rsidR="00A663C9">
        <w:rPr>
          <w:rFonts w:cs="Times New Roman"/>
          <w:szCs w:val="24"/>
        </w:rPr>
        <w:t>,</w:t>
      </w:r>
      <w:r w:rsidRPr="00391107">
        <w:rPr>
          <w:rFonts w:cs="Times New Roman"/>
          <w:szCs w:val="24"/>
        </w:rPr>
        <w:t xml:space="preserve"> whereas </w:t>
      </w:r>
      <w:r w:rsidR="00927534">
        <w:rPr>
          <w:rFonts w:cs="Times New Roman"/>
          <w:szCs w:val="24"/>
        </w:rPr>
        <w:t>studies from</w:t>
      </w:r>
      <w:r w:rsidR="00927534" w:rsidRPr="00391107">
        <w:rPr>
          <w:rFonts w:cs="Times New Roman"/>
          <w:szCs w:val="24"/>
        </w:rPr>
        <w:t xml:space="preserve"> </w:t>
      </w:r>
      <w:r w:rsidR="007C2319">
        <w:rPr>
          <w:rFonts w:cs="Times New Roman"/>
          <w:szCs w:val="24"/>
        </w:rPr>
        <w:t>LMICs</w:t>
      </w:r>
      <w:r w:rsidR="00927534">
        <w:rPr>
          <w:rFonts w:cs="Times New Roman"/>
          <w:szCs w:val="24"/>
        </w:rPr>
        <w:t xml:space="preserve"> mainly observed </w:t>
      </w:r>
      <w:r w:rsidRPr="00391107">
        <w:rPr>
          <w:rFonts w:cs="Times New Roman"/>
          <w:szCs w:val="24"/>
        </w:rPr>
        <w:t>inverse association</w:t>
      </w:r>
      <w:r w:rsidR="00927534">
        <w:rPr>
          <w:rFonts w:cs="Times New Roman"/>
          <w:szCs w:val="24"/>
        </w:rPr>
        <w:t>s</w:t>
      </w:r>
      <w:r w:rsidR="00B65E9A" w:rsidRPr="00391107">
        <w:rPr>
          <w:rFonts w:cs="Times New Roman"/>
          <w:szCs w:val="24"/>
        </w:rPr>
        <w:t>.</w:t>
      </w:r>
      <w:r w:rsidR="00380A8D" w:rsidRPr="00391107">
        <w:rPr>
          <w:rFonts w:cs="Times New Roman"/>
          <w:szCs w:val="24"/>
        </w:rPr>
        <w:t xml:space="preserve"> </w:t>
      </w:r>
      <w:r w:rsidR="00C32680">
        <w:rPr>
          <w:rFonts w:cs="Times New Roman"/>
          <w:szCs w:val="24"/>
        </w:rPr>
        <w:t>Similarly, a</w:t>
      </w:r>
      <w:r w:rsidR="00927534">
        <w:rPr>
          <w:rFonts w:cs="Times New Roman"/>
          <w:szCs w:val="24"/>
        </w:rPr>
        <w:t>nother</w:t>
      </w:r>
      <w:r w:rsidRPr="00391107">
        <w:rPr>
          <w:rFonts w:cs="Times New Roman"/>
          <w:szCs w:val="24"/>
        </w:rPr>
        <w:t xml:space="preserve"> systematic review and meta-analysis </w:t>
      </w:r>
      <w:r w:rsidR="007C2319">
        <w:rPr>
          <w:rFonts w:cs="Times New Roman"/>
          <w:szCs w:val="24"/>
        </w:rPr>
        <w:t>found</w:t>
      </w:r>
      <w:r w:rsidR="007C2319" w:rsidRPr="00391107">
        <w:rPr>
          <w:rFonts w:cs="Times New Roman"/>
          <w:szCs w:val="24"/>
        </w:rPr>
        <w:t xml:space="preserve"> </w:t>
      </w:r>
      <w:r w:rsidRPr="00391107">
        <w:rPr>
          <w:rFonts w:cs="Times New Roman"/>
          <w:szCs w:val="24"/>
        </w:rPr>
        <w:t>a significant</w:t>
      </w:r>
      <w:r w:rsidR="007C2319">
        <w:rPr>
          <w:rFonts w:cs="Times New Roman"/>
          <w:szCs w:val="24"/>
        </w:rPr>
        <w:t xml:space="preserve"> positive</w:t>
      </w:r>
      <w:r w:rsidRPr="00391107">
        <w:rPr>
          <w:rFonts w:cs="Times New Roman"/>
          <w:szCs w:val="24"/>
        </w:rPr>
        <w:t xml:space="preserve"> relationship between </w:t>
      </w:r>
      <w:r w:rsidR="00927534" w:rsidRPr="00391107">
        <w:rPr>
          <w:rFonts w:cs="Times New Roman"/>
          <w:szCs w:val="24"/>
        </w:rPr>
        <w:t xml:space="preserve">dental caries </w:t>
      </w:r>
      <w:r w:rsidR="00927534">
        <w:rPr>
          <w:rFonts w:cs="Times New Roman"/>
          <w:szCs w:val="24"/>
        </w:rPr>
        <w:t xml:space="preserve">and childhood </w:t>
      </w:r>
      <w:r w:rsidRPr="00391107">
        <w:rPr>
          <w:rFonts w:cs="Times New Roman"/>
          <w:szCs w:val="24"/>
        </w:rPr>
        <w:t xml:space="preserve">obesity </w:t>
      </w:r>
      <w:r w:rsidR="007C2319">
        <w:rPr>
          <w:rFonts w:cs="Times New Roman"/>
          <w:szCs w:val="24"/>
        </w:rPr>
        <w:t>only for</w:t>
      </w:r>
      <w:r w:rsidRPr="00391107">
        <w:rPr>
          <w:rFonts w:cs="Times New Roman"/>
          <w:szCs w:val="24"/>
        </w:rPr>
        <w:t xml:space="preserve"> </w:t>
      </w:r>
      <w:r w:rsidR="00585A02">
        <w:rPr>
          <w:rFonts w:cs="Times New Roman"/>
          <w:szCs w:val="24"/>
        </w:rPr>
        <w:t>high income</w:t>
      </w:r>
      <w:r w:rsidR="00585A02" w:rsidRPr="00391107">
        <w:rPr>
          <w:rFonts w:cs="Times New Roman"/>
          <w:szCs w:val="24"/>
        </w:rPr>
        <w:t xml:space="preserve"> </w:t>
      </w:r>
      <w:r w:rsidR="00940D15" w:rsidRPr="00391107">
        <w:rPr>
          <w:rFonts w:cs="Times New Roman"/>
          <w:szCs w:val="24"/>
        </w:rPr>
        <w:t>countries</w:t>
      </w:r>
      <w:r w:rsidR="00152A7A">
        <w:rPr>
          <w:rFonts w:cs="Times New Roman"/>
          <w:szCs w:val="24"/>
        </w:rPr>
        <w:t>,</w:t>
      </w:r>
      <w:r w:rsidR="00940D15" w:rsidRPr="00391107">
        <w:rPr>
          <w:rFonts w:cs="Times New Roman"/>
          <w:szCs w:val="24"/>
        </w:rPr>
        <w:t xml:space="preserve"> and</w:t>
      </w:r>
      <w:r w:rsidRPr="00391107">
        <w:rPr>
          <w:rFonts w:cs="Times New Roman"/>
          <w:szCs w:val="24"/>
        </w:rPr>
        <w:t xml:space="preserve"> the association was mode</w:t>
      </w:r>
      <w:r w:rsidR="003003FE" w:rsidRPr="00391107">
        <w:rPr>
          <w:rFonts w:cs="Times New Roman"/>
          <w:szCs w:val="24"/>
        </w:rPr>
        <w:t xml:space="preserve">rated by socioeconomic status, </w:t>
      </w:r>
      <w:r w:rsidRPr="00391107">
        <w:rPr>
          <w:rFonts w:cs="Times New Roman"/>
          <w:szCs w:val="24"/>
        </w:rPr>
        <w:t>car</w:t>
      </w:r>
      <w:r w:rsidR="006F1004" w:rsidRPr="00391107">
        <w:rPr>
          <w:rFonts w:cs="Times New Roman"/>
          <w:szCs w:val="24"/>
        </w:rPr>
        <w:t>ies status and age of the child</w:t>
      </w:r>
      <w:r w:rsidR="00F93753">
        <w:rPr>
          <w:rFonts w:cs="Times New Roman"/>
          <w:szCs w:val="24"/>
        </w:rPr>
        <w:t>.</w:t>
      </w:r>
      <w:r w:rsidR="00660C0C" w:rsidRPr="00391107">
        <w:rPr>
          <w:rFonts w:cs="Times New Roman"/>
          <w:szCs w:val="24"/>
        </w:rPr>
        <w:fldChar w:fldCharType="begin" w:fldLock="1"/>
      </w:r>
      <w:r w:rsidR="003D25ED">
        <w:rPr>
          <w:rFonts w:cs="Times New Roman"/>
          <w:szCs w:val="24"/>
        </w:rPr>
        <w:instrText>ADDIN CSL_CITATION { "citationItems" : [ { "id" : "ITEM-1", "itemData" : { "DOI" : "10.1111/cdoe.12014", "ISSN" : "1600-0528", "PMID" : "23157709", "abstract" : "OBJECTIVES: Obesity and dental caries have become increasingly prevalent challenges to public health. Research results into the relationship between obesity and dental caries in children have been mixed and inconclusive. The aim of this review and meta-analysis was to provide evidence to quantify the relationship between obesity and dental caries in children using a systematic approach., METHODS: A systematic search for papers between 1980 and 2010 addressing childhood obesity and dental caries was conducted and a random effects model meta-analysis applied., RESULTS: Fourteen papers met the selection criteria. Overall, a significant relationship between childhood obesity and dental caries (effect size = 0.104, P = 0.049) was found. When analysed by dentition type (primary versus permanent), there was a nonsignificant association of obesity and dental caries in permanent and primary dentitions, yet on accounting only for standardized definitions for assessment of child obesity using body mass index, a strong significant relationship was evident in children with permanent dentitions. Moderating for study country of origin (newly 'industrialized' versus industrialized) showed a significant relationship between obesity and dental caries in children from industrialized but not newly industrialized countries. Cofactors such as age and socioeconomic class were significant moderators., CONCLUSIONS: Future analysis should investigate these confounding variables, helping shape the future of obesity management programmes and oral health interventions, through determining common risk factors. 2012 John Wiley &amp; Sons A/S. Published by John Wiley &amp; Sons Ltd.", "author" : [ { "dropping-particle" : "", "family" : "Hayden", "given" : "Ceara", "non-dropping-particle" : "", "parse-names" : false, "suffix" : "" }, { "dropping-particle" : "", "family" : "Bowler", "given" : "Jennifer O", "non-dropping-particle" : "", "parse-names" : false, "suffix" : "" }, { "dropping-particle" : "", "family" : "Chambers", "given" : "Stephanie", "non-dropping-particle" : "", "parse-names" : false, "suffix" : "" }, { "dropping-particle" : "", "family" : "Freeman", "given" : "Ruth", "non-dropping-particle" : "", "parse-names" : false, "suffix" : "" }, { "dropping-particle" : "", "family" : "Humphris", "given" : "Gerald", "non-dropping-particle" : "", "parse-names" : false, "suffix" : "" }, { "dropping-particle" : "", "family" : "Richards", "given" : "Derek", "non-dropping-particle" : "", "parse-names" : false, "suffix" : "" }, { "dropping-particle" : "", "family" : "Cecil", "given" : "Joanne E", "non-dropping-particle" : "", "parse-names" : false, "suffix" : "" } ], "container-title" : "Community Dentistry and Oral Epidemiology", "id" : "ITEM-1", "issue" : "4", "issued" : { "date-parts" : [ [ "2013", "8" ] ] }, "page" : "289-308", "publisher" : "School of Medicine, University of St Andrews, Fife, Scotland, UK.", "publisher-place" : "Denmark", "title" : "Obesity and dental caries in children: a systematic review and meta-analysis.", "type" : "article-journal", "volume" : "41" }, "uris" : [ "http://www.mendeley.com/documents/?uuid=b158b427-498a-42e7-9ff1-7ea393dd1a22" ] } ], "mendeley" : { "formattedCitation" : "&lt;sup&gt;12&lt;/sup&gt;", "plainTextFormattedCitation" : "12", "previouslyFormattedCitation" : "&lt;sup&gt;12&lt;/sup&gt;" }, "properties" : {  }, "schema" : "https://github.com/citation-style-language/schema/raw/master/csl-citation.json" }</w:instrText>
      </w:r>
      <w:r w:rsidR="00660C0C" w:rsidRPr="00391107">
        <w:rPr>
          <w:rFonts w:cs="Times New Roman"/>
          <w:szCs w:val="24"/>
        </w:rPr>
        <w:fldChar w:fldCharType="separate"/>
      </w:r>
      <w:r w:rsidR="003D25ED" w:rsidRPr="003D25ED">
        <w:rPr>
          <w:rFonts w:cs="Times New Roman"/>
          <w:noProof/>
          <w:szCs w:val="24"/>
          <w:vertAlign w:val="superscript"/>
        </w:rPr>
        <w:t>12</w:t>
      </w:r>
      <w:r w:rsidR="00660C0C" w:rsidRPr="00391107">
        <w:rPr>
          <w:rFonts w:cs="Times New Roman"/>
          <w:szCs w:val="24"/>
        </w:rPr>
        <w:fldChar w:fldCharType="end"/>
      </w:r>
      <w:r w:rsidR="00725E41">
        <w:rPr>
          <w:rFonts w:cs="Times New Roman"/>
          <w:szCs w:val="24"/>
        </w:rPr>
        <w:t xml:space="preserve"> </w:t>
      </w:r>
      <w:r w:rsidR="00C638DB">
        <w:rPr>
          <w:rFonts w:eastAsia="Times New Roman" w:cs="Times New Roman"/>
          <w:noProof/>
          <w:szCs w:val="24"/>
          <w:lang w:eastAsia="en-GB"/>
        </w:rPr>
        <w:t>While most of the</w:t>
      </w:r>
      <w:r w:rsidR="00187D8C" w:rsidRPr="00391107">
        <w:rPr>
          <w:rFonts w:eastAsia="Times New Roman" w:cs="Times New Roman"/>
          <w:noProof/>
          <w:szCs w:val="24"/>
          <w:lang w:eastAsia="en-GB"/>
        </w:rPr>
        <w:t xml:space="preserve"> </w:t>
      </w:r>
      <w:r w:rsidR="00C924F2">
        <w:t>studies from LMIC</w:t>
      </w:r>
      <w:r w:rsidR="0061717B">
        <w:t>s</w:t>
      </w:r>
      <w:r w:rsidR="00C924F2" w:rsidRPr="00391107" w:rsidDel="007C2319">
        <w:rPr>
          <w:rFonts w:cs="Times New Roman"/>
          <w:szCs w:val="24"/>
        </w:rPr>
        <w:t xml:space="preserve"> </w:t>
      </w:r>
      <w:r w:rsidRPr="00391107">
        <w:rPr>
          <w:rFonts w:cs="Times New Roman"/>
          <w:szCs w:val="24"/>
        </w:rPr>
        <w:t>indicate an inverse relatio</w:t>
      </w:r>
      <w:r w:rsidR="00207E92">
        <w:rPr>
          <w:rFonts w:cs="Times New Roman"/>
          <w:szCs w:val="24"/>
        </w:rPr>
        <w:t xml:space="preserve">nship between caries and </w:t>
      </w:r>
      <w:r w:rsidR="003D25ED">
        <w:rPr>
          <w:rFonts w:cs="Times New Roman"/>
          <w:szCs w:val="24"/>
        </w:rPr>
        <w:t>BMI</w:t>
      </w:r>
      <w:r w:rsidRPr="00391107">
        <w:rPr>
          <w:rFonts w:cs="Times New Roman"/>
          <w:szCs w:val="24"/>
        </w:rPr>
        <w:t xml:space="preserve"> </w:t>
      </w:r>
      <w:r w:rsidR="001106CF">
        <w:rPr>
          <w:rFonts w:cs="Times New Roman"/>
          <w:szCs w:val="24"/>
        </w:rPr>
        <w:t>among</w:t>
      </w:r>
      <w:r w:rsidR="001106CF" w:rsidRPr="00391107">
        <w:rPr>
          <w:rFonts w:cs="Times New Roman"/>
          <w:szCs w:val="24"/>
        </w:rPr>
        <w:t xml:space="preserve"> </w:t>
      </w:r>
      <w:r w:rsidRPr="00391107">
        <w:rPr>
          <w:rFonts w:cs="Times New Roman"/>
          <w:szCs w:val="24"/>
        </w:rPr>
        <w:t>children</w:t>
      </w:r>
      <w:r w:rsidR="00CC5C8A" w:rsidRPr="00391107">
        <w:rPr>
          <w:rFonts w:cs="Times New Roman"/>
          <w:szCs w:val="24"/>
        </w:rPr>
        <w:t xml:space="preserve">, some also reported </w:t>
      </w:r>
      <w:r w:rsidR="00C032E8">
        <w:rPr>
          <w:rFonts w:cs="Times New Roman"/>
          <w:szCs w:val="24"/>
        </w:rPr>
        <w:t>positive associatio</w:t>
      </w:r>
      <w:r w:rsidR="00585A02">
        <w:rPr>
          <w:rFonts w:cs="Times New Roman"/>
          <w:szCs w:val="24"/>
        </w:rPr>
        <w:t>n</w:t>
      </w:r>
      <w:r w:rsidR="00C032E8">
        <w:rPr>
          <w:rFonts w:cs="Times New Roman"/>
          <w:szCs w:val="24"/>
        </w:rPr>
        <w:t>s</w:t>
      </w:r>
      <w:r w:rsidR="00F93753">
        <w:rPr>
          <w:rFonts w:cs="Times New Roman"/>
          <w:szCs w:val="24"/>
        </w:rPr>
        <w:t>.</w:t>
      </w:r>
      <w:r w:rsidR="00660C0C">
        <w:rPr>
          <w:rFonts w:cs="Times New Roman"/>
          <w:szCs w:val="24"/>
        </w:rPr>
        <w:fldChar w:fldCharType="begin" w:fldLock="1"/>
      </w:r>
      <w:r w:rsidR="003D25ED">
        <w:rPr>
          <w:rFonts w:cs="Times New Roman"/>
          <w:szCs w:val="24"/>
        </w:rPr>
        <w:instrText>ADDIN CSL_CITATION { "citationItems" : [ { "id" : "ITEM-1", "itemData" : { "ISSN" : "1602-1622", "abstract" : "PURPOSE: To investigate the association between dental caries, obesity and socioeconomic status (SES) in 6-and 13-yearold school children in Davangere city, Karnataka, India., MATERIALS AND METHODS: Data were obtained from a cohort of 1,550 children. Dental caries detection was performed according to the World Health Organization criteria and the medical evaluation assessed the body mass index (BMI). With appropriate sample weighting, relationships between dmft/DMFT, obesity and socioeconomic status were assessed using the Kruskal-Wallis H test and multivariate logistic regression., RESULTS: The prevalence of dental caries was 28.9%. The mean dmft and DMFT scores for 6-year-olds were 2.1 + 3.75 and 0.16 + 0.59, respectively, and corresponding values for 13-year-olds were 0.03 + 0.19 and 0.91 + 2.04. Of the total sample, the mean BMI was 16.56 + 2.8. Approximately 63.4% of the children were classified as normal weight, 18.1% as overweight and 7.5% as obese. When adjusted for covariates, the logistic regression model showed that there was a significant association between overweight children (P &lt; 0.001), obese children (P &lt; 0.05) and caries prevalence., CONCLUSION: This study demonstrated a significant association between caries frequency and obesity in school children. In future preventive programmes, the importance of obesity should not only be emphasised with respect to general diseases but also with regard to carious lesions.", "author" : [ { "dropping-particle" : "", "family" : "Sakeenabi", "given" : "Basha", "non-dropping-particle" : "", "parse-names" : false, "suffix" : "" }, { "dropping-particle" : "", "family" : "Swamy", "given" : "Hiremath Shivalinga", "non-dropping-particle" : "", "parse-names" : false, "suffix" : "" }, { "dropping-particle" : "", "family" : "Mohammed", "given" : "Roshan Noor", "non-dropping-particle" : "", "parse-names" : false, "suffix" : "" } ], "container-title" : "Oral Health &amp; Preventive Dentistry", "id" : "ITEM-1", "issue" : "3", "issued" : { "date-parts" : [ [ "2012" ] ] }, "page" : "231-241", "publisher" : "Department of Preventive and Community Dentistry, College of Dental Sciences, Karnataka, India. drsaki@sify.com", "publisher-place" : "England", "title" : "Association between obesity, dental caries and socioeconomic status in 6- and 13-year-old school children.", "type" : "article-journal", "volume" : "10" }, "uris" : [ "http://www.mendeley.com/documents/?uuid=d82b3f9c-3eac-4223-8831-84eb2f48a668" ] }, { "id" : "ITEM-2", "itemData" : { "ISSN" : "1601-5037", "abstract" : "OBJECTIVE: To evaluate the relationship between obesity/overweight status, sugar consumption and dental caries among adolescents in Udupi District, India., METHODS: Study population consisted of 463 school children aged between 13 and 15 years. Information on age, sex, type of school attending and frequency of sugar consumption per day was recorded by a structured self-administered questionnaire. Body mass index (BMI) (height in metres and weight in kilograms) and caries measurements (DMFT) were taken by a trained recorder according to standard criteria., RESULTS: Majority of the children were having low normal weight, with 18.6% in overweight and 3.5% in obese groups. There was a significant difference in the frequency of sugar consumption between the BMI groups. Obese group of children had more caries than the overweight and low-normal-weight children. Correlation analysis showed significant positive relation with BMI, decayed teeth and DMFT. Regression analysis showed that caries experience had a significant association with male sex (OR = 2.09, CI = 1.01-4.33), overweight/obese (OR = 3.68, CI = 1.79-7.56) and frequency of sugar consumption more than once per day (OR = 3.13, CI = 1.25-7.85)., CONCLUSION: There was a significant association between overweight/obesity and caries experience among school children of Udupi District. Obesity and dental caries have common risk determinants and require a comprehensive multidisciplinary approach to paediatric patients by both medical and dental healthcare professionals. 2011 John Wiley &amp; Sons A/S.", "author" : [ { "dropping-particle" : "", "family" : "Honne", "given" : "T", "non-dropping-particle" : "", "parse-names" : false, "suffix" : "" }, { "dropping-particle" : "", "family" : "Pentapati", "given" : "K", "non-dropping-particle" : "", "parse-names" : false, "suffix" : "" }, { "dropping-particle" : "", "family" : "Kumar", "given" : "N", "non-dropping-particle" : "", "parse-names" : false, "suffix" : "" }, { "dropping-particle" : "", "family" : "Acharya", "given" : "S", "non-dropping-particle" : "", "parse-names" : false, "suffix" : "" } ], "container-title" : "International Journal of Dental Hygiene", "id" : "ITEM-2", "issue" : "4", "issued" : { "date-parts" : [ [ "2012" ] ] }, "page" : "240-244", "publisher" : "Department of Public Health Dentistry, Bapuji Dental College and Hospital, Davangere, Karnataka, India. dentisttips@gmail.com", "publisher-place" : "England", "title" : "Relationship between obesity/overweight status, sugar consumption and dental caries among adolescents in South India.", "type" : "article-journal", "volume" : "10" }, "uris" : [ "http://www.mendeley.com/documents/?uuid=df25575f-cac1-4ef6-84c2-0825c44071c2" ] }, { "id" : "ITEM-3", "itemData" : { "ISSN" : "1053-4628", "abstract" : "AIM: This study was undertaken to evaluate the relationship between Severe Early Childhood Caries (S-ECC) and Body Mass Index (BMI) in the absence of any underlying medical condition for the school going (3 to 6 years old) children of Mathura city, India., METHOD: One hundred caries free children (50 boys and 50 girls) and one hundred children (50 boys and 50 girls) affected with S-ECC in the age range of 3-6 years without any contributing medical history were included in the study. Measurements of the weight (kg) and height (m) were done using a standard balanced beam scale and stadiometer. The BMI (kg/m2) was determined and the body weight status was evaluated using CDC based classification for each child. Independent t-test was used to evaluate whether the weight, height and BMI of S-ECC children is significantly different from caries free children., RESULT: Although the weight of the S-ECC children is more when compared to the normal children, the difference is not statistically significant. However, the mean BMI of S-ECC children is more when compared to the caries free children which was found to be statistically significant at p &lt; 0.05. The body weight status of the Normal and S-ECC affected children based on the CDC classification revealed that 48% have been classified in underweight category and 43% in normal weight category and very few children are found to be at risk of overweight and overweight., CONCLUSIONS: A positive correlation between the BMI and S-ECC was observed in this study. 51% of caries free children and 45% of S-ECC children were classified in underweight category based on CDC classification.", "author" : [ { "dropping-particle" : "", "family" : "Bhoomika", "given" : "W", "non-dropping-particle" : "", "parse-names" : false, "suffix" : "" }, { "dropping-particle" : "", "family" : "Ramakrishna", "given" : "Y", "non-dropping-particle" : "", "parse-names" : false, "suffix" : "" }, { "dropping-particle" : "", "family" : "Munshi", "given" : "A K", "non-dropping-particle" : "", "parse-names" : false, "suffix" : "" } ], "container-title" : "The Journal of Clinical Pediatric Dentistry", "id" : "ITEM-3", "issue" : "3", "issued" : { "date-parts" : [ [ "2013" ] ] }, "page" : "235-242", "publisher" : "Dept of Pedodontics and Preventive Dentistry, K D Dental College and Hospital, Mathura--Delhi N H #2, Mathura, 281001, Uttar Pradesh, India.", "publisher-place" : "United States", "title" : "Relationship between severe early childhood caries and body mass index.", "type" : "article-journal", "volume" : "37" }, "uris" : [ "http://www.mendeley.com/documents/?uuid=4f9543c2-8208-431f-8423-d24bcbea082d" ] }, { "id" : "ITEM-4", "itemData" : { "ISSN" : "1998-3603", "abstract" : "BACKGROUND: The aim of this study was to determine the association of dental caries and BMI-for-age in preschool children and whether BMI-for-age is similar or different between Severe Early Childhood Caries (S-ECC) and caries free children., MATERIALS AND METHODS: Four hundred preschool children aged 30-70 months were entered into this study. The parameters examined in this study were weight, height, BMI-for-age and number of decayed, extracted and filled surfaces of deciduous teeth (defs). Based on dental caries, the subjects were also divided into S-ECC and caries-free groups. Then data was analyzed by t-test, one-way ANOVA, multiple regression and logistic regression tests., RESULTS: The mean and SD of defs index was 8.37 + 11.2. In the underweight, normal-weight, at risk of overweight and overweight groups, these values were 4.89 + 10.8, 8.84 + 11.8, 8.68 + 10.6, and 10.39 + 10.2, respectively. Multiple regression analysis revealed a statistically a significant direct association between BMI-for-age and defs index (P = 0.001) after adjusting for gender and age. The percentage of subjects who were caries free and S-ECC was 44.8% and 51.2%, respectively. Logistic regression analysis showed that there was statistically a significant inverse association between BMI-for-age scores and the frequency of caries-free (P = 0.001) and a significant direct association with S-ECC children (P = 0.001)., CONCLUSIONS: The findings of this study demonstrated that there was an association between higher defs scores and severe early childhood caries with overweightness.", "author" : [ { "dropping-particle" : "", "family" : "Bagherian", "given" : "Ali", "non-dropping-particle" : "", "parse-names" : false, "suffix" : "" }, { "dropping-particle" : "", "family" : "Sadeghi", "given" : "Mostafa", "non-dropping-particle" : "", "parse-names" : false, "suffix" : "" } ], "container-title" : "Indian Journal of Dental Research : Official Publication of Indian Society for Dental Research", "id" : "ITEM-4", "issue" : "1", "issued" : { "date-parts" : [ [ "2013" ] ] }, "page" : "66-70", "publisher" : "Department of Restorative Dentistry, Dental School, Rafsanjan University of Medical Sciences, Rafsanjan, Iran.", "publisher-place" : "India", "title" : "Association between dental caries and age-specific body mass index in preschool children of an Iranian population.", "type" : "article-journal", "volume" : "24" }, "uris" : [ "http://www.mendeley.com/documents/?uuid=fa793580-c4ec-415c-b407-ffbc2ff62090" ] } ], "mendeley" : { "formattedCitation" : "&lt;sup&gt;13\u201316&lt;/sup&gt;", "plainTextFormattedCitation" : "13\u201316", "previouslyFormattedCitation" : "&lt;sup&gt;13\u201316&lt;/sup&gt;" }, "properties" : {  }, "schema" : "https://github.com/citation-style-language/schema/raw/master/csl-citation.json" }</w:instrText>
      </w:r>
      <w:r w:rsidR="00660C0C">
        <w:rPr>
          <w:rFonts w:cs="Times New Roman"/>
          <w:szCs w:val="24"/>
        </w:rPr>
        <w:fldChar w:fldCharType="separate"/>
      </w:r>
      <w:r w:rsidR="003D25ED" w:rsidRPr="003D25ED">
        <w:rPr>
          <w:rFonts w:cs="Times New Roman"/>
          <w:noProof/>
          <w:szCs w:val="24"/>
          <w:vertAlign w:val="superscript"/>
        </w:rPr>
        <w:t>13–16</w:t>
      </w:r>
      <w:r w:rsidR="00660C0C">
        <w:rPr>
          <w:rFonts w:cs="Times New Roman"/>
          <w:szCs w:val="24"/>
        </w:rPr>
        <w:fldChar w:fldCharType="end"/>
      </w:r>
      <w:r w:rsidR="00A71EB6">
        <w:rPr>
          <w:rFonts w:cs="Times New Roman"/>
          <w:szCs w:val="24"/>
        </w:rPr>
        <w:t xml:space="preserve"> </w:t>
      </w:r>
      <w:r w:rsidR="009A5419">
        <w:rPr>
          <w:rFonts w:cs="Times New Roman"/>
          <w:szCs w:val="24"/>
        </w:rPr>
        <w:t>Such i</w:t>
      </w:r>
      <w:r w:rsidR="000A13D8" w:rsidRPr="00391107">
        <w:rPr>
          <w:rFonts w:cs="Times New Roman"/>
          <w:szCs w:val="24"/>
        </w:rPr>
        <w:t xml:space="preserve">nconsistent findings could be </w:t>
      </w:r>
      <w:r w:rsidR="00C06054" w:rsidRPr="00391107">
        <w:rPr>
          <w:rFonts w:cs="Times New Roman"/>
          <w:szCs w:val="24"/>
        </w:rPr>
        <w:t xml:space="preserve">due to variability </w:t>
      </w:r>
      <w:r w:rsidR="00402C04">
        <w:rPr>
          <w:rFonts w:cs="Times New Roman"/>
          <w:szCs w:val="24"/>
        </w:rPr>
        <w:t>between</w:t>
      </w:r>
      <w:r w:rsidR="00402C04" w:rsidRPr="00391107">
        <w:rPr>
          <w:rFonts w:cs="Times New Roman"/>
          <w:szCs w:val="24"/>
        </w:rPr>
        <w:t xml:space="preserve"> </w:t>
      </w:r>
      <w:r w:rsidR="00C06054" w:rsidRPr="00391107">
        <w:rPr>
          <w:rFonts w:cs="Times New Roman"/>
          <w:szCs w:val="24"/>
        </w:rPr>
        <w:t>stud</w:t>
      </w:r>
      <w:r w:rsidR="000A13D8" w:rsidRPr="00391107">
        <w:rPr>
          <w:rFonts w:cs="Times New Roman"/>
          <w:szCs w:val="24"/>
        </w:rPr>
        <w:t>y sample</w:t>
      </w:r>
      <w:r w:rsidR="00402C04">
        <w:rPr>
          <w:rFonts w:cs="Times New Roman"/>
          <w:szCs w:val="24"/>
        </w:rPr>
        <w:t>s</w:t>
      </w:r>
      <w:r w:rsidR="004C41FD" w:rsidRPr="00391107">
        <w:rPr>
          <w:rFonts w:cs="Times New Roman"/>
          <w:szCs w:val="24"/>
        </w:rPr>
        <w:t xml:space="preserve">, </w:t>
      </w:r>
      <w:r w:rsidR="000A13D8" w:rsidRPr="00391107">
        <w:rPr>
          <w:rFonts w:cs="Times New Roman"/>
          <w:szCs w:val="24"/>
        </w:rPr>
        <w:t>caries level</w:t>
      </w:r>
      <w:r w:rsidR="00402C04">
        <w:rPr>
          <w:rFonts w:cs="Times New Roman"/>
          <w:szCs w:val="24"/>
        </w:rPr>
        <w:t>s</w:t>
      </w:r>
      <w:r w:rsidR="000A13D8" w:rsidRPr="00391107">
        <w:rPr>
          <w:rFonts w:cs="Times New Roman"/>
          <w:szCs w:val="24"/>
        </w:rPr>
        <w:t>,</w:t>
      </w:r>
      <w:r w:rsidR="00C06054" w:rsidRPr="00391107">
        <w:rPr>
          <w:rFonts w:cs="Times New Roman"/>
          <w:szCs w:val="24"/>
        </w:rPr>
        <w:t xml:space="preserve"> use of non-standardized BMI cut off points and </w:t>
      </w:r>
      <w:r w:rsidR="00A91522">
        <w:rPr>
          <w:rFonts w:cs="Times New Roman"/>
          <w:szCs w:val="24"/>
        </w:rPr>
        <w:t>failure to</w:t>
      </w:r>
      <w:r w:rsidR="00A91522" w:rsidRPr="00391107">
        <w:rPr>
          <w:rFonts w:cs="Times New Roman"/>
          <w:szCs w:val="24"/>
        </w:rPr>
        <w:t xml:space="preserve"> </w:t>
      </w:r>
      <w:r w:rsidR="00C06054" w:rsidRPr="00391107">
        <w:rPr>
          <w:rFonts w:cs="Times New Roman"/>
          <w:szCs w:val="24"/>
        </w:rPr>
        <w:t>account for possible confounding factors</w:t>
      </w:r>
      <w:r w:rsidR="00F93753">
        <w:rPr>
          <w:rFonts w:cs="Times New Roman"/>
          <w:szCs w:val="24"/>
        </w:rPr>
        <w:t>.</w:t>
      </w:r>
      <w:r w:rsidR="00660C0C" w:rsidRPr="00391107">
        <w:rPr>
          <w:rFonts w:cs="Times New Roman"/>
          <w:szCs w:val="24"/>
        </w:rPr>
        <w:fldChar w:fldCharType="begin" w:fldLock="1"/>
      </w:r>
      <w:r w:rsidR="003D25ED">
        <w:rPr>
          <w:rFonts w:cs="Times New Roman"/>
          <w:szCs w:val="24"/>
        </w:rPr>
        <w:instrText>ADDIN CSL_CITATION { "citationItems" : [ { "id" : "ITEM-1", "itemData" : { "ISSN" : "1602-1622", "abstract" : "PURPOSE: The purpose of this paper was to undertake a systematic review about the relationship between obesity in childhood, adolescence and/or adulthood and the prevalence of dental caries., METHODS: The authors searched Bireme, Medline, ISI, Cochrane Library and the internet for papers from 1984-2004. The main search terms were 'obesity' and 'dental caries'. The inclusion criteria were studies that defined obesity (body mass index) and dental caries (total number of decayed, and filled teeth - DFT/DFS/dft/dfs) in their subjects. The following were excluded from this paper: articles on reviews, dietary guidelines, policy statements, papers related to oral health and nutrition deficiency--underweight, and with no relation between obesity and dental caries prevalence or dental health problems., RESULTS: No systematic review has focused on correlating obesity and caries and only three stud ies had high levels of evidence., CONCLUSION: Only one study with high level of evidence showed direct association between obesity and dental caries. In view of the findings, further well-designed randomised studies are needed to demonstrate the relationship between dental caries and obesity.", "author" : [ { "dropping-particle" : "", "family" : "Kantovitz", "given" : "Kamila Rosamilia", "non-dropping-particle" : "", "parse-names" : false, "suffix" : "" }, { "dropping-particle" : "", "family" : "Pascon", "given" : "Fernando Miori", "non-dropping-particle" : "", "parse-names" : false, "suffix" : "" }, { "dropping-particle" : "", "family" : "Rontani", "given" : "Regina Maria Puppin", "non-dropping-particle" : "", "parse-names" : false, "suffix" : "" }, { "dropping-particle" : "", "family" : "Gaviao", "given" : "Maria Beatriz Duarte", "non-dropping-particle" : "", "parse-names" : false, "suffix" : "" } ], "container-title" : "Oral Health &amp; Preventive Dentistry", "id" : "ITEM-1", "issue" : "2", "issued" : { "date-parts" : [ [ "2006" ] ] }, "page" : "137-144", "publisher" : "Department of Paediatric Dentistry, University of Campinas, Brazil.", "publisher-place" : "England", "title" : "Obesity and dental caries--A systematic review.", "type" : "article-journal", "volume" : "4" }, "uris" : [ "http://www.mendeley.com/documents/?uuid=45b5998c-e817-481d-801e-b1355aee8928" ] }, { "id" : "ITEM-2", "itemData" : { "DOI" : "10.1016/j.jebdp.2014.01.001", "ISBN" : "1532-3382", "ISSN" : "15323382", "PMID" : "24581705", "abstract" : "ARTICLE TITLE AND BIBLIOGRAPHIC INFORMATION Obesity and dental caries in children: A systematic review and meta-analysis. Hayden C, Bowler JO, Chambers S, Freeman R, Humphris G, Richards D, Cecil JE. Community Dent Oral Epidemiol 2013;41(4):289-308 REVIEWER Merrilyn Hooley, Dip App Sc (Dental Therapy), BA (Hons, Psych), Grad Cert Higher Ed, PhD PURPOSE/QUESTION What is the relationship between dental caries and obesity in children? SOURCE OF FUNDING The authors reported that no external funding sources directly supported this study TYPE OF STUDY/DESIGN Systematic review with meta-analysis of data LEVEL OF EVIDENCE Level 2: Limited-quality, patient-oriented evidence STRENGTH OF RECOMMENDATION GRADE Grade B: Inconsistent or limited-quality patient-oriented evidence", "author" : [ { "dropping-particle" : "", "family" : "Hooley", "given" : "Merrilyn", "non-dropping-particle" : "", "parse-names" : false, "suffix" : "" } ], "container-title" : "Journal of Evidence-Based Dental Practice", "id" : "ITEM-2", "issue" : "1", "issued" : { "date-parts" : [ [ "2014" ] ] }, "page" : "16-18", "title" : "Dental caries is related to obesity in children but the relationship is moderated by socio-economic strata and child age", "type" : "article", "volume" : "14" }, "uris" : [ "http://www.mendeley.com/documents/?uuid=3f50a1b8-ad83-375e-ad33-ad1119314f48" ] } ], "mendeley" : { "formattedCitation" : "&lt;sup&gt;8,17&lt;/sup&gt;", "plainTextFormattedCitation" : "8,17", "previouslyFormattedCitation" : "&lt;sup&gt;8,17&lt;/sup&gt;" }, "properties" : {  }, "schema" : "https://github.com/citation-style-language/schema/raw/master/csl-citation.json" }</w:instrText>
      </w:r>
      <w:r w:rsidR="00660C0C" w:rsidRPr="00391107">
        <w:rPr>
          <w:rFonts w:cs="Times New Roman"/>
          <w:szCs w:val="24"/>
        </w:rPr>
        <w:fldChar w:fldCharType="separate"/>
      </w:r>
      <w:r w:rsidR="003D25ED" w:rsidRPr="003D25ED">
        <w:rPr>
          <w:rFonts w:cs="Times New Roman"/>
          <w:noProof/>
          <w:szCs w:val="24"/>
          <w:vertAlign w:val="superscript"/>
        </w:rPr>
        <w:t>8,17</w:t>
      </w:r>
      <w:r w:rsidR="00660C0C" w:rsidRPr="00391107">
        <w:rPr>
          <w:rFonts w:cs="Times New Roman"/>
          <w:szCs w:val="24"/>
        </w:rPr>
        <w:fldChar w:fldCharType="end"/>
      </w:r>
    </w:p>
    <w:p w14:paraId="0D3BA9D1" w14:textId="68A16181" w:rsidR="003D25ED" w:rsidRPr="007B32AE" w:rsidRDefault="008B28BE" w:rsidP="007B32AE">
      <w:pPr>
        <w:rPr>
          <w:rFonts w:cs="Times New Roman"/>
          <w:bCs/>
          <w:szCs w:val="24"/>
        </w:rPr>
      </w:pPr>
      <w:r w:rsidRPr="00A71EB6">
        <w:rPr>
          <w:rFonts w:cs="Times New Roman"/>
          <w:szCs w:val="24"/>
        </w:rPr>
        <w:t>Bangladesh is a lower-middle-income country in South East Asia and the 10</w:t>
      </w:r>
      <w:r w:rsidRPr="00A71EB6">
        <w:rPr>
          <w:rFonts w:cs="Times New Roman"/>
          <w:szCs w:val="24"/>
          <w:vertAlign w:val="superscript"/>
        </w:rPr>
        <w:t>th</w:t>
      </w:r>
      <w:r w:rsidRPr="00A71EB6">
        <w:rPr>
          <w:rFonts w:cs="Times New Roman"/>
          <w:szCs w:val="24"/>
        </w:rPr>
        <w:t xml:space="preserve"> most densely populated country in the world</w:t>
      </w:r>
      <w:r w:rsidR="00F93753">
        <w:rPr>
          <w:rFonts w:cs="Times New Roman"/>
          <w:szCs w:val="24"/>
        </w:rPr>
        <w:t>.</w:t>
      </w:r>
      <w:r w:rsidR="00660C0C" w:rsidRPr="00A71EB6">
        <w:rPr>
          <w:rFonts w:cs="Times New Roman"/>
          <w:szCs w:val="24"/>
        </w:rPr>
        <w:fldChar w:fldCharType="begin" w:fldLock="1"/>
      </w:r>
      <w:r w:rsidR="003D25ED">
        <w:rPr>
          <w:rFonts w:cs="Times New Roman"/>
          <w:szCs w:val="24"/>
        </w:rPr>
        <w:instrText>ADDIN CSL_CITATION { "citationItems" : [ { "id" : "ITEM-1", "itemData" : { "URL" : "http://data.un.org/CountryProfile.aspx?crname=Bangladesh", "accessed" : { "date-parts" : [ [ "2017", "5", "10" ] ] }, "author" : [ { "dropping-particle" : "", "family" : "UN", "given" : "", "non-dropping-particle" : "", "parse-names" : false, "suffix" : "" } ], "container-title" : "UN", "id" : "ITEM-1", "issued" : { "date-parts" : [ [ "2016" ] ] }, "title" : "UNdata, country profile, Bangladesh", "type" : "webpage" }, "uris" : [ "http://www.mendeley.com/documents/?uuid=757a69ff-46ff-3c44-8ef8-75e6ed6df903" ] } ], "mendeley" : { "formattedCitation" : "&lt;sup&gt;18&lt;/sup&gt;", "plainTextFormattedCitation" : "18", "previouslyFormattedCitation" : "&lt;sup&gt;18&lt;/sup&gt;" }, "properties" : {  }, "schema" : "https://github.com/citation-style-language/schema/raw/master/csl-citation.json" }</w:instrText>
      </w:r>
      <w:r w:rsidR="00660C0C" w:rsidRPr="00A71EB6">
        <w:rPr>
          <w:rFonts w:cs="Times New Roman"/>
          <w:szCs w:val="24"/>
        </w:rPr>
        <w:fldChar w:fldCharType="separate"/>
      </w:r>
      <w:r w:rsidR="003D25ED" w:rsidRPr="003D25ED">
        <w:rPr>
          <w:rFonts w:cs="Times New Roman"/>
          <w:noProof/>
          <w:szCs w:val="24"/>
          <w:vertAlign w:val="superscript"/>
        </w:rPr>
        <w:t>18</w:t>
      </w:r>
      <w:r w:rsidR="00660C0C" w:rsidRPr="00A71EB6">
        <w:rPr>
          <w:rFonts w:cs="Times New Roman"/>
          <w:szCs w:val="24"/>
        </w:rPr>
        <w:fldChar w:fldCharType="end"/>
      </w:r>
      <w:r w:rsidRPr="00A71EB6">
        <w:rPr>
          <w:rFonts w:cs="Times New Roman"/>
          <w:szCs w:val="24"/>
        </w:rPr>
        <w:t xml:space="preserve"> </w:t>
      </w:r>
      <w:r w:rsidRPr="00A71EB6">
        <w:rPr>
          <w:rFonts w:cs="Times New Roman"/>
          <w:szCs w:val="24"/>
          <w:shd w:val="clear" w:color="auto" w:fill="FEFEFE"/>
        </w:rPr>
        <w:t xml:space="preserve">The United Nations Development Programme (UNDP) report shows that Bangladesh has registered </w:t>
      </w:r>
      <w:r w:rsidR="00585A02">
        <w:rPr>
          <w:rFonts w:cs="Times New Roman"/>
          <w:szCs w:val="24"/>
          <w:shd w:val="clear" w:color="auto" w:fill="FEFEFE"/>
        </w:rPr>
        <w:t>considerable</w:t>
      </w:r>
      <w:r w:rsidR="00585A02" w:rsidRPr="00A71EB6">
        <w:rPr>
          <w:rFonts w:cs="Times New Roman"/>
          <w:szCs w:val="24"/>
          <w:shd w:val="clear" w:color="auto" w:fill="FEFEFE"/>
        </w:rPr>
        <w:t xml:space="preserve"> </w:t>
      </w:r>
      <w:r w:rsidRPr="00A71EB6">
        <w:rPr>
          <w:rFonts w:cs="Times New Roman"/>
          <w:szCs w:val="24"/>
          <w:shd w:val="clear" w:color="auto" w:fill="FEFEFE"/>
        </w:rPr>
        <w:t>progress in some areas of the Millennium Development Goals (MDG)</w:t>
      </w:r>
      <w:r w:rsidR="001E7B66">
        <w:rPr>
          <w:rFonts w:cs="Times New Roman"/>
          <w:szCs w:val="24"/>
          <w:shd w:val="clear" w:color="auto" w:fill="FEFEFE"/>
        </w:rPr>
        <w:t>,</w:t>
      </w:r>
      <w:r w:rsidR="00821B86" w:rsidRPr="00A71EB6">
        <w:rPr>
          <w:rFonts w:cs="Times New Roman"/>
          <w:szCs w:val="24"/>
          <w:shd w:val="clear" w:color="auto" w:fill="FEFEFE"/>
        </w:rPr>
        <w:fldChar w:fldCharType="begin" w:fldLock="1"/>
      </w:r>
      <w:r w:rsidR="00821B86">
        <w:rPr>
          <w:rFonts w:cs="Times New Roman"/>
          <w:szCs w:val="24"/>
          <w:shd w:val="clear" w:color="auto" w:fill="FEFEFE"/>
        </w:rPr>
        <w:instrText>ADDIN CSL_CITATION { "citationItems" : [ { "id" : "ITEM-1", "itemData" : { "ISBN" : "9789994461325", "ISSN" : "1098-6596", "PMID" : "25246403", "URL" : "http://www.bd.undp.org/content/bangladesh/en/home/library/mdg/mdg-progress-report-2015.html", "abstract" : "MDGs, child motality,", "accessed" : { "date-parts" : [ [ "2017", "11", "4" ] ] }, "author" : [ { "dropping-particle" : "", "family" : "UN ECA", "given" : "", "non-dropping-particle" : "", "parse-names" : false, "suffix" : "" } ], "container-title" : "UNDP", "id" : "ITEM-1", "issued" : { "date-parts" : [ [ "2015" ] ] }, "page" : "1-152", "title" : "MDG Progress Report 2015", "type" : "webpage" }, "uris" : [ "http://www.mendeley.com/documents/?uuid=a5148fff-39d2-39b8-adc1-6b7684e2dfa3" ] } ], "mendeley" : { "formattedCitation" : "&lt;sup&gt;19&lt;/sup&gt;", "plainTextFormattedCitation" : "19", "previouslyFormattedCitation" : "&lt;sup&gt;19&lt;/sup&gt;" }, "properties" : {  }, "schema" : "https://github.com/citation-style-language/schema/raw/master/csl-citation.json" }</w:instrText>
      </w:r>
      <w:r w:rsidR="00821B86" w:rsidRPr="00A71EB6">
        <w:rPr>
          <w:rFonts w:cs="Times New Roman"/>
          <w:szCs w:val="24"/>
          <w:shd w:val="clear" w:color="auto" w:fill="FEFEFE"/>
        </w:rPr>
        <w:fldChar w:fldCharType="separate"/>
      </w:r>
      <w:r w:rsidR="00821B86" w:rsidRPr="003D25ED">
        <w:rPr>
          <w:rFonts w:cs="Times New Roman"/>
          <w:noProof/>
          <w:szCs w:val="24"/>
          <w:shd w:val="clear" w:color="auto" w:fill="FEFEFE"/>
          <w:vertAlign w:val="superscript"/>
        </w:rPr>
        <w:t>19</w:t>
      </w:r>
      <w:r w:rsidR="00821B86" w:rsidRPr="00A71EB6">
        <w:rPr>
          <w:rFonts w:cs="Times New Roman"/>
          <w:szCs w:val="24"/>
          <w:shd w:val="clear" w:color="auto" w:fill="FEFEFE"/>
        </w:rPr>
        <w:fldChar w:fldCharType="end"/>
      </w:r>
      <w:r w:rsidR="004B0D64">
        <w:rPr>
          <w:rFonts w:cs="Times New Roman"/>
          <w:szCs w:val="24"/>
          <w:shd w:val="clear" w:color="auto" w:fill="FEFEFE"/>
        </w:rPr>
        <w:t xml:space="preserve"> now evolved into the </w:t>
      </w:r>
      <w:r w:rsidR="004B0D64" w:rsidRPr="004B0D64">
        <w:rPr>
          <w:rFonts w:cs="Times New Roman"/>
          <w:szCs w:val="24"/>
          <w:shd w:val="clear" w:color="auto" w:fill="FEFEFE"/>
        </w:rPr>
        <w:t>Sustainable Development Goals (SDGs)</w:t>
      </w:r>
      <w:r w:rsidRPr="00A71EB6">
        <w:rPr>
          <w:rFonts w:cs="Times New Roman"/>
          <w:szCs w:val="24"/>
          <w:shd w:val="clear" w:color="auto" w:fill="FEFEFE"/>
        </w:rPr>
        <w:t xml:space="preserve">. </w:t>
      </w:r>
      <w:r w:rsidRPr="00862F77">
        <w:rPr>
          <w:rFonts w:cs="Times New Roman"/>
          <w:szCs w:val="24"/>
          <w:shd w:val="clear" w:color="auto" w:fill="FEFEFE"/>
        </w:rPr>
        <w:t xml:space="preserve">However, childhood malnutrition is among the issues identified as stumbling blocks in fulfilling </w:t>
      </w:r>
      <w:r w:rsidR="001A53F4" w:rsidRPr="00862F77">
        <w:rPr>
          <w:rFonts w:cs="Times New Roman"/>
          <w:szCs w:val="24"/>
          <w:shd w:val="clear" w:color="auto" w:fill="FEFEFE"/>
        </w:rPr>
        <w:t>S</w:t>
      </w:r>
      <w:r w:rsidR="00A91522" w:rsidRPr="00862F77">
        <w:rPr>
          <w:rFonts w:cs="Times New Roman"/>
          <w:szCs w:val="24"/>
          <w:shd w:val="clear" w:color="auto" w:fill="FEFEFE"/>
        </w:rPr>
        <w:t xml:space="preserve">DG </w:t>
      </w:r>
      <w:r w:rsidRPr="00862F77">
        <w:rPr>
          <w:rFonts w:cs="Times New Roman"/>
          <w:szCs w:val="24"/>
          <w:shd w:val="clear" w:color="auto" w:fill="FEFEFE"/>
        </w:rPr>
        <w:t>targets in Bangladesh</w:t>
      </w:r>
      <w:r w:rsidR="00F93753">
        <w:rPr>
          <w:rFonts w:cs="Times New Roman"/>
          <w:szCs w:val="24"/>
          <w:shd w:val="clear" w:color="auto" w:fill="FEFEFE"/>
        </w:rPr>
        <w:t>.</w:t>
      </w:r>
      <w:r w:rsidR="00E0320D" w:rsidRPr="00862F77">
        <w:rPr>
          <w:rFonts w:cs="Times New Roman"/>
          <w:szCs w:val="24"/>
          <w:lang w:val="en-US"/>
        </w:rPr>
        <w:fldChar w:fldCharType="begin" w:fldLock="1"/>
      </w:r>
      <w:r w:rsidR="00A55EB8" w:rsidRPr="00862F77">
        <w:rPr>
          <w:rFonts w:cs="Times New Roman"/>
          <w:szCs w:val="24"/>
          <w:lang w:val="en-US"/>
        </w:rPr>
        <w:instrText>ADDIN CSL_CITATION { "citationItems" : [ { "id" : "ITEM-1", "itemData" : { "URL" : "http://www.bd.undp.org/content/bangladesh/en/home/library/annual-reports/bangladesh-quarterly-development-update.html", "accessed" : { "date-parts" : [ [ "2018", "3", "2" ] ] }, "author" : [ { "dropping-particle" : "", "family" : "UNDP", "given" : "", "non-dropping-particle" : "", "parse-names" : false, "suffix" : "" } ], "id" : "ITEM-1", "issued" : { "date-parts" : [ [ "2018" ] ] }, "title" : "Bangladesh Quarterly Development Update | UNDP in Bangladesh", "type" : "webpage" }, "uris" : [ "http://www.mendeley.com/documents/?uuid=1b090d8b-378a-3456-a2dd-6d3093e23d6d" ] } ], "mendeley" : { "formattedCitation" : "&lt;sup&gt;20&lt;/sup&gt;", "plainTextFormattedCitation" : "20", "previouslyFormattedCitation" : "&lt;sup&gt;20&lt;/sup&gt;" }, "properties" : {  }, "schema" : "https://github.com/citation-style-language/schema/raw/master/csl-citation.json" }</w:instrText>
      </w:r>
      <w:r w:rsidR="00E0320D" w:rsidRPr="00862F77">
        <w:rPr>
          <w:rFonts w:cs="Times New Roman"/>
          <w:szCs w:val="24"/>
          <w:lang w:val="en-US"/>
        </w:rPr>
        <w:fldChar w:fldCharType="separate"/>
      </w:r>
      <w:r w:rsidR="00A55EB8" w:rsidRPr="00862F77">
        <w:rPr>
          <w:rFonts w:cs="Times New Roman"/>
          <w:noProof/>
          <w:szCs w:val="24"/>
          <w:vertAlign w:val="superscript"/>
          <w:lang w:val="en-US"/>
        </w:rPr>
        <w:t>20</w:t>
      </w:r>
      <w:r w:rsidR="00E0320D" w:rsidRPr="00862F77">
        <w:rPr>
          <w:rFonts w:cs="Times New Roman"/>
          <w:szCs w:val="24"/>
          <w:lang w:val="en-US"/>
        </w:rPr>
        <w:fldChar w:fldCharType="end"/>
      </w:r>
      <w:r w:rsidR="00CA0ED8">
        <w:rPr>
          <w:rFonts w:ascii="Times" w:hAnsi="Times" w:cs="Times"/>
          <w:sz w:val="32"/>
          <w:szCs w:val="32"/>
          <w:lang w:val="en-US"/>
        </w:rPr>
        <w:t xml:space="preserve"> </w:t>
      </w:r>
      <w:r w:rsidRPr="00A71EB6">
        <w:rPr>
          <w:rFonts w:cs="Times New Roman"/>
          <w:szCs w:val="24"/>
          <w:shd w:val="clear" w:color="auto" w:fill="FEFEFE"/>
        </w:rPr>
        <w:t xml:space="preserve">At the same time, oral health is a neglected part of health policy, and there are no national data available for dental caries prevalence among children. </w:t>
      </w:r>
      <w:r w:rsidR="00AC088B" w:rsidRPr="00A71EB6">
        <w:rPr>
          <w:rFonts w:cs="Times New Roman"/>
          <w:szCs w:val="24"/>
        </w:rPr>
        <w:t xml:space="preserve">Considering the inconsistent </w:t>
      </w:r>
      <w:r w:rsidR="00295735" w:rsidRPr="006D0433">
        <w:rPr>
          <w:rFonts w:cs="Times New Roman"/>
          <w:szCs w:val="24"/>
          <w:highlight w:val="yellow"/>
        </w:rPr>
        <w:t>findings</w:t>
      </w:r>
      <w:r w:rsidR="00295735">
        <w:rPr>
          <w:rFonts w:cs="Times New Roman"/>
          <w:szCs w:val="24"/>
        </w:rPr>
        <w:t xml:space="preserve"> </w:t>
      </w:r>
      <w:r w:rsidR="00295735" w:rsidRPr="006D0433">
        <w:rPr>
          <w:rFonts w:cs="Times New Roman"/>
          <w:szCs w:val="24"/>
          <w:highlight w:val="yellow"/>
        </w:rPr>
        <w:t>on</w:t>
      </w:r>
      <w:r w:rsidRPr="00A71EB6">
        <w:rPr>
          <w:rFonts w:cs="Times New Roman"/>
          <w:szCs w:val="24"/>
        </w:rPr>
        <w:t xml:space="preserve"> the relationship between dental caries and BMI in childhood, </w:t>
      </w:r>
      <w:r w:rsidR="00AC088B" w:rsidRPr="00A71EB6">
        <w:rPr>
          <w:rFonts w:cs="Times New Roman"/>
          <w:szCs w:val="24"/>
        </w:rPr>
        <w:t>and the need for further evidence derived from well-designed studies</w:t>
      </w:r>
      <w:r w:rsidRPr="00A71EB6">
        <w:rPr>
          <w:rFonts w:cs="Times New Roman"/>
          <w:szCs w:val="24"/>
        </w:rPr>
        <w:t xml:space="preserve"> in LMICs</w:t>
      </w:r>
      <w:r w:rsidR="00AC088B" w:rsidRPr="00A71EB6">
        <w:rPr>
          <w:rFonts w:cs="Times New Roman"/>
          <w:szCs w:val="24"/>
        </w:rPr>
        <w:t xml:space="preserve">, </w:t>
      </w:r>
      <w:r w:rsidR="003003FE" w:rsidRPr="00A71EB6">
        <w:rPr>
          <w:rFonts w:cs="Times New Roman"/>
          <w:szCs w:val="24"/>
        </w:rPr>
        <w:t xml:space="preserve">this study </w:t>
      </w:r>
      <w:r w:rsidR="00C06054" w:rsidRPr="00A71EB6">
        <w:rPr>
          <w:rFonts w:cs="Times New Roman"/>
          <w:szCs w:val="24"/>
        </w:rPr>
        <w:t>aimed to examine</w:t>
      </w:r>
      <w:r w:rsidR="003003FE" w:rsidRPr="00A71EB6">
        <w:rPr>
          <w:rFonts w:cs="Times New Roman"/>
          <w:szCs w:val="24"/>
        </w:rPr>
        <w:t xml:space="preserve"> the relationships between dental caries and </w:t>
      </w:r>
      <w:r w:rsidR="009A5419">
        <w:rPr>
          <w:rFonts w:cs="Times New Roman"/>
          <w:szCs w:val="24"/>
        </w:rPr>
        <w:t xml:space="preserve">age and sex adjusted </w:t>
      </w:r>
      <w:r w:rsidR="003003FE" w:rsidRPr="00A71EB6">
        <w:rPr>
          <w:rFonts w:cs="Times New Roman"/>
          <w:szCs w:val="24"/>
        </w:rPr>
        <w:t>height, weight and BMI</w:t>
      </w:r>
      <w:r w:rsidR="00A91522">
        <w:rPr>
          <w:rFonts w:cs="Times New Roman"/>
          <w:szCs w:val="24"/>
        </w:rPr>
        <w:t xml:space="preserve"> </w:t>
      </w:r>
      <w:r w:rsidR="003003FE" w:rsidRPr="00A71EB6">
        <w:rPr>
          <w:rFonts w:cs="Times New Roman"/>
          <w:szCs w:val="24"/>
        </w:rPr>
        <w:t xml:space="preserve">z-scores </w:t>
      </w:r>
      <w:r w:rsidRPr="00295735">
        <w:rPr>
          <w:rFonts w:cs="Times New Roman"/>
          <w:szCs w:val="24"/>
          <w:highlight w:val="yellow"/>
        </w:rPr>
        <w:t xml:space="preserve">among </w:t>
      </w:r>
      <w:r w:rsidR="00295735" w:rsidRPr="00295735">
        <w:rPr>
          <w:rFonts w:cs="Times New Roman"/>
          <w:szCs w:val="24"/>
          <w:highlight w:val="yellow"/>
        </w:rPr>
        <w:t>a sample of 5-9-year</w:t>
      </w:r>
      <w:r w:rsidR="0061717B" w:rsidRPr="00295735">
        <w:rPr>
          <w:rFonts w:cs="Times New Roman"/>
          <w:szCs w:val="24"/>
          <w:highlight w:val="yellow"/>
        </w:rPr>
        <w:t xml:space="preserve">-old </w:t>
      </w:r>
      <w:r w:rsidRPr="00295735">
        <w:rPr>
          <w:rFonts w:cs="Times New Roman"/>
          <w:szCs w:val="24"/>
          <w:highlight w:val="yellow"/>
        </w:rPr>
        <w:t>children</w:t>
      </w:r>
      <w:r w:rsidR="000E2830">
        <w:rPr>
          <w:rFonts w:cs="Times New Roman"/>
          <w:szCs w:val="24"/>
          <w:highlight w:val="yellow"/>
        </w:rPr>
        <w:t xml:space="preserve"> from Dhaka, Bangladesh</w:t>
      </w:r>
      <w:r w:rsidR="00F202B1" w:rsidRPr="00295735">
        <w:rPr>
          <w:rFonts w:cs="Times New Roman"/>
          <w:bCs/>
          <w:szCs w:val="24"/>
          <w:highlight w:val="yellow"/>
        </w:rPr>
        <w:t>.</w:t>
      </w:r>
      <w:r w:rsidR="002A4B24" w:rsidRPr="00A71EB6">
        <w:rPr>
          <w:rFonts w:cs="Times New Roman"/>
          <w:bCs/>
          <w:szCs w:val="24"/>
        </w:rPr>
        <w:t xml:space="preserve"> </w:t>
      </w:r>
    </w:p>
    <w:p w14:paraId="44EE71AC" w14:textId="77777777" w:rsidR="00255550" w:rsidRPr="00391107" w:rsidRDefault="00BD05F6" w:rsidP="00255550">
      <w:pPr>
        <w:tabs>
          <w:tab w:val="left" w:pos="6375"/>
        </w:tabs>
        <w:rPr>
          <w:rFonts w:cs="Times New Roman"/>
          <w:b/>
          <w:szCs w:val="24"/>
        </w:rPr>
      </w:pPr>
      <w:r w:rsidRPr="00391107">
        <w:rPr>
          <w:rFonts w:cs="Times New Roman"/>
          <w:b/>
          <w:szCs w:val="24"/>
        </w:rPr>
        <w:lastRenderedPageBreak/>
        <w:t>Method</w:t>
      </w:r>
      <w:r w:rsidR="0094743A">
        <w:rPr>
          <w:rFonts w:cs="Times New Roman"/>
          <w:b/>
          <w:szCs w:val="24"/>
        </w:rPr>
        <w:t>s</w:t>
      </w:r>
      <w:r w:rsidR="001B2F90" w:rsidRPr="00391107">
        <w:rPr>
          <w:rFonts w:cs="Times New Roman"/>
          <w:b/>
          <w:szCs w:val="24"/>
        </w:rPr>
        <w:t xml:space="preserve"> </w:t>
      </w:r>
    </w:p>
    <w:p w14:paraId="0A8BA20D" w14:textId="761A86EC" w:rsidR="009A3815" w:rsidRDefault="004C41FD" w:rsidP="00255550">
      <w:pPr>
        <w:tabs>
          <w:tab w:val="left" w:pos="6375"/>
        </w:tabs>
        <w:rPr>
          <w:rFonts w:eastAsia="Times New Roman" w:cs="Times New Roman"/>
          <w:szCs w:val="24"/>
          <w:lang w:val="en-US"/>
        </w:rPr>
      </w:pPr>
      <w:r w:rsidRPr="00391107">
        <w:rPr>
          <w:rFonts w:cs="Times New Roman"/>
          <w:szCs w:val="24"/>
        </w:rPr>
        <w:t>A</w:t>
      </w:r>
      <w:r w:rsidR="00AC088B" w:rsidRPr="00391107">
        <w:rPr>
          <w:rFonts w:cs="Times New Roman"/>
          <w:szCs w:val="24"/>
        </w:rPr>
        <w:t xml:space="preserve"> cross-sectional observational study</w:t>
      </w:r>
      <w:r w:rsidRPr="00391107">
        <w:rPr>
          <w:rFonts w:cs="Times New Roman"/>
          <w:szCs w:val="24"/>
        </w:rPr>
        <w:t xml:space="preserve"> was conducted</w:t>
      </w:r>
      <w:r w:rsidR="00AC088B" w:rsidRPr="00391107">
        <w:rPr>
          <w:rFonts w:cs="Times New Roman"/>
          <w:szCs w:val="24"/>
        </w:rPr>
        <w:t xml:space="preserve"> </w:t>
      </w:r>
      <w:r w:rsidR="00E12156" w:rsidRPr="00391107">
        <w:rPr>
          <w:rFonts w:cs="Times New Roman"/>
          <w:szCs w:val="24"/>
        </w:rPr>
        <w:t>among</w:t>
      </w:r>
      <w:r w:rsidR="00091A7F">
        <w:rPr>
          <w:rFonts w:cs="Times New Roman"/>
          <w:szCs w:val="24"/>
        </w:rPr>
        <w:t xml:space="preserve"> </w:t>
      </w:r>
      <w:r w:rsidR="00091A7F" w:rsidRPr="00765693">
        <w:rPr>
          <w:rFonts w:cs="Times New Roman"/>
          <w:szCs w:val="24"/>
          <w:highlight w:val="yellow"/>
        </w:rPr>
        <w:t xml:space="preserve">a </w:t>
      </w:r>
      <w:r w:rsidR="00091A7F">
        <w:rPr>
          <w:rFonts w:cs="Times New Roman"/>
          <w:szCs w:val="24"/>
          <w:highlight w:val="yellow"/>
        </w:rPr>
        <w:t xml:space="preserve">non-representative </w:t>
      </w:r>
      <w:r w:rsidR="00091A7F" w:rsidRPr="00765693">
        <w:rPr>
          <w:rFonts w:cs="Times New Roman"/>
          <w:szCs w:val="24"/>
          <w:highlight w:val="yellow"/>
        </w:rPr>
        <w:t>sample of</w:t>
      </w:r>
      <w:r w:rsidR="00E12156" w:rsidRPr="00391107">
        <w:rPr>
          <w:rFonts w:cs="Times New Roman"/>
          <w:szCs w:val="24"/>
        </w:rPr>
        <w:t xml:space="preserve"> 5-9-year-old children and their parents </w:t>
      </w:r>
      <w:r w:rsidR="00AC088B" w:rsidRPr="00391107">
        <w:rPr>
          <w:rFonts w:cs="Times New Roman"/>
          <w:szCs w:val="24"/>
        </w:rPr>
        <w:t>in Dhak</w:t>
      </w:r>
      <w:r w:rsidR="00B80F87">
        <w:rPr>
          <w:rFonts w:cs="Times New Roman"/>
          <w:szCs w:val="24"/>
        </w:rPr>
        <w:t xml:space="preserve">a, </w:t>
      </w:r>
      <w:r w:rsidR="00AC088B" w:rsidRPr="00391107">
        <w:rPr>
          <w:rFonts w:cs="Times New Roman"/>
          <w:szCs w:val="24"/>
        </w:rPr>
        <w:t>Bangladesh</w:t>
      </w:r>
      <w:r w:rsidR="00E12156">
        <w:rPr>
          <w:rFonts w:cs="Times New Roman"/>
          <w:szCs w:val="24"/>
        </w:rPr>
        <w:t>. Data were collected between</w:t>
      </w:r>
      <w:r w:rsidR="00AC088B" w:rsidRPr="00391107">
        <w:rPr>
          <w:rFonts w:cs="Times New Roman"/>
          <w:szCs w:val="24"/>
        </w:rPr>
        <w:t xml:space="preserve"> August </w:t>
      </w:r>
      <w:r w:rsidR="00E12156">
        <w:rPr>
          <w:rFonts w:cs="Times New Roman"/>
          <w:szCs w:val="24"/>
        </w:rPr>
        <w:t>and</w:t>
      </w:r>
      <w:r w:rsidR="00E12156" w:rsidRPr="00391107">
        <w:rPr>
          <w:rFonts w:cs="Times New Roman"/>
          <w:szCs w:val="24"/>
        </w:rPr>
        <w:t xml:space="preserve"> </w:t>
      </w:r>
      <w:r w:rsidR="00AC088B" w:rsidRPr="00391107">
        <w:rPr>
          <w:rFonts w:cs="Times New Roman"/>
          <w:szCs w:val="24"/>
        </w:rPr>
        <w:t>October 2015</w:t>
      </w:r>
      <w:r w:rsidR="001B55E1" w:rsidRPr="00391107">
        <w:rPr>
          <w:rFonts w:cs="Times New Roman"/>
          <w:szCs w:val="24"/>
        </w:rPr>
        <w:t xml:space="preserve">. To meet the </w:t>
      </w:r>
      <w:r w:rsidR="00166262" w:rsidRPr="00391107">
        <w:rPr>
          <w:rFonts w:cs="Times New Roman"/>
          <w:szCs w:val="24"/>
        </w:rPr>
        <w:t>aim</w:t>
      </w:r>
      <w:r w:rsidR="001B55E1" w:rsidRPr="00391107">
        <w:rPr>
          <w:rFonts w:cs="Times New Roman"/>
          <w:szCs w:val="24"/>
        </w:rPr>
        <w:t xml:space="preserve"> of this study it was important to include children with a range of caries levels. Therefore, the study population was selected from two settings: a clinical se</w:t>
      </w:r>
      <w:r w:rsidR="00950A7F" w:rsidRPr="00391107">
        <w:rPr>
          <w:rFonts w:cs="Times New Roman"/>
          <w:szCs w:val="24"/>
        </w:rPr>
        <w:t>tting</w:t>
      </w:r>
      <w:r w:rsidR="00351518">
        <w:rPr>
          <w:rFonts w:cs="Times New Roman"/>
          <w:szCs w:val="24"/>
        </w:rPr>
        <w:t xml:space="preserve"> (hospital sample)</w:t>
      </w:r>
      <w:r w:rsidR="00950A7F" w:rsidRPr="00391107">
        <w:rPr>
          <w:rFonts w:cs="Times New Roman"/>
          <w:szCs w:val="24"/>
        </w:rPr>
        <w:t>, and a community setting</w:t>
      </w:r>
      <w:r w:rsidR="00351518">
        <w:rPr>
          <w:rFonts w:cs="Times New Roman"/>
          <w:szCs w:val="24"/>
        </w:rPr>
        <w:t xml:space="preserve"> (school sample)</w:t>
      </w:r>
      <w:r w:rsidR="001B55E1" w:rsidRPr="00391107">
        <w:rPr>
          <w:rFonts w:cs="Times New Roman"/>
          <w:szCs w:val="24"/>
        </w:rPr>
        <w:t>. Ethical approval was obtained from the U</w:t>
      </w:r>
      <w:r w:rsidR="00FB5E7F" w:rsidRPr="00391107">
        <w:rPr>
          <w:rFonts w:cs="Times New Roman"/>
          <w:szCs w:val="24"/>
        </w:rPr>
        <w:t>niversity College London</w:t>
      </w:r>
      <w:r w:rsidR="001B55E1" w:rsidRPr="00391107">
        <w:rPr>
          <w:rFonts w:cs="Times New Roman"/>
          <w:szCs w:val="24"/>
        </w:rPr>
        <w:t xml:space="preserve"> Research Ethics Committee and </w:t>
      </w:r>
      <w:r w:rsidR="00E12156">
        <w:rPr>
          <w:rFonts w:cs="Times New Roman"/>
          <w:szCs w:val="24"/>
        </w:rPr>
        <w:t xml:space="preserve">the </w:t>
      </w:r>
      <w:r w:rsidR="001B55E1" w:rsidRPr="00391107">
        <w:rPr>
          <w:rFonts w:cs="Times New Roman"/>
          <w:szCs w:val="24"/>
        </w:rPr>
        <w:t>National Research Ethics Committee of Bangladesh. All participant</w:t>
      </w:r>
      <w:r w:rsidR="00E12156">
        <w:rPr>
          <w:rFonts w:cs="Times New Roman"/>
          <w:szCs w:val="24"/>
        </w:rPr>
        <w:t>s’</w:t>
      </w:r>
      <w:r w:rsidR="001B55E1" w:rsidRPr="00391107">
        <w:rPr>
          <w:rFonts w:cs="Times New Roman"/>
          <w:szCs w:val="24"/>
        </w:rPr>
        <w:t xml:space="preserve"> parents</w:t>
      </w:r>
      <w:r w:rsidR="00E12156">
        <w:rPr>
          <w:rFonts w:cs="Times New Roman"/>
          <w:szCs w:val="24"/>
        </w:rPr>
        <w:t xml:space="preserve"> or </w:t>
      </w:r>
      <w:r w:rsidR="001B55E1" w:rsidRPr="00391107">
        <w:rPr>
          <w:rFonts w:cs="Times New Roman"/>
          <w:szCs w:val="24"/>
        </w:rPr>
        <w:t xml:space="preserve">legal guardians provided written informed consent. </w:t>
      </w:r>
      <w:r w:rsidR="001B55E1" w:rsidRPr="00391107">
        <w:rPr>
          <w:rFonts w:eastAsia="Times New Roman" w:cs="Times New Roman"/>
          <w:szCs w:val="24"/>
          <w:lang w:val="en-US"/>
        </w:rPr>
        <w:t xml:space="preserve">A pilot study was conducted in January 2015 in Bangladesh </w:t>
      </w:r>
      <w:r w:rsidR="001F5E26" w:rsidRPr="00391107">
        <w:rPr>
          <w:rFonts w:eastAsia="Times New Roman" w:cs="Times New Roman"/>
          <w:szCs w:val="24"/>
          <w:lang w:val="en-US"/>
        </w:rPr>
        <w:t>with</w:t>
      </w:r>
      <w:r w:rsidR="001B55E1" w:rsidRPr="00391107">
        <w:rPr>
          <w:rFonts w:eastAsia="Times New Roman" w:cs="Times New Roman"/>
          <w:szCs w:val="24"/>
          <w:lang w:val="en-US"/>
        </w:rPr>
        <w:t xml:space="preserve"> 272 child</w:t>
      </w:r>
      <w:r w:rsidR="001106CF">
        <w:rPr>
          <w:rFonts w:eastAsia="Times New Roman" w:cs="Times New Roman"/>
          <w:szCs w:val="24"/>
          <w:lang w:val="en-US"/>
        </w:rPr>
        <w:t>ren</w:t>
      </w:r>
      <w:r w:rsidR="001F5E26" w:rsidRPr="00391107">
        <w:rPr>
          <w:rFonts w:eastAsia="Times New Roman" w:cs="Times New Roman"/>
          <w:szCs w:val="24"/>
          <w:lang w:val="en-US"/>
        </w:rPr>
        <w:t>, which demonstrated the overall feasibility of the procedures adopted for the study.</w:t>
      </w:r>
    </w:p>
    <w:p w14:paraId="29D47E54" w14:textId="089426C5" w:rsidR="009A3815" w:rsidRPr="007B09F2" w:rsidRDefault="00091A7F" w:rsidP="007B09F2">
      <w:pPr>
        <w:tabs>
          <w:tab w:val="left" w:pos="6375"/>
        </w:tabs>
        <w:rPr>
          <w:rFonts w:cs="Times New Roman"/>
          <w:szCs w:val="24"/>
        </w:rPr>
      </w:pPr>
      <w:r w:rsidRPr="00765693">
        <w:rPr>
          <w:bCs/>
          <w:iCs/>
          <w:highlight w:val="yellow"/>
        </w:rPr>
        <w:t>A pragmatic approach was taken to select the sample</w:t>
      </w:r>
      <w:r w:rsidRPr="00765693">
        <w:rPr>
          <w:rFonts w:eastAsia="Times New Roman" w:cs="Times New Roman"/>
          <w:szCs w:val="24"/>
          <w:highlight w:val="yellow"/>
        </w:rPr>
        <w:t xml:space="preserve">. </w:t>
      </w:r>
      <w:r w:rsidR="006B5EE7" w:rsidRPr="00765693">
        <w:rPr>
          <w:rFonts w:eastAsia="Times New Roman" w:cs="Times New Roman"/>
          <w:szCs w:val="24"/>
          <w:highlight w:val="yellow"/>
        </w:rPr>
        <w:t xml:space="preserve">Participants were recruited among children </w:t>
      </w:r>
      <w:r w:rsidR="00D946A2" w:rsidRPr="00765693">
        <w:rPr>
          <w:rFonts w:eastAsia="Times New Roman" w:cs="Times New Roman"/>
          <w:szCs w:val="24"/>
          <w:highlight w:val="yellow"/>
        </w:rPr>
        <w:t>attending</w:t>
      </w:r>
      <w:r w:rsidR="000A13D8" w:rsidRPr="00765693">
        <w:rPr>
          <w:rFonts w:eastAsia="Times New Roman" w:cs="Times New Roman"/>
          <w:szCs w:val="24"/>
          <w:highlight w:val="yellow"/>
        </w:rPr>
        <w:t xml:space="preserve"> </w:t>
      </w:r>
      <w:r w:rsidR="006C4BF3" w:rsidRPr="00765693">
        <w:rPr>
          <w:rFonts w:eastAsia="Times New Roman" w:cs="Times New Roman"/>
          <w:szCs w:val="24"/>
          <w:highlight w:val="yellow"/>
        </w:rPr>
        <w:t xml:space="preserve">the </w:t>
      </w:r>
      <w:r w:rsidR="000A13D8" w:rsidRPr="00765693">
        <w:rPr>
          <w:rFonts w:eastAsia="Times New Roman" w:cs="Times New Roman"/>
          <w:szCs w:val="24"/>
          <w:highlight w:val="yellow"/>
        </w:rPr>
        <w:t>Dhaka Dental College Hospital</w:t>
      </w:r>
      <w:r w:rsidR="00D946A2" w:rsidRPr="00765693">
        <w:rPr>
          <w:rFonts w:eastAsia="Times New Roman" w:cs="Times New Roman"/>
          <w:szCs w:val="24"/>
          <w:highlight w:val="yellow"/>
        </w:rPr>
        <w:t xml:space="preserve"> </w:t>
      </w:r>
      <w:r w:rsidR="00660C0C" w:rsidRPr="00765693">
        <w:rPr>
          <w:rFonts w:eastAsia="Times New Roman" w:cs="Times New Roman"/>
          <w:szCs w:val="24"/>
          <w:highlight w:val="yellow"/>
        </w:rPr>
        <w:fldChar w:fldCharType="begin" w:fldLock="1"/>
      </w:r>
      <w:r w:rsidR="00A55EB8" w:rsidRPr="00765693">
        <w:rPr>
          <w:rFonts w:eastAsia="Times New Roman" w:cs="Times New Roman"/>
          <w:szCs w:val="24"/>
          <w:highlight w:val="yellow"/>
        </w:rPr>
        <w:instrText>ADDIN CSL_CITATION { "citationItems" : [ { "id" : "ITEM-1", "itemData" : { "URL" : "http://www.dhakadental.gov.bd/", "accessed" : { "date-parts" : [ [ "2017", "6", "6" ] ] }, "author" : [ { "dropping-particle" : "", "family" : "DDCH", "given" : "", "non-dropping-particle" : "", "parse-names" : false, "suffix" : "" } ], "id" : "ITEM-1", "issued" : { "date-parts" : [ [ "2017" ] ] }, "title" : "Dhaka Dental College Hospital", "type" : "webpage" }, "uris" : [ "http://www.mendeley.com/documents/?uuid=91a9965e-f9cc-4bf7-aaae-667b225005f3" ] } ], "mendeley" : { "formattedCitation" : "&lt;sup&gt;21&lt;/sup&gt;", "manualFormatting" : "(DDCH)", "plainTextFormattedCitation" : "21", "previouslyFormattedCitation" : "&lt;sup&gt;21&lt;/sup&gt;" }, "properties" : {  }, "schema" : "https://github.com/citation-style-language/schema/raw/master/csl-citation.json" }</w:instrText>
      </w:r>
      <w:r w:rsidR="00660C0C" w:rsidRPr="00765693">
        <w:rPr>
          <w:rFonts w:eastAsia="Times New Roman" w:cs="Times New Roman"/>
          <w:szCs w:val="24"/>
          <w:highlight w:val="yellow"/>
        </w:rPr>
        <w:fldChar w:fldCharType="separate"/>
      </w:r>
      <w:r w:rsidR="00C73688" w:rsidRPr="00765693">
        <w:rPr>
          <w:rFonts w:eastAsia="Times New Roman" w:cs="Times New Roman"/>
          <w:noProof/>
          <w:szCs w:val="24"/>
          <w:highlight w:val="yellow"/>
        </w:rPr>
        <w:t>(DDCH)</w:t>
      </w:r>
      <w:r w:rsidR="00660C0C" w:rsidRPr="00765693">
        <w:rPr>
          <w:rFonts w:eastAsia="Times New Roman" w:cs="Times New Roman"/>
          <w:szCs w:val="24"/>
          <w:highlight w:val="yellow"/>
        </w:rPr>
        <w:fldChar w:fldCharType="end"/>
      </w:r>
      <w:r w:rsidR="007272D4" w:rsidRPr="00765693">
        <w:rPr>
          <w:rFonts w:eastAsia="Times New Roman" w:cs="Times New Roman"/>
          <w:szCs w:val="24"/>
          <w:highlight w:val="yellow"/>
        </w:rPr>
        <w:t xml:space="preserve"> </w:t>
      </w:r>
      <w:r w:rsidR="00D946A2" w:rsidRPr="00765693">
        <w:rPr>
          <w:rFonts w:eastAsia="Times New Roman" w:cs="Times New Roman"/>
          <w:szCs w:val="24"/>
          <w:highlight w:val="yellow"/>
        </w:rPr>
        <w:t>for treatment</w:t>
      </w:r>
      <w:r w:rsidR="00F93753" w:rsidRPr="00765693">
        <w:rPr>
          <w:rFonts w:eastAsia="Times New Roman" w:cs="Times New Roman"/>
          <w:szCs w:val="24"/>
          <w:highlight w:val="yellow"/>
        </w:rPr>
        <w:t>.</w:t>
      </w:r>
      <w:r w:rsidR="00585D06" w:rsidRPr="00765693">
        <w:rPr>
          <w:rFonts w:eastAsia="Times New Roman" w:cs="Times New Roman"/>
          <w:szCs w:val="24"/>
          <w:highlight w:val="yellow"/>
        </w:rPr>
        <w:t xml:space="preserve"> </w:t>
      </w:r>
      <w:r w:rsidR="00585D06" w:rsidRPr="00091A7F">
        <w:rPr>
          <w:rFonts w:eastAsia="Times New Roman" w:cs="Times New Roman"/>
          <w:szCs w:val="24"/>
          <w:highlight w:val="yellow"/>
        </w:rPr>
        <w:t xml:space="preserve">DDCH </w:t>
      </w:r>
      <w:r w:rsidR="00F91A55" w:rsidRPr="00091A7F">
        <w:rPr>
          <w:rFonts w:eastAsia="Times New Roman" w:cs="Times New Roman"/>
          <w:szCs w:val="24"/>
          <w:highlight w:val="yellow"/>
        </w:rPr>
        <w:t xml:space="preserve">was chosen </w:t>
      </w:r>
      <w:r w:rsidR="00283594" w:rsidRPr="00765693">
        <w:rPr>
          <w:rFonts w:eastAsia="Times New Roman" w:cs="Times New Roman"/>
          <w:szCs w:val="24"/>
          <w:highlight w:val="yellow"/>
        </w:rPr>
        <w:t xml:space="preserve">because it </w:t>
      </w:r>
      <w:r w:rsidR="00585D06" w:rsidRPr="00091A7F">
        <w:rPr>
          <w:rFonts w:cs="Arial"/>
          <w:bCs/>
          <w:szCs w:val="24"/>
          <w:highlight w:val="yellow"/>
        </w:rPr>
        <w:t xml:space="preserve">is </w:t>
      </w:r>
      <w:r w:rsidR="00585D06" w:rsidRPr="00091A7F">
        <w:rPr>
          <w:rFonts w:cs="Arial"/>
          <w:szCs w:val="24"/>
          <w:highlight w:val="yellow"/>
        </w:rPr>
        <w:t xml:space="preserve">the largest dental educational institution and </w:t>
      </w:r>
      <w:r w:rsidR="00283594" w:rsidRPr="00091A7F">
        <w:rPr>
          <w:rFonts w:cs="Arial"/>
          <w:szCs w:val="24"/>
          <w:highlight w:val="yellow"/>
        </w:rPr>
        <w:t xml:space="preserve">the </w:t>
      </w:r>
      <w:r w:rsidR="00585D06" w:rsidRPr="00091A7F">
        <w:rPr>
          <w:rFonts w:cs="Arial"/>
          <w:bCs/>
          <w:iCs/>
          <w:szCs w:val="24"/>
          <w:highlight w:val="yellow"/>
        </w:rPr>
        <w:t xml:space="preserve">only Government Dental </w:t>
      </w:r>
      <w:r w:rsidR="009172C3" w:rsidRPr="00091A7F">
        <w:rPr>
          <w:rFonts w:cs="Arial"/>
          <w:bCs/>
          <w:iCs/>
          <w:szCs w:val="24"/>
          <w:highlight w:val="yellow"/>
        </w:rPr>
        <w:t xml:space="preserve">College </w:t>
      </w:r>
      <w:r w:rsidR="00585D06" w:rsidRPr="00091A7F">
        <w:rPr>
          <w:rFonts w:cs="Arial"/>
          <w:bCs/>
          <w:iCs/>
          <w:szCs w:val="24"/>
          <w:highlight w:val="yellow"/>
        </w:rPr>
        <w:t>Hospital in Bangladesh.</w:t>
      </w:r>
      <w:r w:rsidR="00660C0C" w:rsidRPr="00765693">
        <w:rPr>
          <w:rFonts w:eastAsia="Times New Roman" w:cs="Times New Roman"/>
          <w:szCs w:val="24"/>
          <w:highlight w:val="yellow"/>
        </w:rPr>
        <w:fldChar w:fldCharType="begin" w:fldLock="1"/>
      </w:r>
      <w:r w:rsidR="00A55EB8" w:rsidRPr="00765693">
        <w:rPr>
          <w:rFonts w:eastAsia="Times New Roman" w:cs="Times New Roman"/>
          <w:szCs w:val="24"/>
          <w:highlight w:val="yellow"/>
        </w:rPr>
        <w:instrText>ADDIN CSL_CITATION { "citationItems" : [ { "id" : "ITEM-1", "itemData" : { "URL" : "http://www.dhakadental.gov.bd/", "accessed" : { "date-parts" : [ [ "2017", "6", "6" ] ] }, "author" : [ { "dropping-particle" : "", "family" : "DDCH", "given" : "", "non-dropping-particle" : "", "parse-names" : false, "suffix" : "" } ], "id" : "ITEM-1", "issued" : { "date-parts" : [ [ "2017" ] ] }, "title" : "Dhaka Dental College Hospital", "type" : "webpage" }, "uris" : [ "http://www.mendeley.com/documents/?uuid=91a9965e-f9cc-4bf7-aaae-667b225005f3" ] } ], "mendeley" : { "formattedCitation" : "&lt;sup&gt;21&lt;/sup&gt;", "plainTextFormattedCitation" : "21", "previouslyFormattedCitation" : "&lt;sup&gt;21&lt;/sup&gt;" }, "properties" : {  }, "schema" : "https://github.com/citation-style-language/schema/raw/master/csl-citation.json" }</w:instrText>
      </w:r>
      <w:r w:rsidR="00660C0C" w:rsidRPr="00765693">
        <w:rPr>
          <w:rFonts w:eastAsia="Times New Roman" w:cs="Times New Roman"/>
          <w:szCs w:val="24"/>
          <w:highlight w:val="yellow"/>
        </w:rPr>
        <w:fldChar w:fldCharType="separate"/>
      </w:r>
      <w:r w:rsidR="00A55EB8" w:rsidRPr="00765693">
        <w:rPr>
          <w:rFonts w:eastAsia="Times New Roman" w:cs="Times New Roman"/>
          <w:noProof/>
          <w:szCs w:val="24"/>
          <w:highlight w:val="yellow"/>
          <w:vertAlign w:val="superscript"/>
        </w:rPr>
        <w:t>21</w:t>
      </w:r>
      <w:r w:rsidR="00660C0C" w:rsidRPr="00765693">
        <w:rPr>
          <w:rFonts w:eastAsia="Times New Roman" w:cs="Times New Roman"/>
          <w:szCs w:val="24"/>
          <w:highlight w:val="yellow"/>
        </w:rPr>
        <w:fldChar w:fldCharType="end"/>
      </w:r>
      <w:r w:rsidR="00681304" w:rsidRPr="00765693">
        <w:rPr>
          <w:rFonts w:eastAsia="Times New Roman" w:cs="Times New Roman"/>
          <w:szCs w:val="24"/>
          <w:highlight w:val="yellow"/>
        </w:rPr>
        <w:t xml:space="preserve"> </w:t>
      </w:r>
      <w:r w:rsidR="00D946A2" w:rsidRPr="00765693">
        <w:rPr>
          <w:rFonts w:cs="Times New Roman"/>
          <w:szCs w:val="24"/>
          <w:highlight w:val="yellow"/>
        </w:rPr>
        <w:t xml:space="preserve">In addition, </w:t>
      </w:r>
      <w:r w:rsidR="00641EF1" w:rsidRPr="00765693">
        <w:rPr>
          <w:rFonts w:cs="Times New Roman"/>
          <w:szCs w:val="24"/>
          <w:highlight w:val="yellow"/>
        </w:rPr>
        <w:t xml:space="preserve">five </w:t>
      </w:r>
      <w:r w:rsidR="00911031" w:rsidRPr="00765693">
        <w:rPr>
          <w:rFonts w:cs="Times New Roman"/>
          <w:szCs w:val="24"/>
          <w:highlight w:val="yellow"/>
        </w:rPr>
        <w:t xml:space="preserve">local </w:t>
      </w:r>
      <w:r w:rsidR="00725E41" w:rsidRPr="00765693">
        <w:rPr>
          <w:rFonts w:cs="Times New Roman"/>
          <w:szCs w:val="24"/>
          <w:highlight w:val="yellow"/>
        </w:rPr>
        <w:t xml:space="preserve">primary </w:t>
      </w:r>
      <w:r w:rsidR="00911031" w:rsidRPr="00765693">
        <w:rPr>
          <w:rFonts w:cs="Times New Roman"/>
          <w:szCs w:val="24"/>
          <w:highlight w:val="yellow"/>
        </w:rPr>
        <w:t xml:space="preserve">schools </w:t>
      </w:r>
      <w:r w:rsidRPr="00765693">
        <w:rPr>
          <w:rFonts w:cs="Times New Roman"/>
          <w:szCs w:val="24"/>
          <w:highlight w:val="yellow"/>
        </w:rPr>
        <w:t>situated in the catchment area of the hospital were randomly selected and invited to take part in the study, three of which agreed to participate</w:t>
      </w:r>
      <w:r w:rsidR="006B5EE7" w:rsidRPr="00765693">
        <w:rPr>
          <w:rFonts w:cs="Times New Roman"/>
          <w:szCs w:val="24"/>
          <w:highlight w:val="yellow"/>
        </w:rPr>
        <w:t>.</w:t>
      </w:r>
      <w:r w:rsidR="006B5EE7" w:rsidRPr="00391107">
        <w:rPr>
          <w:rFonts w:cs="Times New Roman"/>
          <w:szCs w:val="24"/>
        </w:rPr>
        <w:t xml:space="preserve"> </w:t>
      </w:r>
      <w:r w:rsidR="006B5EE7" w:rsidRPr="00391107">
        <w:rPr>
          <w:rFonts w:cs="Times New Roman"/>
          <w:bCs/>
          <w:iCs/>
          <w:szCs w:val="24"/>
        </w:rPr>
        <w:t xml:space="preserve">All </w:t>
      </w:r>
      <w:r w:rsidR="00725E41">
        <w:rPr>
          <w:rFonts w:cs="Times New Roman"/>
          <w:bCs/>
          <w:iCs/>
          <w:szCs w:val="24"/>
        </w:rPr>
        <w:t>5-9-</w:t>
      </w:r>
      <w:r w:rsidR="00265771">
        <w:rPr>
          <w:rFonts w:cs="Times New Roman"/>
          <w:bCs/>
          <w:iCs/>
          <w:szCs w:val="24"/>
        </w:rPr>
        <w:t>year</w:t>
      </w:r>
      <w:r w:rsidR="00D131F2">
        <w:rPr>
          <w:rFonts w:cs="Times New Roman"/>
          <w:bCs/>
          <w:iCs/>
          <w:szCs w:val="24"/>
        </w:rPr>
        <w:t>s</w:t>
      </w:r>
      <w:r w:rsidR="00265771">
        <w:rPr>
          <w:rFonts w:cs="Times New Roman"/>
          <w:bCs/>
          <w:iCs/>
          <w:szCs w:val="24"/>
        </w:rPr>
        <w:t>-old</w:t>
      </w:r>
      <w:r w:rsidR="00265771" w:rsidRPr="00391107">
        <w:rPr>
          <w:rFonts w:cs="Times New Roman"/>
          <w:bCs/>
          <w:iCs/>
          <w:szCs w:val="24"/>
        </w:rPr>
        <w:t xml:space="preserve"> </w:t>
      </w:r>
      <w:r w:rsidR="006B5EE7" w:rsidRPr="00391107">
        <w:rPr>
          <w:rFonts w:cs="Times New Roman"/>
          <w:bCs/>
          <w:iCs/>
          <w:szCs w:val="24"/>
        </w:rPr>
        <w:t xml:space="preserve">children attending these schools and their parents were invited </w:t>
      </w:r>
      <w:r w:rsidR="001106CF">
        <w:rPr>
          <w:rFonts w:cs="Times New Roman"/>
          <w:bCs/>
          <w:iCs/>
          <w:szCs w:val="24"/>
        </w:rPr>
        <w:t>into</w:t>
      </w:r>
      <w:r w:rsidR="001106CF" w:rsidRPr="00391107">
        <w:rPr>
          <w:rFonts w:cs="Times New Roman"/>
          <w:bCs/>
          <w:iCs/>
          <w:szCs w:val="24"/>
        </w:rPr>
        <w:t xml:space="preserve"> </w:t>
      </w:r>
      <w:r w:rsidR="006B5EE7" w:rsidRPr="00391107">
        <w:rPr>
          <w:rFonts w:cs="Times New Roman"/>
          <w:bCs/>
          <w:iCs/>
          <w:szCs w:val="24"/>
        </w:rPr>
        <w:t xml:space="preserve">the study. Children who had </w:t>
      </w:r>
      <w:r w:rsidR="005E4B39" w:rsidRPr="00391107">
        <w:rPr>
          <w:rFonts w:cs="Times New Roman"/>
          <w:bCs/>
          <w:iCs/>
          <w:szCs w:val="24"/>
        </w:rPr>
        <w:t>any systemic diseases</w:t>
      </w:r>
      <w:r w:rsidR="00CC6655">
        <w:rPr>
          <w:rFonts w:cs="Times New Roman"/>
          <w:bCs/>
          <w:iCs/>
          <w:szCs w:val="24"/>
        </w:rPr>
        <w:t xml:space="preserve"> or</w:t>
      </w:r>
      <w:r w:rsidR="005E4B39" w:rsidRPr="00391107">
        <w:rPr>
          <w:rFonts w:cs="Times New Roman"/>
          <w:bCs/>
          <w:iCs/>
          <w:szCs w:val="24"/>
        </w:rPr>
        <w:t xml:space="preserve"> </w:t>
      </w:r>
      <w:r w:rsidR="006B5EE7" w:rsidRPr="00391107">
        <w:rPr>
          <w:rFonts w:cs="Times New Roman"/>
          <w:bCs/>
          <w:iCs/>
          <w:szCs w:val="24"/>
        </w:rPr>
        <w:t>acute infections, fever or diarrhoea during the week preceding the data collection were excluded.</w:t>
      </w:r>
      <w:r w:rsidR="004759C2" w:rsidRPr="00391107">
        <w:rPr>
          <w:rFonts w:cs="Times New Roman"/>
          <w:szCs w:val="24"/>
        </w:rPr>
        <w:t xml:space="preserve"> </w:t>
      </w:r>
      <w:r w:rsidR="00F14E8E">
        <w:rPr>
          <w:rFonts w:cs="Times New Roman"/>
          <w:szCs w:val="24"/>
        </w:rPr>
        <w:t xml:space="preserve">Based on </w:t>
      </w:r>
      <w:r w:rsidR="00F14E8E" w:rsidRPr="00391107">
        <w:rPr>
          <w:rFonts w:cs="Times New Roman"/>
          <w:iCs/>
          <w:szCs w:val="24"/>
        </w:rPr>
        <w:t xml:space="preserve">the results from </w:t>
      </w:r>
      <w:r w:rsidR="00D3559F">
        <w:rPr>
          <w:rFonts w:cs="Times New Roman"/>
          <w:iCs/>
          <w:szCs w:val="24"/>
        </w:rPr>
        <w:t xml:space="preserve">the </w:t>
      </w:r>
      <w:r w:rsidR="00F14E8E" w:rsidRPr="00391107">
        <w:rPr>
          <w:rFonts w:cs="Times New Roman"/>
          <w:iCs/>
          <w:szCs w:val="24"/>
        </w:rPr>
        <w:t>pilot study</w:t>
      </w:r>
      <w:r w:rsidR="00F14E8E">
        <w:rPr>
          <w:rFonts w:cs="Times New Roman"/>
          <w:iCs/>
          <w:szCs w:val="24"/>
        </w:rPr>
        <w:t>,</w:t>
      </w:r>
      <w:r w:rsidR="00D3559F">
        <w:rPr>
          <w:rFonts w:cs="Times New Roman"/>
          <w:iCs/>
          <w:szCs w:val="24"/>
        </w:rPr>
        <w:t xml:space="preserve"> we calculated</w:t>
      </w:r>
      <w:r w:rsidR="00F14E8E" w:rsidRPr="00391107">
        <w:rPr>
          <w:rFonts w:cs="Times New Roman"/>
          <w:szCs w:val="24"/>
        </w:rPr>
        <w:t xml:space="preserve"> </w:t>
      </w:r>
      <w:r w:rsidR="00D3559F" w:rsidRPr="00D3559F">
        <w:rPr>
          <w:rFonts w:cs="Times New Roman"/>
          <w:szCs w:val="24"/>
        </w:rPr>
        <w:t>that our study would need a sample of N</w:t>
      </w:r>
      <w:r w:rsidR="00D3559F">
        <w:rPr>
          <w:rFonts w:cs="Times New Roman"/>
          <w:szCs w:val="24"/>
        </w:rPr>
        <w:t>=</w:t>
      </w:r>
      <w:r w:rsidR="004759C2" w:rsidRPr="00391107">
        <w:rPr>
          <w:rFonts w:cs="Times New Roman"/>
          <w:szCs w:val="24"/>
        </w:rPr>
        <w:t>797</w:t>
      </w:r>
      <w:r w:rsidR="001F5E26" w:rsidRPr="00391107">
        <w:rPr>
          <w:rFonts w:cs="Times New Roman"/>
          <w:szCs w:val="24"/>
        </w:rPr>
        <w:t xml:space="preserve"> </w:t>
      </w:r>
      <w:r w:rsidR="00D3559F">
        <w:t xml:space="preserve">to have 80% power to detect </w:t>
      </w:r>
      <w:r w:rsidR="00F14E8E">
        <w:rPr>
          <w:rFonts w:cs="Times New Roman"/>
          <w:szCs w:val="24"/>
        </w:rPr>
        <w:t>a</w:t>
      </w:r>
      <w:r w:rsidR="00F14E8E" w:rsidRPr="00391107">
        <w:rPr>
          <w:rFonts w:cs="Times New Roman"/>
          <w:szCs w:val="24"/>
        </w:rPr>
        <w:t xml:space="preserve"> </w:t>
      </w:r>
      <w:r w:rsidR="001F5E26" w:rsidRPr="00391107">
        <w:rPr>
          <w:rFonts w:cs="Times New Roman"/>
          <w:iCs/>
          <w:szCs w:val="24"/>
        </w:rPr>
        <w:t>BMI</w:t>
      </w:r>
      <w:r w:rsidR="001F5E26" w:rsidRPr="00391107">
        <w:rPr>
          <w:rFonts w:eastAsiaTheme="minorEastAsia" w:cs="Times New Roman"/>
          <w:szCs w:val="24"/>
          <w:lang w:eastAsia="en-GB"/>
        </w:rPr>
        <w:t>-</w:t>
      </w:r>
      <w:r w:rsidR="001F5E26" w:rsidRPr="00391107">
        <w:rPr>
          <w:rFonts w:cs="Times New Roman"/>
          <w:iCs/>
          <w:szCs w:val="24"/>
        </w:rPr>
        <w:t>z</w:t>
      </w:r>
      <w:r w:rsidR="001F5E26" w:rsidRPr="00391107">
        <w:rPr>
          <w:rFonts w:eastAsiaTheme="minorEastAsia" w:cs="Times New Roman"/>
          <w:szCs w:val="24"/>
          <w:lang w:eastAsia="en-GB"/>
        </w:rPr>
        <w:t>-score</w:t>
      </w:r>
      <w:r w:rsidR="001F5E26" w:rsidRPr="00391107">
        <w:rPr>
          <w:rFonts w:cs="Times New Roman"/>
          <w:iCs/>
          <w:szCs w:val="24"/>
        </w:rPr>
        <w:t xml:space="preserve"> </w:t>
      </w:r>
      <w:r w:rsidR="001F5E26" w:rsidRPr="00391107">
        <w:rPr>
          <w:rFonts w:eastAsiaTheme="minorEastAsia" w:cs="Times New Roman"/>
          <w:szCs w:val="24"/>
          <w:lang w:eastAsia="en-GB"/>
        </w:rPr>
        <w:t xml:space="preserve">difference of 1/3 of a standard deviation </w:t>
      </w:r>
      <w:r w:rsidR="001F5E26" w:rsidRPr="00391107">
        <w:rPr>
          <w:rFonts w:cs="Times New Roman"/>
          <w:iCs/>
          <w:szCs w:val="24"/>
        </w:rPr>
        <w:t xml:space="preserve">between </w:t>
      </w:r>
      <w:r w:rsidR="00D131F2">
        <w:rPr>
          <w:rFonts w:cs="Times New Roman"/>
          <w:iCs/>
          <w:szCs w:val="24"/>
        </w:rPr>
        <w:t xml:space="preserve">the different </w:t>
      </w:r>
      <w:r w:rsidR="001F5E26" w:rsidRPr="00391107">
        <w:rPr>
          <w:rFonts w:cs="Times New Roman"/>
          <w:iCs/>
          <w:szCs w:val="24"/>
        </w:rPr>
        <w:t xml:space="preserve">caries </w:t>
      </w:r>
      <w:r w:rsidR="004759C2" w:rsidRPr="00391107">
        <w:rPr>
          <w:rFonts w:cs="Times New Roman"/>
          <w:iCs/>
          <w:szCs w:val="24"/>
        </w:rPr>
        <w:t xml:space="preserve">severity </w:t>
      </w:r>
      <w:r w:rsidR="001F5E26" w:rsidRPr="00391107">
        <w:rPr>
          <w:rFonts w:cs="Times New Roman"/>
          <w:iCs/>
          <w:szCs w:val="24"/>
        </w:rPr>
        <w:t>groups, with the level of statistical significance (α) set at 0.05</w:t>
      </w:r>
      <w:r w:rsidR="004759C2" w:rsidRPr="00391107">
        <w:rPr>
          <w:rFonts w:cs="Times New Roman"/>
          <w:iCs/>
          <w:szCs w:val="24"/>
        </w:rPr>
        <w:t>,</w:t>
      </w:r>
      <w:r w:rsidR="00166262" w:rsidRPr="00391107">
        <w:rPr>
          <w:rFonts w:cs="Times New Roman"/>
          <w:iCs/>
          <w:szCs w:val="24"/>
        </w:rPr>
        <w:t xml:space="preserve"> </w:t>
      </w:r>
      <w:r w:rsidR="00F14E8E">
        <w:rPr>
          <w:rFonts w:cs="Times New Roman"/>
          <w:iCs/>
          <w:szCs w:val="24"/>
        </w:rPr>
        <w:t xml:space="preserve">a </w:t>
      </w:r>
      <w:r w:rsidR="001F5E26" w:rsidRPr="00391107">
        <w:rPr>
          <w:rFonts w:cs="Times New Roman"/>
          <w:iCs/>
          <w:szCs w:val="24"/>
        </w:rPr>
        <w:t>design effect of 1.5</w:t>
      </w:r>
      <w:r w:rsidR="004759C2" w:rsidRPr="00391107">
        <w:rPr>
          <w:rFonts w:cs="Times New Roman"/>
          <w:iCs/>
          <w:szCs w:val="24"/>
        </w:rPr>
        <w:t xml:space="preserve"> and </w:t>
      </w:r>
      <w:r w:rsidR="001F5E26" w:rsidRPr="00B90F19">
        <w:rPr>
          <w:rFonts w:cs="Times New Roman"/>
          <w:iCs/>
          <w:szCs w:val="24"/>
        </w:rPr>
        <w:t xml:space="preserve">assuming </w:t>
      </w:r>
      <w:r w:rsidR="00F14E8E" w:rsidRPr="00B90F19">
        <w:rPr>
          <w:rFonts w:cs="Times New Roman"/>
          <w:iCs/>
          <w:szCs w:val="24"/>
        </w:rPr>
        <w:t xml:space="preserve">a </w:t>
      </w:r>
      <w:r w:rsidR="001F5E26" w:rsidRPr="00B90F19">
        <w:rPr>
          <w:rFonts w:cs="Times New Roman"/>
          <w:iCs/>
          <w:szCs w:val="24"/>
        </w:rPr>
        <w:t>response rate of 82%</w:t>
      </w:r>
      <w:r w:rsidR="00C430CA" w:rsidRPr="00B90F19">
        <w:rPr>
          <w:rFonts w:cs="Times New Roman"/>
          <w:iCs/>
          <w:szCs w:val="24"/>
        </w:rPr>
        <w:t xml:space="preserve"> as </w:t>
      </w:r>
      <w:r w:rsidR="00A97022" w:rsidRPr="00B90F19">
        <w:rPr>
          <w:rFonts w:cs="Times New Roman"/>
          <w:iCs/>
          <w:szCs w:val="24"/>
        </w:rPr>
        <w:t xml:space="preserve">obtained </w:t>
      </w:r>
      <w:r w:rsidR="00C430CA" w:rsidRPr="00B90F19">
        <w:rPr>
          <w:rFonts w:cs="Times New Roman"/>
          <w:iCs/>
          <w:szCs w:val="24"/>
        </w:rPr>
        <w:t xml:space="preserve">in </w:t>
      </w:r>
      <w:r w:rsidR="006065CC">
        <w:rPr>
          <w:rFonts w:cs="Times New Roman"/>
          <w:iCs/>
          <w:szCs w:val="24"/>
        </w:rPr>
        <w:t>the</w:t>
      </w:r>
      <w:r w:rsidR="00760A96">
        <w:rPr>
          <w:rFonts w:cs="Times New Roman"/>
          <w:iCs/>
          <w:szCs w:val="24"/>
        </w:rPr>
        <w:t xml:space="preserve"> </w:t>
      </w:r>
      <w:r w:rsidR="00C430CA" w:rsidRPr="00B90F19">
        <w:rPr>
          <w:rFonts w:cs="Times New Roman"/>
          <w:iCs/>
          <w:szCs w:val="24"/>
        </w:rPr>
        <w:t>pilot study</w:t>
      </w:r>
      <w:r w:rsidR="001F5E26" w:rsidRPr="00391107">
        <w:rPr>
          <w:rFonts w:cs="Times New Roman"/>
          <w:iCs/>
          <w:szCs w:val="24"/>
        </w:rPr>
        <w:t>.</w:t>
      </w:r>
      <w:r w:rsidR="007272D4" w:rsidRPr="007272D4">
        <w:rPr>
          <w:rFonts w:cs="Times New Roman"/>
          <w:szCs w:val="24"/>
          <w:highlight w:val="yellow"/>
        </w:rPr>
        <w:t xml:space="preserve"> </w:t>
      </w:r>
      <w:r w:rsidR="007272D4" w:rsidRPr="00295735">
        <w:rPr>
          <w:rFonts w:cs="Times New Roman"/>
          <w:szCs w:val="24"/>
          <w:highlight w:val="yellow"/>
        </w:rPr>
        <w:t>In total, 805 children were invited to take part in the study. Parental consent was obt</w:t>
      </w:r>
      <w:r w:rsidR="007272D4">
        <w:rPr>
          <w:rFonts w:cs="Times New Roman"/>
          <w:szCs w:val="24"/>
          <w:highlight w:val="yellow"/>
        </w:rPr>
        <w:t>ained from 797 children (96.7%),</w:t>
      </w:r>
      <w:r w:rsidR="007272D4" w:rsidRPr="00295735">
        <w:rPr>
          <w:rFonts w:cs="Times New Roman"/>
          <w:szCs w:val="24"/>
          <w:highlight w:val="yellow"/>
        </w:rPr>
        <w:t xml:space="preserve"> revealing </w:t>
      </w:r>
      <w:r w:rsidR="00760A96">
        <w:rPr>
          <w:rFonts w:cs="Times New Roman"/>
          <w:szCs w:val="24"/>
          <w:highlight w:val="yellow"/>
        </w:rPr>
        <w:t>an excellent</w:t>
      </w:r>
      <w:r w:rsidR="007272D4" w:rsidRPr="00295735">
        <w:rPr>
          <w:rFonts w:cs="Times New Roman"/>
          <w:szCs w:val="24"/>
          <w:highlight w:val="yellow"/>
        </w:rPr>
        <w:t xml:space="preserve"> response rate</w:t>
      </w:r>
      <w:r w:rsidR="007272D4">
        <w:rPr>
          <w:rFonts w:cs="Times New Roman"/>
          <w:szCs w:val="24"/>
          <w:highlight w:val="yellow"/>
        </w:rPr>
        <w:t>.</w:t>
      </w:r>
      <w:r w:rsidR="007272D4" w:rsidRPr="00295735">
        <w:rPr>
          <w:rFonts w:cs="Times New Roman"/>
          <w:szCs w:val="24"/>
          <w:highlight w:val="yellow"/>
        </w:rPr>
        <w:t xml:space="preserve"> Due to absences on the days the examinations took place in the schools, 788 children participated in the study and were </w:t>
      </w:r>
      <w:r w:rsidR="00760A96">
        <w:rPr>
          <w:rFonts w:cs="Times New Roman"/>
          <w:szCs w:val="24"/>
          <w:highlight w:val="yellow"/>
        </w:rPr>
        <w:t xml:space="preserve">clinically </w:t>
      </w:r>
      <w:r w:rsidR="007272D4" w:rsidRPr="00295735">
        <w:rPr>
          <w:rFonts w:cs="Times New Roman"/>
          <w:szCs w:val="24"/>
          <w:highlight w:val="yellow"/>
        </w:rPr>
        <w:t>examined</w:t>
      </w:r>
      <w:r w:rsidR="00B4370B">
        <w:rPr>
          <w:rFonts w:cs="Times New Roman"/>
          <w:szCs w:val="24"/>
          <w:highlight w:val="yellow"/>
        </w:rPr>
        <w:t>;</w:t>
      </w:r>
      <w:r w:rsidR="00760A96">
        <w:rPr>
          <w:rFonts w:cs="Times New Roman"/>
          <w:szCs w:val="24"/>
          <w:highlight w:val="yellow"/>
        </w:rPr>
        <w:t xml:space="preserve"> while for</w:t>
      </w:r>
      <w:r w:rsidR="007272D4" w:rsidRPr="00295735">
        <w:rPr>
          <w:rFonts w:cs="Times New Roman"/>
          <w:szCs w:val="24"/>
          <w:highlight w:val="yellow"/>
        </w:rPr>
        <w:t xml:space="preserve"> 92% of </w:t>
      </w:r>
      <w:r w:rsidR="00760A96">
        <w:rPr>
          <w:rFonts w:cs="Times New Roman"/>
          <w:szCs w:val="24"/>
          <w:highlight w:val="yellow"/>
        </w:rPr>
        <w:t>them (</w:t>
      </w:r>
      <w:r w:rsidR="00765693">
        <w:rPr>
          <w:rFonts w:cs="Times New Roman"/>
          <w:szCs w:val="24"/>
          <w:highlight w:val="yellow"/>
        </w:rPr>
        <w:t>725 children</w:t>
      </w:r>
      <w:r w:rsidR="00760A96">
        <w:rPr>
          <w:rFonts w:cs="Times New Roman"/>
          <w:szCs w:val="24"/>
          <w:highlight w:val="yellow"/>
        </w:rPr>
        <w:t>)</w:t>
      </w:r>
      <w:r w:rsidR="00B4370B">
        <w:rPr>
          <w:rFonts w:cs="Times New Roman"/>
          <w:szCs w:val="24"/>
          <w:highlight w:val="yellow"/>
        </w:rPr>
        <w:t>,</w:t>
      </w:r>
      <w:r w:rsidR="00760A96">
        <w:rPr>
          <w:rFonts w:cs="Times New Roman"/>
          <w:szCs w:val="24"/>
          <w:highlight w:val="yellow"/>
        </w:rPr>
        <w:t xml:space="preserve"> their </w:t>
      </w:r>
      <w:r w:rsidR="007272D4" w:rsidRPr="00295735">
        <w:rPr>
          <w:rFonts w:cs="Times New Roman"/>
          <w:szCs w:val="24"/>
          <w:highlight w:val="yellow"/>
        </w:rPr>
        <w:t>parents returned the completed questionnaires.</w:t>
      </w:r>
    </w:p>
    <w:p w14:paraId="57FF196E" w14:textId="69E2D0EF" w:rsidR="002E4879" w:rsidRPr="00940D15" w:rsidRDefault="00B10D9C" w:rsidP="00940D15">
      <w:pPr>
        <w:widowControl w:val="0"/>
        <w:autoSpaceDE w:val="0"/>
        <w:autoSpaceDN w:val="0"/>
        <w:adjustRightInd w:val="0"/>
        <w:spacing w:after="240"/>
        <w:rPr>
          <w:rFonts w:cs="Times New Roman"/>
          <w:szCs w:val="24"/>
          <w:lang w:val="en-US"/>
        </w:rPr>
      </w:pPr>
      <w:r w:rsidRPr="00940D15">
        <w:rPr>
          <w:rFonts w:cs="Times New Roman"/>
          <w:szCs w:val="24"/>
        </w:rPr>
        <w:t xml:space="preserve">The outcome variables were </w:t>
      </w:r>
      <w:r w:rsidR="0031363C">
        <w:rPr>
          <w:rFonts w:cs="Times New Roman"/>
          <w:szCs w:val="24"/>
        </w:rPr>
        <w:t>age</w:t>
      </w:r>
      <w:r w:rsidR="00B84304">
        <w:rPr>
          <w:rFonts w:cs="Times New Roman"/>
          <w:szCs w:val="24"/>
        </w:rPr>
        <w:t xml:space="preserve"> and sex</w:t>
      </w:r>
      <w:r w:rsidR="0031363C">
        <w:rPr>
          <w:rFonts w:cs="Times New Roman"/>
          <w:szCs w:val="24"/>
        </w:rPr>
        <w:t xml:space="preserve">-adjusted z scores for </w:t>
      </w:r>
      <w:r w:rsidRPr="00940D15">
        <w:rPr>
          <w:rFonts w:cs="Times New Roman"/>
          <w:szCs w:val="24"/>
        </w:rPr>
        <w:t>height, weight, and BMI</w:t>
      </w:r>
      <w:r w:rsidR="00C220C5">
        <w:rPr>
          <w:rFonts w:cs="Times New Roman"/>
          <w:szCs w:val="24"/>
          <w:lang w:val="en-US"/>
        </w:rPr>
        <w:t>. BMI was calculated dividing</w:t>
      </w:r>
      <w:r w:rsidR="00CC6655">
        <w:rPr>
          <w:rFonts w:cs="Times New Roman"/>
          <w:szCs w:val="24"/>
          <w:lang w:val="en-US"/>
        </w:rPr>
        <w:t xml:space="preserve"> </w:t>
      </w:r>
      <w:r w:rsidR="00C220C5" w:rsidRPr="00C220C5">
        <w:rPr>
          <w:rFonts w:cs="Times New Roman"/>
          <w:szCs w:val="24"/>
          <w:lang w:val="en-US"/>
        </w:rPr>
        <w:t xml:space="preserve">weight </w:t>
      </w:r>
      <w:r w:rsidR="00C220C5">
        <w:rPr>
          <w:rFonts w:cs="Times New Roman"/>
          <w:szCs w:val="24"/>
          <w:lang w:val="en-US"/>
        </w:rPr>
        <w:t>(in kilograms)</w:t>
      </w:r>
      <w:r w:rsidR="00C220C5" w:rsidRPr="00C220C5">
        <w:rPr>
          <w:rFonts w:cs="Times New Roman"/>
          <w:szCs w:val="24"/>
          <w:lang w:val="en-US"/>
        </w:rPr>
        <w:t xml:space="preserve"> </w:t>
      </w:r>
      <w:r w:rsidR="00C220C5">
        <w:rPr>
          <w:rFonts w:cs="Times New Roman"/>
          <w:szCs w:val="24"/>
          <w:lang w:val="en-US"/>
        </w:rPr>
        <w:t>by</w:t>
      </w:r>
      <w:r w:rsidR="00C220C5" w:rsidRPr="00C220C5">
        <w:rPr>
          <w:rFonts w:cs="Times New Roman"/>
          <w:szCs w:val="24"/>
          <w:lang w:val="en-US"/>
        </w:rPr>
        <w:t xml:space="preserve"> </w:t>
      </w:r>
      <w:r w:rsidR="00C220C5">
        <w:rPr>
          <w:rFonts w:cs="Times New Roman"/>
          <w:szCs w:val="24"/>
          <w:lang w:val="en-US"/>
        </w:rPr>
        <w:t>height squared (in meters</w:t>
      </w:r>
      <w:r w:rsidR="006B58E0" w:rsidRPr="00940D15">
        <w:rPr>
          <w:rFonts w:cs="Times New Roman"/>
          <w:szCs w:val="24"/>
          <w:lang w:val="en-US"/>
        </w:rPr>
        <w:t>)</w:t>
      </w:r>
      <w:r w:rsidRPr="00940D15">
        <w:rPr>
          <w:rFonts w:cs="Times New Roman"/>
          <w:szCs w:val="24"/>
        </w:rPr>
        <w:t xml:space="preserve">. Five trained investigators </w:t>
      </w:r>
      <w:r w:rsidR="00B80F87">
        <w:rPr>
          <w:rFonts w:cs="Times New Roman"/>
          <w:szCs w:val="24"/>
        </w:rPr>
        <w:t>conducted</w:t>
      </w:r>
      <w:r w:rsidR="00B80F87" w:rsidRPr="00940D15">
        <w:rPr>
          <w:rFonts w:cs="Times New Roman"/>
          <w:szCs w:val="24"/>
        </w:rPr>
        <w:t xml:space="preserve"> </w:t>
      </w:r>
      <w:r w:rsidR="00433243">
        <w:rPr>
          <w:rFonts w:cs="Times New Roman"/>
          <w:szCs w:val="24"/>
        </w:rPr>
        <w:t xml:space="preserve">the </w:t>
      </w:r>
      <w:r w:rsidRPr="00940D15">
        <w:rPr>
          <w:rFonts w:cs="Times New Roman"/>
          <w:szCs w:val="24"/>
        </w:rPr>
        <w:t xml:space="preserve">anthropometric measurements. Height was measured with the </w:t>
      </w:r>
      <w:r w:rsidRPr="00940D15">
        <w:rPr>
          <w:rFonts w:cs="Times New Roman"/>
          <w:szCs w:val="24"/>
        </w:rPr>
        <w:lastRenderedPageBreak/>
        <w:t xml:space="preserve">child standing without shoes using a portable </w:t>
      </w:r>
      <w:proofErr w:type="spellStart"/>
      <w:r w:rsidRPr="00940D15">
        <w:rPr>
          <w:rFonts w:cs="Times New Roman"/>
          <w:szCs w:val="24"/>
        </w:rPr>
        <w:t>stadiometer</w:t>
      </w:r>
      <w:proofErr w:type="spellEnd"/>
      <w:r w:rsidRPr="00940D15">
        <w:rPr>
          <w:rFonts w:cs="Times New Roman"/>
          <w:szCs w:val="24"/>
        </w:rPr>
        <w:t xml:space="preserve"> (Leicester height measure). Weight was measured using a pre-calibrated digital </w:t>
      </w:r>
      <w:proofErr w:type="spellStart"/>
      <w:r w:rsidRPr="00940D15">
        <w:rPr>
          <w:rFonts w:cs="Times New Roman"/>
          <w:szCs w:val="24"/>
        </w:rPr>
        <w:t>Seca</w:t>
      </w:r>
      <w:proofErr w:type="spellEnd"/>
      <w:r w:rsidRPr="00940D15">
        <w:rPr>
          <w:rFonts w:cs="Times New Roman"/>
          <w:szCs w:val="24"/>
        </w:rPr>
        <w:t xml:space="preserve"> scale, with children wearing light clothes </w:t>
      </w:r>
      <w:r w:rsidR="00433243">
        <w:rPr>
          <w:rFonts w:cs="Times New Roman"/>
          <w:szCs w:val="24"/>
        </w:rPr>
        <w:t xml:space="preserve">and </w:t>
      </w:r>
      <w:r w:rsidR="00C220C5">
        <w:rPr>
          <w:rFonts w:cs="Times New Roman"/>
          <w:szCs w:val="24"/>
        </w:rPr>
        <w:t>no</w:t>
      </w:r>
      <w:r w:rsidR="00C220C5" w:rsidRPr="00940D15">
        <w:rPr>
          <w:rFonts w:cs="Times New Roman"/>
          <w:szCs w:val="24"/>
        </w:rPr>
        <w:t xml:space="preserve"> </w:t>
      </w:r>
      <w:r w:rsidRPr="00940D15">
        <w:rPr>
          <w:rFonts w:cs="Times New Roman"/>
          <w:szCs w:val="24"/>
        </w:rPr>
        <w:t xml:space="preserve">shoes. </w:t>
      </w:r>
      <w:r w:rsidR="00074CC6" w:rsidRPr="00940D15">
        <w:rPr>
          <w:rFonts w:cs="Times New Roman"/>
          <w:szCs w:val="24"/>
          <w:lang w:val="en-US"/>
        </w:rPr>
        <w:t>The measurement</w:t>
      </w:r>
      <w:r w:rsidR="001106CF">
        <w:rPr>
          <w:rFonts w:cs="Times New Roman"/>
          <w:szCs w:val="24"/>
          <w:lang w:val="en-US"/>
        </w:rPr>
        <w:t>s</w:t>
      </w:r>
      <w:r w:rsidR="00074CC6" w:rsidRPr="00940D15">
        <w:rPr>
          <w:rFonts w:cs="Times New Roman"/>
          <w:szCs w:val="24"/>
          <w:lang w:val="en-US"/>
        </w:rPr>
        <w:t xml:space="preserve"> for height and weight </w:t>
      </w:r>
      <w:r w:rsidR="001106CF" w:rsidRPr="00940D15">
        <w:rPr>
          <w:rFonts w:cs="Times New Roman"/>
          <w:szCs w:val="24"/>
          <w:lang w:val="en-US"/>
        </w:rPr>
        <w:t>w</w:t>
      </w:r>
      <w:r w:rsidR="001106CF">
        <w:rPr>
          <w:rFonts w:cs="Times New Roman"/>
          <w:szCs w:val="24"/>
          <w:lang w:val="en-US"/>
        </w:rPr>
        <w:t>ere</w:t>
      </w:r>
      <w:r w:rsidR="001106CF" w:rsidRPr="00940D15">
        <w:rPr>
          <w:rFonts w:cs="Times New Roman"/>
          <w:szCs w:val="24"/>
          <w:lang w:val="en-US"/>
        </w:rPr>
        <w:t xml:space="preserve"> </w:t>
      </w:r>
      <w:r w:rsidR="00074CC6" w:rsidRPr="00940D15">
        <w:rPr>
          <w:rFonts w:cs="Times New Roman"/>
          <w:szCs w:val="24"/>
          <w:lang w:val="en-US"/>
        </w:rPr>
        <w:t>taken to the nearest 0.1 cm and 0.1 kg, respectively.</w:t>
      </w:r>
      <w:r w:rsidR="00433243">
        <w:rPr>
          <w:rFonts w:cs="Times New Roman"/>
          <w:szCs w:val="24"/>
          <w:lang w:val="en-US"/>
        </w:rPr>
        <w:t xml:space="preserve"> </w:t>
      </w:r>
      <w:r w:rsidRPr="00940D15">
        <w:rPr>
          <w:rFonts w:cs="Times New Roman"/>
          <w:szCs w:val="24"/>
        </w:rPr>
        <w:t xml:space="preserve">Two measurements were taken for each child and the average was used for the analyses. These were converted to </w:t>
      </w:r>
      <w:r w:rsidRPr="00940D15">
        <w:rPr>
          <w:rFonts w:cs="Times New Roman"/>
          <w:iCs/>
          <w:szCs w:val="24"/>
        </w:rPr>
        <w:t>z</w:t>
      </w:r>
      <w:r w:rsidRPr="00940D15">
        <w:rPr>
          <w:rFonts w:cs="Times New Roman"/>
          <w:szCs w:val="24"/>
        </w:rPr>
        <w:t>-scores, namely height-for-age z-scores (HAZ), weight-for-age z-scores (WAZ), and BMI-for-age z-scores (BAZ) using WHO standard growth reference data 2007</w:t>
      </w:r>
      <w:r w:rsidR="00F93753">
        <w:rPr>
          <w:rFonts w:cs="Times New Roman"/>
          <w:szCs w:val="24"/>
        </w:rPr>
        <w:t>.</w:t>
      </w:r>
      <w:r w:rsidR="00660C0C" w:rsidRPr="00940D15">
        <w:rPr>
          <w:rFonts w:eastAsia="Times New Roman" w:cs="Times New Roman"/>
          <w:noProof/>
          <w:szCs w:val="24"/>
          <w:lang w:eastAsia="en-GB"/>
        </w:rPr>
        <w:fldChar w:fldCharType="begin" w:fldLock="1"/>
      </w:r>
      <w:r w:rsidR="00A55EB8">
        <w:rPr>
          <w:rFonts w:eastAsia="Times New Roman" w:cs="Times New Roman"/>
          <w:noProof/>
          <w:szCs w:val="24"/>
          <w:lang w:eastAsia="en-GB"/>
        </w:rPr>
        <w:instrText>ADDIN CSL_CITATION { "citationItems" : [ { "id" : "ITEM-1", "itemData" : { "URL" : "http://www.who.int/growthref/en", "accessed" : { "date-parts" : [ [ "2014", "3", "31" ] ] }, "author" : [ { "dropping-particle" : "", "family" : "WHO", "given" : "", "non-dropping-particle" : "", "parse-names" : false, "suffix" : "" } ], "id" : "ITEM-1", "issued" : { "date-parts" : [ [ "2007" ] ] }, "title" : "WHO Growth reference data for 5-19 years", "type" : "webpage" }, "uris" : [ "http://www.mendeley.com/documents/?uuid=ac17a4f1-9047-41f8-a3f8-53035065c9b3" ] } ], "mendeley" : { "formattedCitation" : "&lt;sup&gt;22&lt;/sup&gt;", "plainTextFormattedCitation" : "22", "previouslyFormattedCitation" : "&lt;sup&gt;22&lt;/sup&gt;" }, "properties" : {  }, "schema" : "https://github.com/citation-style-language/schema/raw/master/csl-citation.json" }</w:instrText>
      </w:r>
      <w:r w:rsidR="00660C0C" w:rsidRPr="00940D15">
        <w:rPr>
          <w:rFonts w:eastAsia="Times New Roman" w:cs="Times New Roman"/>
          <w:noProof/>
          <w:szCs w:val="24"/>
          <w:lang w:eastAsia="en-GB"/>
        </w:rPr>
        <w:fldChar w:fldCharType="separate"/>
      </w:r>
      <w:r w:rsidR="00A55EB8" w:rsidRPr="00A55EB8">
        <w:rPr>
          <w:rFonts w:eastAsia="Times New Roman" w:cs="Times New Roman"/>
          <w:noProof/>
          <w:szCs w:val="24"/>
          <w:vertAlign w:val="superscript"/>
          <w:lang w:eastAsia="en-GB"/>
        </w:rPr>
        <w:t>22</w:t>
      </w:r>
      <w:r w:rsidR="00660C0C" w:rsidRPr="00940D15">
        <w:rPr>
          <w:rFonts w:eastAsia="Times New Roman" w:cs="Times New Roman"/>
          <w:noProof/>
          <w:szCs w:val="24"/>
          <w:lang w:eastAsia="en-GB"/>
        </w:rPr>
        <w:fldChar w:fldCharType="end"/>
      </w:r>
      <w:r w:rsidR="00725E41">
        <w:rPr>
          <w:rFonts w:cs="Times New Roman"/>
          <w:szCs w:val="24"/>
        </w:rPr>
        <w:t xml:space="preserve"> </w:t>
      </w:r>
      <w:r w:rsidR="002E4879" w:rsidRPr="00940D15">
        <w:rPr>
          <w:rFonts w:cs="Times New Roman"/>
          <w:szCs w:val="24"/>
          <w:lang w:val="en-US"/>
        </w:rPr>
        <w:t xml:space="preserve">The use of z-scores </w:t>
      </w:r>
      <w:r w:rsidR="006421ED" w:rsidRPr="00940D15">
        <w:rPr>
          <w:rFonts w:cs="Times New Roman"/>
          <w:szCs w:val="24"/>
          <w:lang w:val="en-US"/>
        </w:rPr>
        <w:t>allow</w:t>
      </w:r>
      <w:r w:rsidR="006421ED">
        <w:rPr>
          <w:rFonts w:cs="Times New Roman"/>
          <w:szCs w:val="24"/>
          <w:lang w:val="en-US"/>
        </w:rPr>
        <w:t>s</w:t>
      </w:r>
      <w:r w:rsidR="006421ED" w:rsidRPr="00940D15">
        <w:rPr>
          <w:rFonts w:cs="Times New Roman"/>
          <w:szCs w:val="24"/>
          <w:lang w:val="en-US"/>
        </w:rPr>
        <w:t xml:space="preserve"> </w:t>
      </w:r>
      <w:r w:rsidR="002E4879" w:rsidRPr="00940D15">
        <w:rPr>
          <w:rFonts w:cs="Times New Roman"/>
          <w:szCs w:val="24"/>
          <w:lang w:val="en-US"/>
        </w:rPr>
        <w:t>comparisons of individuals</w:t>
      </w:r>
      <w:r w:rsidR="001106CF">
        <w:rPr>
          <w:rFonts w:cs="Times New Roman"/>
          <w:szCs w:val="24"/>
          <w:lang w:val="en-US"/>
        </w:rPr>
        <w:t>’</w:t>
      </w:r>
      <w:r w:rsidR="002E4879" w:rsidRPr="00940D15">
        <w:rPr>
          <w:rFonts w:cs="Times New Roman"/>
          <w:szCs w:val="24"/>
          <w:lang w:val="en-US"/>
        </w:rPr>
        <w:t xml:space="preserve"> weight, height or BMI, adjusted for age and sex relative to a reference population, expressed in standard deviations (SD) away from the reference mean.</w:t>
      </w:r>
    </w:p>
    <w:p w14:paraId="707F84A6" w14:textId="007000EB" w:rsidR="009A3815" w:rsidRPr="00940D15" w:rsidRDefault="00B10D9C" w:rsidP="00940D15">
      <w:pPr>
        <w:widowControl w:val="0"/>
        <w:autoSpaceDE w:val="0"/>
        <w:autoSpaceDN w:val="0"/>
        <w:adjustRightInd w:val="0"/>
        <w:spacing w:after="240"/>
        <w:rPr>
          <w:rFonts w:cs="Times New Roman"/>
          <w:szCs w:val="24"/>
          <w:lang w:val="en-US"/>
        </w:rPr>
      </w:pPr>
      <w:r w:rsidRPr="00940D15">
        <w:rPr>
          <w:rFonts w:cs="Times New Roman"/>
          <w:szCs w:val="24"/>
        </w:rPr>
        <w:t xml:space="preserve">The main exposures were dental caries and </w:t>
      </w:r>
      <w:r w:rsidR="009172C3" w:rsidRPr="009172C3">
        <w:rPr>
          <w:rFonts w:cs="Times New Roman"/>
          <w:szCs w:val="24"/>
          <w:highlight w:val="yellow"/>
        </w:rPr>
        <w:t>dental</w:t>
      </w:r>
      <w:r w:rsidR="009172C3">
        <w:rPr>
          <w:rFonts w:cs="Times New Roman"/>
          <w:szCs w:val="24"/>
        </w:rPr>
        <w:t xml:space="preserve"> </w:t>
      </w:r>
      <w:r w:rsidRPr="00940D15">
        <w:rPr>
          <w:rFonts w:cs="Times New Roman"/>
          <w:szCs w:val="24"/>
        </w:rPr>
        <w:t xml:space="preserve">sepsis. </w:t>
      </w:r>
      <w:r w:rsidR="001F5F7A" w:rsidRPr="00940D15">
        <w:rPr>
          <w:rFonts w:cs="Times New Roman"/>
          <w:szCs w:val="24"/>
        </w:rPr>
        <w:t xml:space="preserve">The </w:t>
      </w:r>
      <w:r w:rsidR="00760A96">
        <w:rPr>
          <w:rFonts w:cs="Times New Roman"/>
          <w:szCs w:val="24"/>
        </w:rPr>
        <w:t xml:space="preserve">clinical </w:t>
      </w:r>
      <w:r w:rsidR="001F5F7A" w:rsidRPr="00940D15">
        <w:rPr>
          <w:rFonts w:cs="Times New Roman"/>
          <w:szCs w:val="24"/>
        </w:rPr>
        <w:t>dental examinations were conducted following WHO guidance for oral health surveys</w:t>
      </w:r>
      <w:r w:rsidR="00F93753">
        <w:rPr>
          <w:rFonts w:cs="Times New Roman"/>
          <w:szCs w:val="24"/>
        </w:rPr>
        <w:t>.</w:t>
      </w:r>
      <w:r w:rsidR="00660C0C" w:rsidRPr="00940D15">
        <w:rPr>
          <w:rFonts w:cs="Times New Roman"/>
          <w:szCs w:val="24"/>
        </w:rPr>
        <w:fldChar w:fldCharType="begin" w:fldLock="1"/>
      </w:r>
      <w:r w:rsidR="00A55EB8">
        <w:rPr>
          <w:rFonts w:cs="Times New Roman"/>
          <w:szCs w:val="24"/>
        </w:rPr>
        <w:instrText>ADDIN CSL_CITATION { "citationItems" : [ { "id" : "ITEM-1", "itemData" : { "URL" : "http://hesp-news.org/2013/12/13/oral-health-surveys-basic-methods/", "accessed" : { "date-parts" : [ [ "2014", "9", "23" ] ] }, "author" : [ { "dropping-particle" : "", "family" : "WHO", "given" : "", "non-dropping-particle" : "", "parse-names" : false, "suffix" : "" } ], "id" : "ITEM-1", "issued" : { "date-parts" : [ [ "2013" ] ] }, "title" : "Oral Health Surveys: Basic Methods | Health, Education, Social Protection News &amp; Notes \u2013 RSS Feeds", "type" : "webpage" }, "uris" : [ "http://www.mendeley.com/documents/?uuid=16581849-dcd9-45d3-9061-d7c4e68d6c46" ] } ], "mendeley" : { "formattedCitation" : "&lt;sup&gt;23&lt;/sup&gt;", "plainTextFormattedCitation" : "23", "previouslyFormattedCitation" : "&lt;sup&gt;23&lt;/sup&gt;" }, "properties" : {  }, "schema" : "https://github.com/citation-style-language/schema/raw/master/csl-citation.json" }</w:instrText>
      </w:r>
      <w:r w:rsidR="00660C0C" w:rsidRPr="00940D15">
        <w:rPr>
          <w:rFonts w:cs="Times New Roman"/>
          <w:szCs w:val="24"/>
        </w:rPr>
        <w:fldChar w:fldCharType="separate"/>
      </w:r>
      <w:r w:rsidR="00A55EB8" w:rsidRPr="00A55EB8">
        <w:rPr>
          <w:rFonts w:cs="Times New Roman"/>
          <w:noProof/>
          <w:szCs w:val="24"/>
          <w:vertAlign w:val="superscript"/>
        </w:rPr>
        <w:t>23</w:t>
      </w:r>
      <w:r w:rsidR="00660C0C" w:rsidRPr="00940D15">
        <w:rPr>
          <w:rFonts w:cs="Times New Roman"/>
          <w:szCs w:val="24"/>
        </w:rPr>
        <w:fldChar w:fldCharType="end"/>
      </w:r>
      <w:r w:rsidR="001F5F7A" w:rsidRPr="00940D15">
        <w:rPr>
          <w:rFonts w:cs="Times New Roman"/>
          <w:szCs w:val="24"/>
        </w:rPr>
        <w:t xml:space="preserve"> </w:t>
      </w:r>
      <w:r w:rsidR="00940D15" w:rsidRPr="00940D15">
        <w:rPr>
          <w:rFonts w:cs="Times New Roman"/>
          <w:szCs w:val="24"/>
        </w:rPr>
        <w:t xml:space="preserve">Dental examinations were </w:t>
      </w:r>
      <w:r w:rsidR="00760A96" w:rsidRPr="00940D15">
        <w:rPr>
          <w:rFonts w:cs="Times New Roman"/>
          <w:szCs w:val="24"/>
        </w:rPr>
        <w:t xml:space="preserve">non-invasive </w:t>
      </w:r>
      <w:r w:rsidR="00760A96">
        <w:rPr>
          <w:rFonts w:cs="Times New Roman"/>
          <w:szCs w:val="24"/>
        </w:rPr>
        <w:t xml:space="preserve">and </w:t>
      </w:r>
      <w:r w:rsidR="00940D15" w:rsidRPr="00940D15">
        <w:rPr>
          <w:rFonts w:cs="Times New Roman"/>
          <w:szCs w:val="24"/>
        </w:rPr>
        <w:t xml:space="preserve">conducted visually </w:t>
      </w:r>
      <w:r w:rsidR="00760A96">
        <w:rPr>
          <w:rFonts w:cs="Times New Roman"/>
          <w:szCs w:val="24"/>
        </w:rPr>
        <w:t xml:space="preserve">by three </w:t>
      </w:r>
      <w:r w:rsidR="00760A96" w:rsidRPr="00940D15">
        <w:rPr>
          <w:rFonts w:cs="Times New Roman"/>
          <w:szCs w:val="24"/>
        </w:rPr>
        <w:t xml:space="preserve">trained and calibrated dentists </w:t>
      </w:r>
      <w:r w:rsidR="00940D15" w:rsidRPr="00940D15">
        <w:rPr>
          <w:rFonts w:cs="Times New Roman"/>
          <w:szCs w:val="24"/>
        </w:rPr>
        <w:t xml:space="preserve">with the children sitting straight on a stool, using a hand torchlight with blue-white colour spectrum and a disposable plastic dental mirror, and following standard cross infection procedures. </w:t>
      </w:r>
      <w:r w:rsidR="00940D15" w:rsidRPr="00940D15">
        <w:rPr>
          <w:rFonts w:cs="Times New Roman"/>
          <w:szCs w:val="24"/>
          <w:lang w:val="en-US"/>
        </w:rPr>
        <w:t>Tweezers and cotton</w:t>
      </w:r>
      <w:r w:rsidR="00F3196F">
        <w:rPr>
          <w:rFonts w:cs="Times New Roman"/>
          <w:szCs w:val="24"/>
          <w:lang w:val="en-US"/>
        </w:rPr>
        <w:t xml:space="preserve"> wool</w:t>
      </w:r>
      <w:r w:rsidR="00940D15" w:rsidRPr="00940D15">
        <w:rPr>
          <w:rFonts w:cs="Times New Roman"/>
          <w:szCs w:val="24"/>
          <w:lang w:val="en-US"/>
        </w:rPr>
        <w:t xml:space="preserve"> w</w:t>
      </w:r>
      <w:r w:rsidR="006421ED">
        <w:rPr>
          <w:rFonts w:cs="Times New Roman"/>
          <w:szCs w:val="24"/>
          <w:lang w:val="en-US"/>
        </w:rPr>
        <w:t>ere</w:t>
      </w:r>
      <w:r w:rsidR="00940D15" w:rsidRPr="00940D15">
        <w:rPr>
          <w:rFonts w:cs="Times New Roman"/>
          <w:szCs w:val="24"/>
          <w:lang w:val="en-US"/>
        </w:rPr>
        <w:t xml:space="preserve"> used to remove any gross deposition of food debris and plaque.</w:t>
      </w:r>
      <w:r w:rsidR="00940D15">
        <w:rPr>
          <w:rFonts w:cs="Times New Roman"/>
          <w:szCs w:val="24"/>
          <w:lang w:val="en-US"/>
        </w:rPr>
        <w:t xml:space="preserve"> </w:t>
      </w:r>
      <w:r w:rsidR="003A04E5" w:rsidRPr="00940D15">
        <w:rPr>
          <w:rFonts w:cs="Times New Roman"/>
          <w:szCs w:val="24"/>
        </w:rPr>
        <w:t xml:space="preserve">Dental caries was measured using the dmft/ DMFT indices. </w:t>
      </w:r>
      <w:r w:rsidR="00940D15" w:rsidRPr="00940D15">
        <w:rPr>
          <w:rFonts w:cs="Times New Roman"/>
          <w:szCs w:val="24"/>
        </w:rPr>
        <w:t>The number of decayed, missing or filled teeth was recorded</w:t>
      </w:r>
      <w:r w:rsidR="00AD58CB">
        <w:rPr>
          <w:rFonts w:cs="Times New Roman"/>
          <w:szCs w:val="24"/>
        </w:rPr>
        <w:t>.</w:t>
      </w:r>
      <w:r w:rsidR="00940D15" w:rsidRPr="00940D15">
        <w:rPr>
          <w:rFonts w:cs="Times New Roman"/>
          <w:szCs w:val="24"/>
        </w:rPr>
        <w:t xml:space="preserve"> </w:t>
      </w:r>
      <w:r w:rsidR="00AD58CB">
        <w:rPr>
          <w:rFonts w:cs="Times New Roman"/>
          <w:szCs w:val="24"/>
        </w:rPr>
        <w:t>C</w:t>
      </w:r>
      <w:r w:rsidR="00940D15" w:rsidRPr="00940D15">
        <w:rPr>
          <w:rFonts w:cs="Times New Roman"/>
          <w:szCs w:val="24"/>
        </w:rPr>
        <w:t xml:space="preserve">aries was defined according to WHO </w:t>
      </w:r>
      <w:r w:rsidR="00CC164C">
        <w:rPr>
          <w:rFonts w:cs="Times New Roman"/>
          <w:szCs w:val="24"/>
        </w:rPr>
        <w:t>criteria</w:t>
      </w:r>
      <w:r w:rsidR="00940D15" w:rsidRPr="00940D15">
        <w:rPr>
          <w:rFonts w:cs="Times New Roman"/>
          <w:szCs w:val="24"/>
        </w:rPr>
        <w:t xml:space="preserve"> as the presence of a visual distinct cavity into the dentine</w:t>
      </w:r>
      <w:r w:rsidR="00F93753">
        <w:rPr>
          <w:rFonts w:cs="Times New Roman"/>
          <w:szCs w:val="24"/>
        </w:rPr>
        <w:t>.</w:t>
      </w:r>
      <w:r w:rsidR="00660C0C">
        <w:rPr>
          <w:rFonts w:cs="Times New Roman"/>
          <w:szCs w:val="24"/>
        </w:rPr>
        <w:fldChar w:fldCharType="begin" w:fldLock="1"/>
      </w:r>
      <w:r w:rsidR="00A55EB8">
        <w:rPr>
          <w:rFonts w:cs="Times New Roman"/>
          <w:szCs w:val="24"/>
        </w:rPr>
        <w:instrText>ADDIN CSL_CITATION { "citationItems" : [ { "id" : "ITEM-1", "itemData" : { "URL" : "http://hesp-news.org/2013/12/13/oral-health-surveys-basic-methods/", "accessed" : { "date-parts" : [ [ "2014", "9", "23" ] ] }, "author" : [ { "dropping-particle" : "", "family" : "WHO", "given" : "", "non-dropping-particle" : "", "parse-names" : false, "suffix" : "" } ], "id" : "ITEM-1", "issued" : { "date-parts" : [ [ "2013" ] ] }, "title" : "Oral Health Surveys: Basic Methods | Health, Education, Social Protection News &amp; Notes \u2013 RSS Feeds", "type" : "webpage" }, "uris" : [ "http://www.mendeley.com/documents/?uuid=16581849-dcd9-45d3-9061-d7c4e68d6c46" ] } ], "mendeley" : { "formattedCitation" : "&lt;sup&gt;23&lt;/sup&gt;", "plainTextFormattedCitation" : "23", "previouslyFormattedCitation" : "&lt;sup&gt;23&lt;/sup&gt;" }, "properties" : {  }, "schema" : "https://github.com/citation-style-language/schema/raw/master/csl-citation.json" }</w:instrText>
      </w:r>
      <w:r w:rsidR="00660C0C">
        <w:rPr>
          <w:rFonts w:cs="Times New Roman"/>
          <w:szCs w:val="24"/>
        </w:rPr>
        <w:fldChar w:fldCharType="separate"/>
      </w:r>
      <w:r w:rsidR="00A55EB8" w:rsidRPr="00A55EB8">
        <w:rPr>
          <w:rFonts w:cs="Times New Roman"/>
          <w:noProof/>
          <w:szCs w:val="24"/>
          <w:vertAlign w:val="superscript"/>
        </w:rPr>
        <w:t>23</w:t>
      </w:r>
      <w:r w:rsidR="00660C0C">
        <w:rPr>
          <w:rFonts w:cs="Times New Roman"/>
          <w:szCs w:val="24"/>
        </w:rPr>
        <w:fldChar w:fldCharType="end"/>
      </w:r>
      <w:r w:rsidR="00940D15" w:rsidRPr="00940D15">
        <w:rPr>
          <w:rFonts w:cs="Times New Roman"/>
          <w:szCs w:val="24"/>
        </w:rPr>
        <w:t xml:space="preserve"> </w:t>
      </w:r>
      <w:r w:rsidR="001F5F7A" w:rsidRPr="00940D15">
        <w:rPr>
          <w:rFonts w:cs="Times New Roman"/>
          <w:szCs w:val="24"/>
        </w:rPr>
        <w:t xml:space="preserve">The </w:t>
      </w:r>
      <w:proofErr w:type="spellStart"/>
      <w:r w:rsidR="001F5F7A" w:rsidRPr="00940D15">
        <w:rPr>
          <w:rFonts w:cs="Times New Roman"/>
          <w:szCs w:val="24"/>
        </w:rPr>
        <w:t>pufa</w:t>
      </w:r>
      <w:proofErr w:type="spellEnd"/>
      <w:r w:rsidR="001F5F7A" w:rsidRPr="00940D15">
        <w:rPr>
          <w:rFonts w:cs="Times New Roman"/>
          <w:szCs w:val="24"/>
        </w:rPr>
        <w:t xml:space="preserve">/ PUFA index was used to indicate dental sepsis. </w:t>
      </w:r>
      <w:r w:rsidR="00433243">
        <w:rPr>
          <w:rFonts w:cs="Times New Roman"/>
          <w:szCs w:val="24"/>
          <w:lang w:val="en-US"/>
        </w:rPr>
        <w:t>T</w:t>
      </w:r>
      <w:r w:rsidR="001F5F7A" w:rsidRPr="00940D15">
        <w:rPr>
          <w:rFonts w:cs="Times New Roman"/>
          <w:szCs w:val="24"/>
          <w:lang w:val="en-US"/>
        </w:rPr>
        <w:t xml:space="preserve">he </w:t>
      </w:r>
      <w:proofErr w:type="spellStart"/>
      <w:r w:rsidR="001F5F7A" w:rsidRPr="00940D15">
        <w:rPr>
          <w:rFonts w:cs="Times New Roman"/>
          <w:szCs w:val="24"/>
          <w:lang w:val="en-US"/>
        </w:rPr>
        <w:t>pufa</w:t>
      </w:r>
      <w:proofErr w:type="spellEnd"/>
      <w:r w:rsidR="00433243">
        <w:rPr>
          <w:rFonts w:cs="Times New Roman"/>
          <w:szCs w:val="24"/>
          <w:lang w:val="en-US"/>
        </w:rPr>
        <w:t>/</w:t>
      </w:r>
      <w:r w:rsidR="001F5F7A" w:rsidRPr="00940D15">
        <w:rPr>
          <w:rFonts w:cs="Times New Roman"/>
          <w:szCs w:val="24"/>
          <w:lang w:val="en-US"/>
        </w:rPr>
        <w:t xml:space="preserve"> PUFA index records the presence of severely decayed teeth with visible pulpal involvement (p/P), ulceration caused by dislocated tooth fragments (u/U), fistula (f/F) and abscess (a/A) for deciduous (</w:t>
      </w:r>
      <w:proofErr w:type="spellStart"/>
      <w:r w:rsidR="001F5F7A" w:rsidRPr="00940D15">
        <w:rPr>
          <w:rFonts w:cs="Times New Roman"/>
          <w:szCs w:val="24"/>
          <w:lang w:val="en-US"/>
        </w:rPr>
        <w:t>pufa</w:t>
      </w:r>
      <w:proofErr w:type="spellEnd"/>
      <w:r w:rsidR="001F5F7A" w:rsidRPr="00940D15">
        <w:rPr>
          <w:rFonts w:cs="Times New Roman"/>
          <w:szCs w:val="24"/>
          <w:lang w:val="en-US"/>
        </w:rPr>
        <w:t>) and permanent (PUFA) teeth</w:t>
      </w:r>
      <w:r w:rsidR="00F93753">
        <w:rPr>
          <w:rFonts w:cs="Times New Roman"/>
          <w:szCs w:val="24"/>
          <w:lang w:val="en-US"/>
        </w:rPr>
        <w:t>.</w:t>
      </w:r>
      <w:r w:rsidR="00660C0C">
        <w:rPr>
          <w:rFonts w:cs="Times New Roman"/>
          <w:szCs w:val="24"/>
          <w:lang w:val="en-US"/>
        </w:rPr>
        <w:fldChar w:fldCharType="begin" w:fldLock="1"/>
      </w:r>
      <w:r w:rsidR="00A55EB8">
        <w:rPr>
          <w:rFonts w:cs="Times New Roman"/>
          <w:szCs w:val="24"/>
          <w:lang w:val="en-US"/>
        </w:rPr>
        <w:instrText>ADDIN CSL_CITATION { "citationItems" : [ { "id" : "ITEM-1", "itemData" : { "DOI" : "10.1111/j.1600-0528.2009.00514.x", "ISSN" : "1600-0528", "PMID" : "20002630", "abstract" : "RATIONALE: Dental caries is a global public health problem, especially in children. Most caries in developing countries remains untreated. Only limited data are available on the clinical consequences of untreated dental caries because there is no measure to quantify the prevalence and severity of oral conditions resulting from untreated dental caries. OBJECTIVES: To present a new index to evaluate the prevalence and severity of oral conditions resulting from untreated dental caries. To validate the index within the Philippines National Oral Health Survey, 2006. METHODS: The PUFA index records the presence of severely decayed teeth with visible pulpal involvement (P/p), ulceration caused by dislocated tooth fragments (U/u), fistula (F/f) and abscess (A/a). RESULTS: Good kappa values show the reliability of the index. The prevalence of PUFA/pufa &gt;0 was 85% and 56% for 6- and 12-year-olds, respectively. The mean number of teeth affected (PUFA/pufa) was 3.5 and 1.2 for 6- and 12-year-olds, respectively. In 6- and 12-year-olds, 40% and 41% of decayed teeth had progressed to odontogenic infections. CONCLUSION: The PUFA index complements classical caries indices with relevant information for epidemiologists and health care planners.", "author" : [ { "dropping-particle" : "", "family" : "Monse", "given" : "B", "non-dropping-particle" : "", "parse-names" : false, "suffix" : "" }, { "dropping-particle" : "", "family" : "Heinrich-Weltzien", "given" : "R", "non-dropping-particle" : "", "parse-names" : false, "suffix" : "" }, { "dropping-particle" : "", "family" : "Benzian", "given" : "H", "non-dropping-particle" : "", "parse-names" : false, "suffix" : "" }, { "dropping-particle" : "", "family" : "Holmgren", "given" : "C", "non-dropping-particle" : "", "parse-names" : false, "suffix" : "" }, { "dropping-particle" : "", "family" : "Palenstein Helderman", "given" : "W", "non-dropping-particle" : "van", "parse-names" : false, "suffix" : "" } ], "container-title" : "Community Dentistry and Oral Epidemiology", "id" : "ITEM-1", "issue" : "1", "issued" : { "date-parts" : [ [ "2010", "2" ] ] }, "page" : "77-82", "title" : "PUFA--an index of clinical consequences of untreated dental caries.", "type" : "article-journal", "volume" : "38" }, "uris" : [ "http://www.mendeley.com/documents/?uuid=3c3f4990-c44d-47c8-b623-16c707a310c8" ] } ], "mendeley" : { "formattedCitation" : "&lt;sup&gt;24&lt;/sup&gt;", "plainTextFormattedCitation" : "24", "previouslyFormattedCitation" : "&lt;sup&gt;24&lt;/sup&gt;" }, "properties" : {  }, "schema" : "https://github.com/citation-style-language/schema/raw/master/csl-citation.json" }</w:instrText>
      </w:r>
      <w:r w:rsidR="00660C0C">
        <w:rPr>
          <w:rFonts w:cs="Times New Roman"/>
          <w:szCs w:val="24"/>
          <w:lang w:val="en-US"/>
        </w:rPr>
        <w:fldChar w:fldCharType="separate"/>
      </w:r>
      <w:r w:rsidR="00A55EB8" w:rsidRPr="00A55EB8">
        <w:rPr>
          <w:rFonts w:cs="Times New Roman"/>
          <w:noProof/>
          <w:szCs w:val="24"/>
          <w:vertAlign w:val="superscript"/>
          <w:lang w:val="en-US"/>
        </w:rPr>
        <w:t>24</w:t>
      </w:r>
      <w:r w:rsidR="00660C0C">
        <w:rPr>
          <w:rFonts w:cs="Times New Roman"/>
          <w:szCs w:val="24"/>
          <w:lang w:val="en-US"/>
        </w:rPr>
        <w:fldChar w:fldCharType="end"/>
      </w:r>
      <w:r w:rsidR="001F5F7A" w:rsidRPr="00940D15">
        <w:rPr>
          <w:rFonts w:cs="Times New Roman"/>
          <w:szCs w:val="24"/>
          <w:lang w:val="en-US"/>
        </w:rPr>
        <w:t xml:space="preserve"> </w:t>
      </w:r>
      <w:r w:rsidR="006421ED" w:rsidRPr="00940D15">
        <w:rPr>
          <w:rFonts w:cs="Times New Roman"/>
          <w:szCs w:val="24"/>
        </w:rPr>
        <w:t xml:space="preserve">The average Kappa </w:t>
      </w:r>
      <w:r w:rsidR="006421ED" w:rsidRPr="006421ED">
        <w:rPr>
          <w:rFonts w:cs="Times New Roman"/>
          <w:szCs w:val="24"/>
        </w:rPr>
        <w:t xml:space="preserve">was 0.92 </w:t>
      </w:r>
      <w:r w:rsidR="006421ED" w:rsidRPr="00940D15">
        <w:rPr>
          <w:rFonts w:cs="Times New Roman"/>
          <w:szCs w:val="24"/>
        </w:rPr>
        <w:t>for the intra-examiner reproducibility and</w:t>
      </w:r>
      <w:r w:rsidR="006421ED">
        <w:rPr>
          <w:rFonts w:cs="Times New Roman"/>
          <w:szCs w:val="24"/>
        </w:rPr>
        <w:t xml:space="preserve"> </w:t>
      </w:r>
      <w:r w:rsidR="006421ED" w:rsidRPr="00940D15">
        <w:rPr>
          <w:rFonts w:cs="Times New Roman"/>
          <w:szCs w:val="24"/>
        </w:rPr>
        <w:t>0.88 for the inter-examiner reproducibility, revealing very good agreement.</w:t>
      </w:r>
      <w:r w:rsidR="006421ED">
        <w:rPr>
          <w:rFonts w:cs="Times New Roman"/>
          <w:szCs w:val="24"/>
        </w:rPr>
        <w:t xml:space="preserve"> </w:t>
      </w:r>
      <w:r w:rsidR="00BB1576" w:rsidRPr="00940D15">
        <w:rPr>
          <w:rFonts w:cs="Times New Roman"/>
          <w:szCs w:val="24"/>
        </w:rPr>
        <w:t>For analytical purposes dental caries was classified into four categories</w:t>
      </w:r>
      <w:r w:rsidR="00AD58CB">
        <w:rPr>
          <w:rFonts w:cs="Times New Roman"/>
          <w:szCs w:val="24"/>
        </w:rPr>
        <w:t>:</w:t>
      </w:r>
      <w:r w:rsidR="00BB1576" w:rsidRPr="00940D15">
        <w:rPr>
          <w:rFonts w:cs="Times New Roman"/>
          <w:szCs w:val="24"/>
        </w:rPr>
        <w:t xml:space="preserve"> caries free children formed a distinct group (26.8%), </w:t>
      </w:r>
      <w:r w:rsidR="00AD58CB">
        <w:rPr>
          <w:rFonts w:cs="Times New Roman"/>
          <w:szCs w:val="24"/>
        </w:rPr>
        <w:t>while</w:t>
      </w:r>
      <w:r w:rsidR="00AD58CB" w:rsidRPr="00940D15">
        <w:rPr>
          <w:rFonts w:cs="Times New Roman"/>
          <w:szCs w:val="24"/>
        </w:rPr>
        <w:t xml:space="preserve"> </w:t>
      </w:r>
      <w:r w:rsidR="00BB1576" w:rsidRPr="00940D15">
        <w:rPr>
          <w:rFonts w:cs="Times New Roman"/>
          <w:szCs w:val="24"/>
        </w:rPr>
        <w:t>those with dental caries experience were divided into tertiles</w:t>
      </w:r>
      <w:r w:rsidR="002E4879" w:rsidRPr="00940D15">
        <w:rPr>
          <w:rFonts w:cs="Times New Roman"/>
          <w:szCs w:val="24"/>
          <w:lang w:val="en-US"/>
        </w:rPr>
        <w:t xml:space="preserve">, where 26.6% were in the </w:t>
      </w:r>
      <w:r w:rsidR="00B80F87">
        <w:rPr>
          <w:rFonts w:cs="Times New Roman"/>
          <w:szCs w:val="24"/>
          <w:lang w:val="en-US"/>
        </w:rPr>
        <w:t>l</w:t>
      </w:r>
      <w:r w:rsidR="008F6FB2">
        <w:rPr>
          <w:rFonts w:cs="Times New Roman"/>
          <w:szCs w:val="24"/>
          <w:lang w:val="en-US"/>
        </w:rPr>
        <w:t>ow</w:t>
      </w:r>
      <w:r w:rsidR="008F6FB2" w:rsidRPr="00940D15">
        <w:rPr>
          <w:rFonts w:cs="Times New Roman"/>
          <w:szCs w:val="24"/>
          <w:lang w:val="en-US"/>
        </w:rPr>
        <w:t xml:space="preserve"> </w:t>
      </w:r>
      <w:r w:rsidR="002E4879" w:rsidRPr="00940D15">
        <w:rPr>
          <w:rFonts w:cs="Times New Roman"/>
          <w:szCs w:val="24"/>
          <w:lang w:val="en-US"/>
        </w:rPr>
        <w:t xml:space="preserve">caries </w:t>
      </w:r>
      <w:proofErr w:type="spellStart"/>
      <w:r w:rsidR="002E4879" w:rsidRPr="00940D15">
        <w:rPr>
          <w:rFonts w:cs="Times New Roman"/>
          <w:szCs w:val="24"/>
          <w:lang w:val="en-US"/>
        </w:rPr>
        <w:t>tertile</w:t>
      </w:r>
      <w:proofErr w:type="spellEnd"/>
      <w:r w:rsidR="002E4879" w:rsidRPr="00940D15">
        <w:rPr>
          <w:rFonts w:cs="Times New Roman"/>
          <w:szCs w:val="24"/>
          <w:lang w:val="en-US"/>
        </w:rPr>
        <w:t xml:space="preserve"> (</w:t>
      </w:r>
      <w:proofErr w:type="spellStart"/>
      <w:r w:rsidR="002E4879" w:rsidRPr="00940D15">
        <w:rPr>
          <w:rFonts w:cs="Times New Roman"/>
          <w:szCs w:val="24"/>
          <w:lang w:val="en-US"/>
        </w:rPr>
        <w:t>dmft+DMFT</w:t>
      </w:r>
      <w:proofErr w:type="spellEnd"/>
      <w:r w:rsidR="002E4879" w:rsidRPr="00940D15">
        <w:rPr>
          <w:rFonts w:cs="Times New Roman"/>
          <w:szCs w:val="24"/>
          <w:lang w:val="en-US"/>
        </w:rPr>
        <w:t xml:space="preserve"> = 1-2), 29.9% were in the moderate caries </w:t>
      </w:r>
      <w:proofErr w:type="spellStart"/>
      <w:r w:rsidR="002E4879" w:rsidRPr="00940D15">
        <w:rPr>
          <w:rFonts w:cs="Times New Roman"/>
          <w:szCs w:val="24"/>
          <w:lang w:val="en-US"/>
        </w:rPr>
        <w:t>tertile</w:t>
      </w:r>
      <w:proofErr w:type="spellEnd"/>
      <w:r w:rsidR="002E4879" w:rsidRPr="00940D15">
        <w:rPr>
          <w:rFonts w:cs="Times New Roman"/>
          <w:szCs w:val="24"/>
          <w:lang w:val="en-US"/>
        </w:rPr>
        <w:t xml:space="preserve"> (</w:t>
      </w:r>
      <w:proofErr w:type="spellStart"/>
      <w:r w:rsidR="002E4879" w:rsidRPr="00940D15">
        <w:rPr>
          <w:rFonts w:cs="Times New Roman"/>
          <w:szCs w:val="24"/>
          <w:lang w:val="en-US"/>
        </w:rPr>
        <w:t>dmft+DMFT</w:t>
      </w:r>
      <w:proofErr w:type="spellEnd"/>
      <w:r w:rsidR="002E4879" w:rsidRPr="00940D15">
        <w:rPr>
          <w:rFonts w:cs="Times New Roman"/>
          <w:szCs w:val="24"/>
          <w:lang w:val="en-US"/>
        </w:rPr>
        <w:t xml:space="preserve"> = 3-5) and 16.6% were in the severe caries </w:t>
      </w:r>
      <w:proofErr w:type="spellStart"/>
      <w:r w:rsidR="002E4879" w:rsidRPr="00940D15">
        <w:rPr>
          <w:rFonts w:cs="Times New Roman"/>
          <w:szCs w:val="24"/>
          <w:lang w:val="en-US"/>
        </w:rPr>
        <w:t>tertile</w:t>
      </w:r>
      <w:proofErr w:type="spellEnd"/>
      <w:r w:rsidR="002E4879" w:rsidRPr="00940D15">
        <w:rPr>
          <w:rFonts w:cs="Times New Roman"/>
          <w:szCs w:val="24"/>
          <w:lang w:val="en-US"/>
        </w:rPr>
        <w:t xml:space="preserve"> (</w:t>
      </w:r>
      <w:proofErr w:type="spellStart"/>
      <w:r w:rsidR="002E4879" w:rsidRPr="00940D15">
        <w:rPr>
          <w:rFonts w:cs="Times New Roman"/>
          <w:szCs w:val="24"/>
          <w:lang w:val="en-US"/>
        </w:rPr>
        <w:t>dmft+DMFT</w:t>
      </w:r>
      <w:proofErr w:type="spellEnd"/>
      <w:r w:rsidR="002E4879" w:rsidRPr="00940D15">
        <w:rPr>
          <w:rFonts w:cs="Times New Roman"/>
          <w:szCs w:val="24"/>
          <w:lang w:val="en-US"/>
        </w:rPr>
        <w:t xml:space="preserve"> = 6-15)</w:t>
      </w:r>
      <w:r w:rsidR="00BB1576" w:rsidRPr="00940D15">
        <w:rPr>
          <w:rFonts w:cs="Times New Roman"/>
          <w:szCs w:val="24"/>
        </w:rPr>
        <w:t>. Dental sepsis was dichotomised into ‘no sepsis’ (</w:t>
      </w:r>
      <w:proofErr w:type="spellStart"/>
      <w:r w:rsidR="00BB1576" w:rsidRPr="00940D15">
        <w:rPr>
          <w:rFonts w:cs="Times New Roman"/>
          <w:szCs w:val="24"/>
        </w:rPr>
        <w:t>pufa+PUFA</w:t>
      </w:r>
      <w:proofErr w:type="spellEnd"/>
      <w:r w:rsidR="00BB1576" w:rsidRPr="00940D15">
        <w:rPr>
          <w:rFonts w:cs="Times New Roman"/>
          <w:szCs w:val="24"/>
        </w:rPr>
        <w:t>=0) (64.2%) and ‘having any sepsis’ (</w:t>
      </w:r>
      <w:proofErr w:type="spellStart"/>
      <w:r w:rsidR="00BB1576" w:rsidRPr="00940D15">
        <w:rPr>
          <w:rFonts w:cs="Times New Roman"/>
          <w:szCs w:val="24"/>
        </w:rPr>
        <w:t>pufa+PUFA</w:t>
      </w:r>
      <w:proofErr w:type="spellEnd"/>
      <w:r w:rsidR="00BB1576" w:rsidRPr="00940D15">
        <w:rPr>
          <w:rFonts w:cs="Times New Roman"/>
          <w:szCs w:val="24"/>
        </w:rPr>
        <w:t xml:space="preserve">&gt;0) (35.8%) groups. </w:t>
      </w:r>
    </w:p>
    <w:p w14:paraId="6710BF86" w14:textId="6A504B1F" w:rsidR="00681304" w:rsidRPr="00940D15" w:rsidRDefault="00321439" w:rsidP="00641EF1">
      <w:pPr>
        <w:tabs>
          <w:tab w:val="left" w:pos="0"/>
        </w:tabs>
        <w:rPr>
          <w:rFonts w:cs="Times New Roman"/>
          <w:szCs w:val="24"/>
        </w:rPr>
      </w:pPr>
      <w:r w:rsidRPr="00940D15">
        <w:rPr>
          <w:rFonts w:cs="Times New Roman"/>
          <w:szCs w:val="24"/>
        </w:rPr>
        <w:t xml:space="preserve">Non-clinical data were collected </w:t>
      </w:r>
      <w:r w:rsidR="00380820" w:rsidRPr="00940D15">
        <w:rPr>
          <w:rFonts w:cs="Times New Roman"/>
          <w:szCs w:val="24"/>
        </w:rPr>
        <w:t xml:space="preserve">on socio-economic background, birth weight and childhood diseases </w:t>
      </w:r>
      <w:r w:rsidRPr="00940D15">
        <w:rPr>
          <w:rFonts w:cs="Times New Roman"/>
          <w:szCs w:val="24"/>
        </w:rPr>
        <w:t xml:space="preserve">through </w:t>
      </w:r>
      <w:r w:rsidR="004C7891" w:rsidRPr="00940D15">
        <w:rPr>
          <w:rFonts w:cs="Times New Roman"/>
          <w:szCs w:val="24"/>
        </w:rPr>
        <w:t xml:space="preserve">self-administered </w:t>
      </w:r>
      <w:r w:rsidRPr="00940D15">
        <w:rPr>
          <w:rFonts w:cs="Times New Roman"/>
          <w:szCs w:val="24"/>
        </w:rPr>
        <w:t>questionnaires</w:t>
      </w:r>
      <w:r w:rsidR="00FA47CA" w:rsidRPr="00940D15">
        <w:rPr>
          <w:rFonts w:cs="Times New Roman"/>
          <w:szCs w:val="24"/>
        </w:rPr>
        <w:t xml:space="preserve"> </w:t>
      </w:r>
      <w:r w:rsidR="00380820">
        <w:rPr>
          <w:rFonts w:cs="Times New Roman"/>
          <w:szCs w:val="24"/>
        </w:rPr>
        <w:t>completed by</w:t>
      </w:r>
      <w:r w:rsidR="00FA47CA" w:rsidRPr="00940D15">
        <w:rPr>
          <w:rFonts w:cs="Times New Roman"/>
          <w:szCs w:val="24"/>
        </w:rPr>
        <w:t xml:space="preserve"> parents. </w:t>
      </w:r>
      <w:r w:rsidR="00352FE1" w:rsidRPr="00940D15">
        <w:rPr>
          <w:rFonts w:cs="Times New Roman"/>
          <w:szCs w:val="24"/>
        </w:rPr>
        <w:t xml:space="preserve">The following covariates were considered as potential confounders: maternal </w:t>
      </w:r>
      <w:r w:rsidR="004C7891" w:rsidRPr="00940D15">
        <w:rPr>
          <w:rFonts w:cs="Times New Roman"/>
          <w:szCs w:val="24"/>
        </w:rPr>
        <w:t>education (five categories: ‘no</w:t>
      </w:r>
      <w:r w:rsidR="00352FE1" w:rsidRPr="00940D15">
        <w:rPr>
          <w:rFonts w:cs="Times New Roman"/>
          <w:szCs w:val="24"/>
        </w:rPr>
        <w:t xml:space="preserve"> </w:t>
      </w:r>
      <w:r w:rsidR="00352FE1" w:rsidRPr="00940D15">
        <w:rPr>
          <w:rFonts w:cs="Times New Roman"/>
          <w:szCs w:val="24"/>
        </w:rPr>
        <w:lastRenderedPageBreak/>
        <w:t>formal education</w:t>
      </w:r>
      <w:r w:rsidR="004C7891" w:rsidRPr="00940D15">
        <w:rPr>
          <w:rFonts w:cs="Times New Roman"/>
          <w:szCs w:val="24"/>
        </w:rPr>
        <w:t>’, ‘primary’, ‘secondary’, ‘higher secondary’, and ‘tertiary’), monthly gross family income (</w:t>
      </w:r>
      <w:r w:rsidR="00071227" w:rsidRPr="00940D15">
        <w:rPr>
          <w:rFonts w:cs="Times New Roman"/>
          <w:szCs w:val="24"/>
        </w:rPr>
        <w:t xml:space="preserve">four groups: </w:t>
      </w:r>
      <w:r w:rsidR="004C7891" w:rsidRPr="00940D15">
        <w:rPr>
          <w:rFonts w:cs="Times New Roman"/>
          <w:szCs w:val="24"/>
        </w:rPr>
        <w:t>&lt; 8000</w:t>
      </w:r>
      <w:r w:rsidR="00504A3C">
        <w:rPr>
          <w:rFonts w:cs="Times New Roman"/>
          <w:szCs w:val="24"/>
        </w:rPr>
        <w:t>;</w:t>
      </w:r>
      <w:r w:rsidR="00504A3C" w:rsidRPr="00940D15">
        <w:rPr>
          <w:rFonts w:cs="Times New Roman"/>
          <w:szCs w:val="24"/>
        </w:rPr>
        <w:t xml:space="preserve"> </w:t>
      </w:r>
      <w:r w:rsidR="004C7891" w:rsidRPr="00940D15">
        <w:rPr>
          <w:rFonts w:cs="Times New Roman"/>
          <w:szCs w:val="24"/>
        </w:rPr>
        <w:t>8000</w:t>
      </w:r>
      <w:r w:rsidR="00DC4A56" w:rsidRPr="00940D15">
        <w:rPr>
          <w:rFonts w:cs="Times New Roman"/>
          <w:szCs w:val="24"/>
        </w:rPr>
        <w:t xml:space="preserve"> to 20,000</w:t>
      </w:r>
      <w:r w:rsidR="00504A3C">
        <w:rPr>
          <w:rFonts w:cs="Times New Roman"/>
          <w:szCs w:val="24"/>
        </w:rPr>
        <w:t>;</w:t>
      </w:r>
      <w:r w:rsidR="00CB67C3">
        <w:rPr>
          <w:rFonts w:cs="Times New Roman"/>
          <w:szCs w:val="24"/>
        </w:rPr>
        <w:t xml:space="preserve"> </w:t>
      </w:r>
      <w:r w:rsidR="00DC4A56" w:rsidRPr="00940D15">
        <w:rPr>
          <w:rFonts w:cs="Times New Roman"/>
          <w:szCs w:val="24"/>
        </w:rPr>
        <w:t>&gt; 20,000 to 30,000</w:t>
      </w:r>
      <w:r w:rsidR="00504A3C">
        <w:rPr>
          <w:rFonts w:cs="Times New Roman"/>
          <w:szCs w:val="24"/>
        </w:rPr>
        <w:t>;</w:t>
      </w:r>
      <w:r w:rsidR="00504A3C" w:rsidRPr="00940D15">
        <w:rPr>
          <w:rFonts w:cs="Times New Roman"/>
          <w:szCs w:val="24"/>
        </w:rPr>
        <w:t xml:space="preserve"> </w:t>
      </w:r>
      <w:r w:rsidR="004C7891" w:rsidRPr="00940D15">
        <w:rPr>
          <w:rFonts w:cs="Times New Roman"/>
          <w:szCs w:val="24"/>
        </w:rPr>
        <w:t>&gt;</w:t>
      </w:r>
      <w:r w:rsidR="00071227" w:rsidRPr="00940D15">
        <w:rPr>
          <w:rFonts w:cs="Times New Roman"/>
          <w:szCs w:val="24"/>
        </w:rPr>
        <w:t xml:space="preserve"> </w:t>
      </w:r>
      <w:r w:rsidR="004C7891" w:rsidRPr="00940D15">
        <w:rPr>
          <w:rFonts w:cs="Times New Roman"/>
          <w:szCs w:val="24"/>
        </w:rPr>
        <w:t>30,000</w:t>
      </w:r>
      <w:r w:rsidR="00B84304">
        <w:rPr>
          <w:rFonts w:cs="Times New Roman"/>
          <w:szCs w:val="24"/>
        </w:rPr>
        <w:t xml:space="preserve"> Taka</w:t>
      </w:r>
      <w:r w:rsidR="00380820">
        <w:rPr>
          <w:rFonts w:cs="Times New Roman"/>
          <w:szCs w:val="24"/>
        </w:rPr>
        <w:t>/month</w:t>
      </w:r>
      <w:r w:rsidR="00B84304">
        <w:rPr>
          <w:rFonts w:cs="Times New Roman"/>
          <w:szCs w:val="24"/>
        </w:rPr>
        <w:t xml:space="preserve">; </w:t>
      </w:r>
      <w:r w:rsidR="007C1465" w:rsidRPr="00940D15">
        <w:rPr>
          <w:rFonts w:cs="Times New Roman"/>
          <w:szCs w:val="24"/>
        </w:rPr>
        <w:t>1GBP=1</w:t>
      </w:r>
      <w:r w:rsidR="00E20691">
        <w:rPr>
          <w:rFonts w:cs="Times New Roman"/>
          <w:szCs w:val="24"/>
        </w:rPr>
        <w:t>1</w:t>
      </w:r>
      <w:r w:rsidR="007C1465" w:rsidRPr="00940D15">
        <w:rPr>
          <w:rFonts w:cs="Times New Roman"/>
          <w:szCs w:val="24"/>
        </w:rPr>
        <w:t>0 Taka)</w:t>
      </w:r>
      <w:r w:rsidR="004C7891" w:rsidRPr="00940D15">
        <w:rPr>
          <w:rFonts w:cs="Times New Roman"/>
          <w:szCs w:val="24"/>
        </w:rPr>
        <w:t xml:space="preserve">, </w:t>
      </w:r>
      <w:r w:rsidR="009172C3" w:rsidRPr="00D0757B">
        <w:rPr>
          <w:rFonts w:cs="Times New Roman"/>
          <w:szCs w:val="24"/>
          <w:highlight w:val="yellow"/>
        </w:rPr>
        <w:t xml:space="preserve">study setting (hospital </w:t>
      </w:r>
      <w:r w:rsidR="009C4357">
        <w:rPr>
          <w:rFonts w:cs="Times New Roman"/>
          <w:szCs w:val="24"/>
          <w:highlight w:val="yellow"/>
        </w:rPr>
        <w:t xml:space="preserve">vs. school </w:t>
      </w:r>
      <w:r w:rsidR="009172C3" w:rsidRPr="00D0757B">
        <w:rPr>
          <w:rFonts w:cs="Times New Roman"/>
          <w:szCs w:val="24"/>
          <w:highlight w:val="yellow"/>
        </w:rPr>
        <w:t>sample)</w:t>
      </w:r>
      <w:r w:rsidR="009172C3">
        <w:rPr>
          <w:rFonts w:cs="Times New Roman"/>
          <w:szCs w:val="24"/>
        </w:rPr>
        <w:t xml:space="preserve">, </w:t>
      </w:r>
      <w:r w:rsidR="004C7891" w:rsidRPr="00940D15">
        <w:rPr>
          <w:rFonts w:cs="Times New Roman"/>
          <w:szCs w:val="24"/>
        </w:rPr>
        <w:t>birth weight</w:t>
      </w:r>
      <w:r w:rsidR="00352FE1" w:rsidRPr="00940D15">
        <w:rPr>
          <w:rFonts w:cs="Times New Roman"/>
          <w:szCs w:val="24"/>
        </w:rPr>
        <w:t xml:space="preserve"> </w:t>
      </w:r>
      <w:r w:rsidR="004C7891" w:rsidRPr="00940D15">
        <w:rPr>
          <w:rFonts w:cs="Times New Roman"/>
          <w:szCs w:val="24"/>
        </w:rPr>
        <w:t xml:space="preserve">(three </w:t>
      </w:r>
      <w:r w:rsidR="00352FE1" w:rsidRPr="00940D15">
        <w:rPr>
          <w:rFonts w:cs="Times New Roman"/>
          <w:szCs w:val="24"/>
        </w:rPr>
        <w:t>categories</w:t>
      </w:r>
      <w:r w:rsidR="004C7891" w:rsidRPr="00940D15">
        <w:rPr>
          <w:rFonts w:cs="Times New Roman"/>
          <w:szCs w:val="24"/>
        </w:rPr>
        <w:t xml:space="preserve">: normal, </w:t>
      </w:r>
      <w:r w:rsidR="00CE71B4" w:rsidRPr="00940D15">
        <w:rPr>
          <w:rFonts w:cs="Times New Roman"/>
          <w:szCs w:val="24"/>
        </w:rPr>
        <w:t>low</w:t>
      </w:r>
      <w:r w:rsidR="004C7891" w:rsidRPr="00940D15">
        <w:rPr>
          <w:rFonts w:cs="Times New Roman"/>
          <w:szCs w:val="24"/>
        </w:rPr>
        <w:t xml:space="preserve">, and </w:t>
      </w:r>
      <w:r w:rsidR="00CE71B4" w:rsidRPr="00940D15">
        <w:rPr>
          <w:rFonts w:cs="Times New Roman"/>
          <w:szCs w:val="24"/>
        </w:rPr>
        <w:t>high</w:t>
      </w:r>
      <w:r w:rsidR="004C7891" w:rsidRPr="00940D15">
        <w:rPr>
          <w:rFonts w:cs="Times New Roman"/>
          <w:szCs w:val="24"/>
        </w:rPr>
        <w:t>)</w:t>
      </w:r>
      <w:r w:rsidR="00891BA8" w:rsidRPr="00940D15">
        <w:rPr>
          <w:rFonts w:cs="Times New Roman"/>
          <w:szCs w:val="24"/>
        </w:rPr>
        <w:t>, and</w:t>
      </w:r>
      <w:r w:rsidR="004C7891" w:rsidRPr="00940D15">
        <w:rPr>
          <w:rFonts w:cs="Times New Roman"/>
          <w:szCs w:val="24"/>
        </w:rPr>
        <w:t xml:space="preserve"> </w:t>
      </w:r>
      <w:r w:rsidR="00891BA8" w:rsidRPr="00940D15">
        <w:rPr>
          <w:rFonts w:cs="Times New Roman"/>
          <w:szCs w:val="24"/>
        </w:rPr>
        <w:t xml:space="preserve">whether the child had </w:t>
      </w:r>
      <w:r w:rsidR="004C7891" w:rsidRPr="00940D15">
        <w:rPr>
          <w:rFonts w:cs="Times New Roman"/>
          <w:szCs w:val="24"/>
        </w:rPr>
        <w:t>any long</w:t>
      </w:r>
      <w:r w:rsidR="00504A3C">
        <w:rPr>
          <w:rFonts w:cs="Times New Roman"/>
          <w:szCs w:val="24"/>
        </w:rPr>
        <w:t>-</w:t>
      </w:r>
      <w:r w:rsidR="004C7891" w:rsidRPr="00940D15">
        <w:rPr>
          <w:rFonts w:cs="Times New Roman"/>
          <w:szCs w:val="24"/>
        </w:rPr>
        <w:t>standing diseases (yes</w:t>
      </w:r>
      <w:r w:rsidR="00380820">
        <w:rPr>
          <w:rFonts w:cs="Times New Roman"/>
          <w:szCs w:val="24"/>
        </w:rPr>
        <w:t>/</w:t>
      </w:r>
      <w:r w:rsidR="004C7891" w:rsidRPr="00940D15">
        <w:rPr>
          <w:rFonts w:cs="Times New Roman"/>
          <w:szCs w:val="24"/>
        </w:rPr>
        <w:t xml:space="preserve">no). </w:t>
      </w:r>
    </w:p>
    <w:p w14:paraId="08907530" w14:textId="63D7304D" w:rsidR="000F156E" w:rsidRPr="00940D15" w:rsidRDefault="000C1F2C" w:rsidP="008B313C">
      <w:pPr>
        <w:tabs>
          <w:tab w:val="left" w:pos="0"/>
        </w:tabs>
        <w:rPr>
          <w:rFonts w:cs="Times New Roman"/>
          <w:szCs w:val="24"/>
        </w:rPr>
      </w:pPr>
      <w:r w:rsidRPr="00940D15">
        <w:rPr>
          <w:rFonts w:cs="Times New Roman"/>
          <w:szCs w:val="24"/>
        </w:rPr>
        <w:t>Data analysis was performed using </w:t>
      </w:r>
      <w:r w:rsidR="007E03A4" w:rsidRPr="00940D15">
        <w:rPr>
          <w:rFonts w:cs="Times New Roman"/>
          <w:szCs w:val="24"/>
        </w:rPr>
        <w:t>Stata</w:t>
      </w:r>
      <w:r w:rsidR="00891BA8" w:rsidRPr="00940D15">
        <w:rPr>
          <w:rFonts w:cs="Times New Roman"/>
          <w:szCs w:val="24"/>
        </w:rPr>
        <w:t xml:space="preserve"> version</w:t>
      </w:r>
      <w:r w:rsidR="00504A3C">
        <w:rPr>
          <w:rFonts w:cs="Times New Roman"/>
          <w:szCs w:val="24"/>
        </w:rPr>
        <w:t xml:space="preserve"> </w:t>
      </w:r>
      <w:r w:rsidR="007E03A4" w:rsidRPr="00940D15">
        <w:rPr>
          <w:rFonts w:cs="Times New Roman"/>
          <w:szCs w:val="24"/>
        </w:rPr>
        <w:t xml:space="preserve">12 </w:t>
      </w:r>
      <w:r w:rsidRPr="00940D15">
        <w:rPr>
          <w:rFonts w:cs="Times New Roman"/>
          <w:szCs w:val="24"/>
        </w:rPr>
        <w:t>software</w:t>
      </w:r>
      <w:r w:rsidR="007E03A4" w:rsidRPr="00940D15">
        <w:rPr>
          <w:rFonts w:cs="Times New Roman"/>
          <w:szCs w:val="24"/>
        </w:rPr>
        <w:t xml:space="preserve">. </w:t>
      </w:r>
      <w:r w:rsidR="00DF71A6" w:rsidRPr="00940D15">
        <w:rPr>
          <w:rFonts w:cs="Times New Roman"/>
          <w:szCs w:val="24"/>
        </w:rPr>
        <w:t xml:space="preserve">Initially, descriptive analyses were </w:t>
      </w:r>
      <w:r w:rsidR="00891BA8" w:rsidRPr="00940D15">
        <w:rPr>
          <w:rFonts w:cs="Times New Roman"/>
          <w:szCs w:val="24"/>
        </w:rPr>
        <w:t>carried out</w:t>
      </w:r>
      <w:r w:rsidR="00726B34" w:rsidRPr="00940D15">
        <w:rPr>
          <w:rFonts w:cs="Times New Roman"/>
          <w:szCs w:val="24"/>
        </w:rPr>
        <w:t>.</w:t>
      </w:r>
      <w:r w:rsidR="00DF71A6" w:rsidRPr="00940D15">
        <w:rPr>
          <w:rFonts w:cs="Times New Roman"/>
          <w:szCs w:val="24"/>
        </w:rPr>
        <w:t xml:space="preserve"> </w:t>
      </w:r>
      <w:r w:rsidR="00891BA8" w:rsidRPr="00940D15">
        <w:rPr>
          <w:rFonts w:cs="Times New Roman"/>
          <w:szCs w:val="24"/>
        </w:rPr>
        <w:t xml:space="preserve">Outcome variables were normally distributed. </w:t>
      </w:r>
      <w:r w:rsidR="00726B34" w:rsidRPr="00940D15">
        <w:rPr>
          <w:rFonts w:cs="Times New Roman"/>
          <w:szCs w:val="24"/>
        </w:rPr>
        <w:t>To assess the bivariate associations between outcomes and exposures</w:t>
      </w:r>
      <w:r w:rsidR="00891BA8" w:rsidRPr="00940D15">
        <w:rPr>
          <w:rFonts w:cs="Times New Roman"/>
          <w:szCs w:val="24"/>
        </w:rPr>
        <w:t xml:space="preserve"> and</w:t>
      </w:r>
      <w:r w:rsidR="00726B34" w:rsidRPr="00940D15">
        <w:rPr>
          <w:rFonts w:cs="Times New Roman"/>
          <w:szCs w:val="24"/>
        </w:rPr>
        <w:t xml:space="preserve"> </w:t>
      </w:r>
      <w:r w:rsidR="00891BA8" w:rsidRPr="00940D15">
        <w:rPr>
          <w:rFonts w:cs="Times New Roman"/>
          <w:szCs w:val="24"/>
        </w:rPr>
        <w:t xml:space="preserve">potential </w:t>
      </w:r>
      <w:r w:rsidR="00E559E8" w:rsidRPr="00940D15">
        <w:rPr>
          <w:rFonts w:cs="Times New Roman"/>
          <w:szCs w:val="24"/>
        </w:rPr>
        <w:t>confounders</w:t>
      </w:r>
      <w:r w:rsidR="00891BA8" w:rsidRPr="00940D15">
        <w:rPr>
          <w:rFonts w:cs="Times New Roman"/>
          <w:szCs w:val="24"/>
        </w:rPr>
        <w:t>,</w:t>
      </w:r>
      <w:r w:rsidR="00726B34" w:rsidRPr="00940D15">
        <w:rPr>
          <w:rFonts w:cs="Times New Roman"/>
          <w:szCs w:val="24"/>
        </w:rPr>
        <w:t xml:space="preserve"> one-way analysis of variance (ANOVA) and t-tests were carried out </w:t>
      </w:r>
      <w:r w:rsidR="00891BA8" w:rsidRPr="00940D15">
        <w:rPr>
          <w:rFonts w:cs="Times New Roman"/>
          <w:szCs w:val="24"/>
        </w:rPr>
        <w:t xml:space="preserve">as </w:t>
      </w:r>
      <w:r w:rsidR="00726B34" w:rsidRPr="00940D15">
        <w:rPr>
          <w:rFonts w:cs="Times New Roman"/>
          <w:szCs w:val="24"/>
        </w:rPr>
        <w:t>appropriate. Finally</w:t>
      </w:r>
      <w:r w:rsidR="00891BA8" w:rsidRPr="00940D15">
        <w:rPr>
          <w:rFonts w:cs="Times New Roman"/>
          <w:szCs w:val="24"/>
        </w:rPr>
        <w:t>,</w:t>
      </w:r>
      <w:r w:rsidR="00726B34" w:rsidRPr="00940D15">
        <w:rPr>
          <w:rFonts w:cs="Times New Roman"/>
          <w:szCs w:val="24"/>
        </w:rPr>
        <w:t xml:space="preserve"> </w:t>
      </w:r>
      <w:r w:rsidR="007E03A4" w:rsidRPr="00940D15">
        <w:rPr>
          <w:rFonts w:cs="Times New Roman"/>
          <w:szCs w:val="24"/>
        </w:rPr>
        <w:t xml:space="preserve">multiple </w:t>
      </w:r>
      <w:r w:rsidR="00726B34" w:rsidRPr="00940D15">
        <w:rPr>
          <w:rFonts w:cs="Times New Roman"/>
          <w:szCs w:val="24"/>
        </w:rPr>
        <w:t xml:space="preserve">linear </w:t>
      </w:r>
      <w:r w:rsidR="00071227" w:rsidRPr="00940D15">
        <w:rPr>
          <w:rFonts w:cs="Times New Roman"/>
          <w:szCs w:val="24"/>
        </w:rPr>
        <w:t>regressions</w:t>
      </w:r>
      <w:r w:rsidR="00726B34" w:rsidRPr="00940D15">
        <w:rPr>
          <w:rFonts w:cs="Times New Roman"/>
          <w:szCs w:val="24"/>
        </w:rPr>
        <w:t xml:space="preserve"> w</w:t>
      </w:r>
      <w:r w:rsidR="00071227" w:rsidRPr="00940D15">
        <w:rPr>
          <w:rFonts w:cs="Times New Roman"/>
          <w:szCs w:val="24"/>
        </w:rPr>
        <w:t>ere</w:t>
      </w:r>
      <w:r w:rsidR="00726B34" w:rsidRPr="00940D15">
        <w:rPr>
          <w:rFonts w:cs="Times New Roman"/>
          <w:szCs w:val="24"/>
        </w:rPr>
        <w:t xml:space="preserve"> conducted</w:t>
      </w:r>
      <w:r w:rsidR="00380820" w:rsidRPr="00380820">
        <w:rPr>
          <w:rFonts w:cs="Times New Roman"/>
          <w:szCs w:val="24"/>
        </w:rPr>
        <w:t xml:space="preserve"> </w:t>
      </w:r>
      <w:r w:rsidR="00380820" w:rsidRPr="00940D15">
        <w:rPr>
          <w:rFonts w:cs="Times New Roman"/>
          <w:szCs w:val="24"/>
        </w:rPr>
        <w:t>on complete data</w:t>
      </w:r>
      <w:r w:rsidR="00946741" w:rsidRPr="00940D15">
        <w:rPr>
          <w:rFonts w:cs="Times New Roman"/>
          <w:szCs w:val="24"/>
        </w:rPr>
        <w:t>.</w:t>
      </w:r>
      <w:r w:rsidR="00726B34" w:rsidRPr="00940D15">
        <w:rPr>
          <w:rFonts w:cs="Times New Roman"/>
          <w:szCs w:val="24"/>
        </w:rPr>
        <w:t xml:space="preserve"> </w:t>
      </w:r>
      <w:r w:rsidR="00DF71A6" w:rsidRPr="00940D15">
        <w:rPr>
          <w:rFonts w:cs="Times New Roman"/>
          <w:szCs w:val="24"/>
        </w:rPr>
        <w:t xml:space="preserve">For each outcome, two separate sets of models were run, one </w:t>
      </w:r>
      <w:r w:rsidR="00946741" w:rsidRPr="00940D15">
        <w:rPr>
          <w:rFonts w:cs="Times New Roman"/>
          <w:szCs w:val="24"/>
        </w:rPr>
        <w:t xml:space="preserve">with </w:t>
      </w:r>
      <w:r w:rsidR="00DF71A6" w:rsidRPr="00940D15">
        <w:rPr>
          <w:rFonts w:cs="Times New Roman"/>
          <w:szCs w:val="24"/>
        </w:rPr>
        <w:t xml:space="preserve">dental caries as the exposure and one </w:t>
      </w:r>
      <w:r w:rsidR="00946741" w:rsidRPr="00940D15">
        <w:rPr>
          <w:rFonts w:cs="Times New Roman"/>
          <w:szCs w:val="24"/>
        </w:rPr>
        <w:t xml:space="preserve">with </w:t>
      </w:r>
      <w:r w:rsidR="00DF71A6" w:rsidRPr="00940D15">
        <w:rPr>
          <w:rFonts w:cs="Times New Roman"/>
          <w:szCs w:val="24"/>
        </w:rPr>
        <w:t xml:space="preserve">dental sepsis. </w:t>
      </w:r>
      <w:r w:rsidR="002E4879" w:rsidRPr="00940D15">
        <w:rPr>
          <w:rStyle w:val="CommentReference"/>
          <w:rFonts w:cs="Times New Roman"/>
          <w:sz w:val="24"/>
          <w:szCs w:val="24"/>
        </w:rPr>
        <w:t xml:space="preserve">Each model was adjusted </w:t>
      </w:r>
      <w:r w:rsidR="002E4879" w:rsidRPr="00940D15">
        <w:rPr>
          <w:rFonts w:cs="Times New Roman"/>
          <w:szCs w:val="24"/>
        </w:rPr>
        <w:t xml:space="preserve">for maternal education, family income, </w:t>
      </w:r>
      <w:r w:rsidR="008048E9">
        <w:rPr>
          <w:rFonts w:cs="Times New Roman"/>
          <w:szCs w:val="24"/>
        </w:rPr>
        <w:t xml:space="preserve">study setting, </w:t>
      </w:r>
      <w:r w:rsidR="002E4879" w:rsidRPr="00940D15">
        <w:rPr>
          <w:rFonts w:cs="Times New Roman"/>
          <w:szCs w:val="24"/>
        </w:rPr>
        <w:t xml:space="preserve">birth weight and childhood diseases. </w:t>
      </w:r>
      <w:r w:rsidR="008B313C" w:rsidRPr="00B90F19">
        <w:rPr>
          <w:rFonts w:cs="Times New Roman"/>
          <w:szCs w:val="24"/>
        </w:rPr>
        <w:t>Children’s age and sex were not additionally adjusted in the model</w:t>
      </w:r>
      <w:r w:rsidR="00582581" w:rsidRPr="00B90F19">
        <w:rPr>
          <w:rFonts w:cs="Times New Roman"/>
          <w:szCs w:val="24"/>
        </w:rPr>
        <w:t>s</w:t>
      </w:r>
      <w:r w:rsidR="008B313C" w:rsidRPr="00B90F19">
        <w:rPr>
          <w:rFonts w:cs="Times New Roman"/>
          <w:szCs w:val="24"/>
        </w:rPr>
        <w:t xml:space="preserve"> as the outcomes were age and sex adjusted z-scores.</w:t>
      </w:r>
      <w:r w:rsidR="008B313C">
        <w:rPr>
          <w:rFonts w:cs="Times New Roman"/>
          <w:szCs w:val="24"/>
        </w:rPr>
        <w:t xml:space="preserve"> </w:t>
      </w:r>
      <w:r w:rsidR="00AF5E1C" w:rsidRPr="00940D15">
        <w:rPr>
          <w:rFonts w:cs="Times New Roman"/>
          <w:szCs w:val="24"/>
        </w:rPr>
        <w:t xml:space="preserve">Unadjusted and adjusted regression coefficients and their respective 95% confidence intervals </w:t>
      </w:r>
      <w:r w:rsidR="00E559E8" w:rsidRPr="00940D15">
        <w:rPr>
          <w:rFonts w:cs="Times New Roman"/>
          <w:szCs w:val="24"/>
        </w:rPr>
        <w:t xml:space="preserve">(CI) </w:t>
      </w:r>
      <w:r w:rsidR="00AF5E1C" w:rsidRPr="00940D15">
        <w:rPr>
          <w:rFonts w:cs="Times New Roman"/>
          <w:szCs w:val="24"/>
        </w:rPr>
        <w:t>were estimated and reported.</w:t>
      </w:r>
      <w:r w:rsidR="00946741" w:rsidRPr="00940D15">
        <w:rPr>
          <w:rFonts w:cs="Times New Roman"/>
          <w:szCs w:val="24"/>
        </w:rPr>
        <w:t xml:space="preserve"> </w:t>
      </w:r>
    </w:p>
    <w:p w14:paraId="28EC6F6E" w14:textId="77777777" w:rsidR="00255550" w:rsidRPr="00940D15" w:rsidRDefault="00B17E44" w:rsidP="00940D15">
      <w:pPr>
        <w:rPr>
          <w:rFonts w:cs="Times New Roman"/>
          <w:b/>
          <w:szCs w:val="24"/>
        </w:rPr>
      </w:pPr>
      <w:r w:rsidRPr="00940D15">
        <w:rPr>
          <w:rFonts w:cs="Times New Roman"/>
          <w:b/>
          <w:szCs w:val="24"/>
        </w:rPr>
        <w:t>Result</w:t>
      </w:r>
      <w:r w:rsidR="009E0FB1" w:rsidRPr="00940D15">
        <w:rPr>
          <w:rFonts w:cs="Times New Roman"/>
          <w:b/>
          <w:szCs w:val="24"/>
        </w:rPr>
        <w:t>s</w:t>
      </w:r>
    </w:p>
    <w:p w14:paraId="117BA342" w14:textId="25A072A3" w:rsidR="002865D9" w:rsidRPr="00940D15" w:rsidRDefault="00DC4A56" w:rsidP="00940D15">
      <w:pPr>
        <w:widowControl w:val="0"/>
        <w:autoSpaceDE w:val="0"/>
        <w:autoSpaceDN w:val="0"/>
        <w:adjustRightInd w:val="0"/>
        <w:spacing w:after="240"/>
        <w:rPr>
          <w:rFonts w:cs="Times New Roman"/>
          <w:szCs w:val="24"/>
          <w:lang w:val="en-US"/>
        </w:rPr>
      </w:pPr>
      <w:r w:rsidRPr="00940D15">
        <w:rPr>
          <w:rFonts w:cs="Times New Roman"/>
          <w:szCs w:val="24"/>
        </w:rPr>
        <w:t xml:space="preserve">Of </w:t>
      </w:r>
      <w:r w:rsidR="00E52D1D" w:rsidRPr="00940D15">
        <w:rPr>
          <w:rFonts w:cs="Times New Roman"/>
          <w:szCs w:val="24"/>
        </w:rPr>
        <w:t>all</w:t>
      </w:r>
      <w:r w:rsidRPr="00940D15">
        <w:rPr>
          <w:rFonts w:cs="Times New Roman"/>
          <w:szCs w:val="24"/>
        </w:rPr>
        <w:t xml:space="preserve"> </w:t>
      </w:r>
      <w:r w:rsidR="00C561D7" w:rsidRPr="00940D15">
        <w:rPr>
          <w:rFonts w:cs="Times New Roman"/>
          <w:szCs w:val="24"/>
        </w:rPr>
        <w:t>children</w:t>
      </w:r>
      <w:r w:rsidRPr="00940D15">
        <w:rPr>
          <w:rFonts w:cs="Times New Roman"/>
          <w:szCs w:val="24"/>
        </w:rPr>
        <w:t xml:space="preserve">, </w:t>
      </w:r>
      <w:r w:rsidR="002865D9" w:rsidRPr="00940D15">
        <w:rPr>
          <w:rFonts w:cs="Times New Roman"/>
          <w:szCs w:val="24"/>
        </w:rPr>
        <w:t>388 (49.2%) were boys and 400 (50.8%) were girls</w:t>
      </w:r>
      <w:r w:rsidR="00E559E8" w:rsidRPr="00940D15">
        <w:rPr>
          <w:rFonts w:cs="Times New Roman"/>
          <w:szCs w:val="24"/>
        </w:rPr>
        <w:t xml:space="preserve">, </w:t>
      </w:r>
      <w:r w:rsidR="002865D9" w:rsidRPr="00940D15">
        <w:rPr>
          <w:rFonts w:cs="Times New Roman"/>
          <w:szCs w:val="24"/>
        </w:rPr>
        <w:t>with a mean age of 7</w:t>
      </w:r>
      <w:r w:rsidR="002E4879" w:rsidRPr="00940D15">
        <w:rPr>
          <w:rFonts w:cs="Times New Roman"/>
          <w:szCs w:val="24"/>
        </w:rPr>
        <w:t>.12</w:t>
      </w:r>
      <w:r w:rsidR="00E559E8" w:rsidRPr="00940D15">
        <w:rPr>
          <w:rFonts w:cs="Times New Roman"/>
          <w:szCs w:val="24"/>
        </w:rPr>
        <w:t xml:space="preserve"> </w:t>
      </w:r>
      <w:r w:rsidR="002865D9" w:rsidRPr="00940D15">
        <w:rPr>
          <w:rFonts w:cs="Times New Roman"/>
          <w:szCs w:val="24"/>
        </w:rPr>
        <w:t>years</w:t>
      </w:r>
      <w:r w:rsidR="002E4879" w:rsidRPr="00940D15">
        <w:rPr>
          <w:rFonts w:cs="Times New Roman"/>
          <w:szCs w:val="24"/>
        </w:rPr>
        <w:t xml:space="preserve"> </w:t>
      </w:r>
      <w:r w:rsidR="002E4879" w:rsidRPr="00940D15">
        <w:rPr>
          <w:rFonts w:cs="Times New Roman"/>
          <w:szCs w:val="24"/>
          <w:lang w:val="en-US"/>
        </w:rPr>
        <w:t>(</w:t>
      </w:r>
      <w:r w:rsidR="00207E92" w:rsidRPr="00940D15">
        <w:rPr>
          <w:rFonts w:cs="Times New Roman"/>
          <w:szCs w:val="24"/>
          <w:lang w:val="en-US"/>
        </w:rPr>
        <w:t>SD 1.01</w:t>
      </w:r>
      <w:r w:rsidR="002E4879" w:rsidRPr="00940D15">
        <w:rPr>
          <w:rFonts w:cs="Times New Roman"/>
          <w:szCs w:val="24"/>
          <w:lang w:val="en-US"/>
        </w:rPr>
        <w:t>)</w:t>
      </w:r>
      <w:r w:rsidR="002865D9" w:rsidRPr="00940D15">
        <w:rPr>
          <w:rFonts w:cs="Times New Roman"/>
          <w:szCs w:val="24"/>
        </w:rPr>
        <w:t xml:space="preserve">. </w:t>
      </w:r>
      <w:r w:rsidR="00E05E3D" w:rsidRPr="00940D15">
        <w:rPr>
          <w:rFonts w:cs="Times New Roman"/>
          <w:szCs w:val="24"/>
        </w:rPr>
        <w:t>The majority of the children (73.2%) had experience of dental caries (</w:t>
      </w:r>
      <w:proofErr w:type="spellStart"/>
      <w:r w:rsidR="00E05E3D" w:rsidRPr="00940D15">
        <w:rPr>
          <w:rFonts w:cs="Times New Roman"/>
          <w:szCs w:val="24"/>
        </w:rPr>
        <w:t>dmft+DMFT</w:t>
      </w:r>
      <w:proofErr w:type="spellEnd"/>
      <w:r w:rsidR="00E05E3D" w:rsidRPr="00940D15">
        <w:rPr>
          <w:rFonts w:cs="Times New Roman"/>
          <w:szCs w:val="24"/>
        </w:rPr>
        <w:t>&gt;0)</w:t>
      </w:r>
      <w:r w:rsidR="008438F1">
        <w:rPr>
          <w:rFonts w:cs="Times New Roman"/>
          <w:szCs w:val="24"/>
        </w:rPr>
        <w:t>.</w:t>
      </w:r>
      <w:r w:rsidR="00E05E3D" w:rsidRPr="00940D15">
        <w:rPr>
          <w:rFonts w:cs="Times New Roman"/>
          <w:szCs w:val="24"/>
        </w:rPr>
        <w:t xml:space="preserve"> </w:t>
      </w:r>
      <w:r w:rsidR="008438F1">
        <w:rPr>
          <w:rFonts w:cs="Times New Roman"/>
          <w:szCs w:val="24"/>
        </w:rPr>
        <w:t>The</w:t>
      </w:r>
      <w:r w:rsidR="008438F1" w:rsidRPr="00940D15">
        <w:rPr>
          <w:rFonts w:cs="Times New Roman"/>
          <w:szCs w:val="24"/>
        </w:rPr>
        <w:t xml:space="preserve"> </w:t>
      </w:r>
      <w:r w:rsidR="00E05E3D" w:rsidRPr="00940D15">
        <w:rPr>
          <w:rFonts w:cs="Times New Roman"/>
          <w:szCs w:val="24"/>
        </w:rPr>
        <w:t xml:space="preserve">mean </w:t>
      </w:r>
      <w:proofErr w:type="spellStart"/>
      <w:r w:rsidR="00E05E3D" w:rsidRPr="00940D15">
        <w:rPr>
          <w:rFonts w:cs="Times New Roman"/>
          <w:szCs w:val="24"/>
        </w:rPr>
        <w:t>dmft+DMFT</w:t>
      </w:r>
      <w:proofErr w:type="spellEnd"/>
      <w:r w:rsidR="00E05E3D" w:rsidRPr="00940D15">
        <w:rPr>
          <w:rFonts w:cs="Times New Roman"/>
          <w:szCs w:val="24"/>
        </w:rPr>
        <w:t xml:space="preserve"> score </w:t>
      </w:r>
      <w:r w:rsidR="008438F1" w:rsidRPr="00940D15">
        <w:rPr>
          <w:rFonts w:cs="Times New Roman"/>
          <w:szCs w:val="24"/>
        </w:rPr>
        <w:t xml:space="preserve">for the whole sample </w:t>
      </w:r>
      <w:r w:rsidR="008438F1">
        <w:rPr>
          <w:rFonts w:cs="Times New Roman"/>
          <w:szCs w:val="24"/>
        </w:rPr>
        <w:t>was</w:t>
      </w:r>
      <w:r w:rsidR="00E05E3D" w:rsidRPr="00940D15">
        <w:rPr>
          <w:rFonts w:cs="Times New Roman"/>
          <w:szCs w:val="24"/>
        </w:rPr>
        <w:t xml:space="preserve"> 2.84 (</w:t>
      </w:r>
      <w:r w:rsidR="00681304" w:rsidRPr="00940D15">
        <w:rPr>
          <w:rFonts w:cs="Times New Roman"/>
          <w:szCs w:val="24"/>
        </w:rPr>
        <w:t>95% CI 2.64, 3.03).</w:t>
      </w:r>
      <w:r w:rsidR="00E05E3D" w:rsidRPr="00940D15">
        <w:rPr>
          <w:rFonts w:cs="Times New Roman"/>
          <w:szCs w:val="24"/>
        </w:rPr>
        <w:t xml:space="preserve"> </w:t>
      </w:r>
      <w:r w:rsidR="00AE1E11" w:rsidRPr="00BD0CA5">
        <w:rPr>
          <w:rFonts w:cs="Times New Roman"/>
          <w:szCs w:val="24"/>
          <w:highlight w:val="yellow"/>
        </w:rPr>
        <w:t>In addition,</w:t>
      </w:r>
      <w:r w:rsidR="00AE1E11">
        <w:rPr>
          <w:rFonts w:cs="Times New Roman"/>
          <w:szCs w:val="24"/>
        </w:rPr>
        <w:t xml:space="preserve"> a</w:t>
      </w:r>
      <w:r w:rsidR="00E05E3D" w:rsidRPr="00940D15">
        <w:rPr>
          <w:rFonts w:cs="Times New Roman"/>
          <w:szCs w:val="24"/>
        </w:rPr>
        <w:t>ctive decay (</w:t>
      </w:r>
      <w:proofErr w:type="spellStart"/>
      <w:r w:rsidR="00E05E3D" w:rsidRPr="00940D15">
        <w:rPr>
          <w:rFonts w:cs="Times New Roman"/>
          <w:szCs w:val="24"/>
        </w:rPr>
        <w:t>d</w:t>
      </w:r>
      <w:r w:rsidR="00256DDB">
        <w:rPr>
          <w:rFonts w:cs="Times New Roman"/>
          <w:szCs w:val="24"/>
        </w:rPr>
        <w:t>+D</w:t>
      </w:r>
      <w:proofErr w:type="spellEnd"/>
      <w:r w:rsidR="00E05E3D" w:rsidRPr="00940D15">
        <w:rPr>
          <w:rFonts w:cs="Times New Roman"/>
          <w:szCs w:val="24"/>
        </w:rPr>
        <w:t xml:space="preserve"> component) constitut</w:t>
      </w:r>
      <w:r w:rsidR="00681304" w:rsidRPr="00940D15">
        <w:rPr>
          <w:rFonts w:cs="Times New Roman"/>
          <w:szCs w:val="24"/>
        </w:rPr>
        <w:t>ed</w:t>
      </w:r>
      <w:r w:rsidR="00256DDB">
        <w:rPr>
          <w:rFonts w:cs="Times New Roman"/>
          <w:szCs w:val="24"/>
        </w:rPr>
        <w:t xml:space="preserve"> 71.4</w:t>
      </w:r>
      <w:r w:rsidR="00E05E3D" w:rsidRPr="00940D15">
        <w:rPr>
          <w:rFonts w:cs="Times New Roman"/>
          <w:szCs w:val="24"/>
        </w:rPr>
        <w:t xml:space="preserve">% of the </w:t>
      </w:r>
      <w:proofErr w:type="spellStart"/>
      <w:r w:rsidR="00E05E3D" w:rsidRPr="00940D15">
        <w:rPr>
          <w:rFonts w:cs="Times New Roman"/>
          <w:szCs w:val="24"/>
        </w:rPr>
        <w:t>dmft</w:t>
      </w:r>
      <w:r w:rsidR="00256DDB">
        <w:rPr>
          <w:rFonts w:cs="Times New Roman"/>
          <w:szCs w:val="24"/>
        </w:rPr>
        <w:t>+DMFT</w:t>
      </w:r>
      <w:proofErr w:type="spellEnd"/>
      <w:r w:rsidR="00E05E3D" w:rsidRPr="00940D15">
        <w:rPr>
          <w:rFonts w:cs="Times New Roman"/>
          <w:szCs w:val="24"/>
        </w:rPr>
        <w:t xml:space="preserve"> indicator</w:t>
      </w:r>
      <w:r w:rsidR="00256DDB">
        <w:rPr>
          <w:rFonts w:cs="Times New Roman"/>
          <w:szCs w:val="24"/>
        </w:rPr>
        <w:t xml:space="preserve"> and 98.9% of this was in deciduous teeth</w:t>
      </w:r>
      <w:r w:rsidR="00E05E3D" w:rsidRPr="00940D15">
        <w:rPr>
          <w:rFonts w:cs="Times New Roman"/>
          <w:szCs w:val="24"/>
        </w:rPr>
        <w:t xml:space="preserve">. </w:t>
      </w:r>
      <w:r w:rsidR="00C561D7" w:rsidRPr="00940D15">
        <w:rPr>
          <w:rFonts w:cs="Times New Roman"/>
          <w:szCs w:val="24"/>
        </w:rPr>
        <w:t>The mean HAZ, WAZ and BAZ scores were -0.</w:t>
      </w:r>
      <w:r w:rsidR="00256DDB">
        <w:rPr>
          <w:rFonts w:cs="Times New Roman"/>
          <w:szCs w:val="24"/>
        </w:rPr>
        <w:t xml:space="preserve">01 (-0.11, 0.08), -0.17 (-0.28, </w:t>
      </w:r>
      <w:r w:rsidR="00C561D7" w:rsidRPr="00940D15">
        <w:rPr>
          <w:rFonts w:cs="Times New Roman"/>
          <w:szCs w:val="24"/>
        </w:rPr>
        <w:t>-0.06) and -0.28 (-0.39, -0.17)</w:t>
      </w:r>
      <w:r w:rsidR="007733D5">
        <w:rPr>
          <w:rFonts w:cs="Times New Roman"/>
          <w:szCs w:val="24"/>
        </w:rPr>
        <w:t xml:space="preserve">, </w:t>
      </w:r>
      <w:r w:rsidR="00C561D7" w:rsidRPr="00940D15">
        <w:rPr>
          <w:rFonts w:cs="Times New Roman"/>
          <w:szCs w:val="24"/>
        </w:rPr>
        <w:t>respectively.</w:t>
      </w:r>
      <w:r w:rsidR="00EE3E22" w:rsidRPr="00940D15">
        <w:rPr>
          <w:rFonts w:cs="Times New Roman"/>
          <w:szCs w:val="24"/>
        </w:rPr>
        <w:t xml:space="preserve"> </w:t>
      </w:r>
      <w:r w:rsidR="00E41DA0">
        <w:rPr>
          <w:rFonts w:cs="Times New Roman"/>
          <w:szCs w:val="24"/>
        </w:rPr>
        <w:t>C</w:t>
      </w:r>
      <w:r w:rsidR="00B730D2" w:rsidRPr="00940D15">
        <w:rPr>
          <w:rFonts w:cs="Times New Roman"/>
          <w:szCs w:val="24"/>
        </w:rPr>
        <w:t xml:space="preserve">haracteristics of the study sample are </w:t>
      </w:r>
      <w:r w:rsidR="00AE0996" w:rsidRPr="00940D15">
        <w:rPr>
          <w:rFonts w:cs="Times New Roman"/>
          <w:szCs w:val="24"/>
        </w:rPr>
        <w:t>presented</w:t>
      </w:r>
      <w:r w:rsidR="00B730D2" w:rsidRPr="00940D15">
        <w:rPr>
          <w:rFonts w:cs="Times New Roman"/>
          <w:szCs w:val="24"/>
        </w:rPr>
        <w:t xml:space="preserve"> in Table 1.</w:t>
      </w:r>
    </w:p>
    <w:p w14:paraId="71952BF9" w14:textId="59617C14" w:rsidR="00E85AB1" w:rsidRDefault="00F55F96" w:rsidP="00391107">
      <w:pPr>
        <w:rPr>
          <w:rFonts w:cs="Times New Roman"/>
          <w:szCs w:val="24"/>
        </w:rPr>
      </w:pPr>
      <w:r w:rsidRPr="00940D15">
        <w:rPr>
          <w:rFonts w:cs="Times New Roman"/>
          <w:szCs w:val="24"/>
        </w:rPr>
        <w:t>B</w:t>
      </w:r>
      <w:r w:rsidR="002865D9" w:rsidRPr="00940D15">
        <w:rPr>
          <w:rFonts w:cs="Times New Roman"/>
          <w:szCs w:val="24"/>
        </w:rPr>
        <w:t xml:space="preserve">ivariate </w:t>
      </w:r>
      <w:r w:rsidR="00E52D1D" w:rsidRPr="00940D15">
        <w:rPr>
          <w:rFonts w:cs="Times New Roman"/>
          <w:szCs w:val="24"/>
        </w:rPr>
        <w:t xml:space="preserve">analyses </w:t>
      </w:r>
      <w:r w:rsidR="002865D9" w:rsidRPr="00940D15">
        <w:rPr>
          <w:rFonts w:cs="Times New Roman"/>
          <w:color w:val="000000" w:themeColor="text1"/>
          <w:szCs w:val="24"/>
        </w:rPr>
        <w:t>revealed negative association</w:t>
      </w:r>
      <w:r w:rsidR="00E52D1D" w:rsidRPr="00940D15">
        <w:rPr>
          <w:rFonts w:cs="Times New Roman"/>
          <w:color w:val="000000" w:themeColor="text1"/>
          <w:szCs w:val="24"/>
        </w:rPr>
        <w:t>s</w:t>
      </w:r>
      <w:r w:rsidR="002865D9" w:rsidRPr="00940D15">
        <w:rPr>
          <w:rFonts w:cs="Times New Roman"/>
          <w:color w:val="000000" w:themeColor="text1"/>
          <w:szCs w:val="24"/>
        </w:rPr>
        <w:t xml:space="preserve"> between all anthropometric outcomes </w:t>
      </w:r>
      <w:r w:rsidR="00E52D1D" w:rsidRPr="00940D15">
        <w:rPr>
          <w:rFonts w:cs="Times New Roman"/>
          <w:color w:val="000000" w:themeColor="text1"/>
          <w:szCs w:val="24"/>
        </w:rPr>
        <w:t xml:space="preserve">and </w:t>
      </w:r>
      <w:r w:rsidR="002865D9" w:rsidRPr="00940D15">
        <w:rPr>
          <w:rFonts w:cs="Times New Roman"/>
          <w:color w:val="000000" w:themeColor="text1"/>
          <w:szCs w:val="24"/>
        </w:rPr>
        <w:t>dental caries</w:t>
      </w:r>
      <w:r w:rsidR="00E52D1D" w:rsidRPr="00940D15">
        <w:rPr>
          <w:rFonts w:cs="Times New Roman"/>
          <w:color w:val="000000" w:themeColor="text1"/>
          <w:szCs w:val="24"/>
        </w:rPr>
        <w:t>, as well as</w:t>
      </w:r>
      <w:r w:rsidR="002865D9" w:rsidRPr="00940D15">
        <w:rPr>
          <w:rFonts w:cs="Times New Roman"/>
          <w:color w:val="000000" w:themeColor="text1"/>
          <w:szCs w:val="24"/>
        </w:rPr>
        <w:t xml:space="preserve"> </w:t>
      </w:r>
      <w:r w:rsidR="00E52D1D" w:rsidRPr="00940D15">
        <w:rPr>
          <w:rFonts w:cs="Times New Roman"/>
          <w:color w:val="000000" w:themeColor="text1"/>
          <w:szCs w:val="24"/>
        </w:rPr>
        <w:t>d</w:t>
      </w:r>
      <w:r w:rsidR="002865D9" w:rsidRPr="00940D15">
        <w:rPr>
          <w:rFonts w:cs="Times New Roman"/>
          <w:color w:val="000000" w:themeColor="text1"/>
          <w:szCs w:val="24"/>
        </w:rPr>
        <w:t xml:space="preserve">ental sepsis. Children with higher levels of dental caries and </w:t>
      </w:r>
      <w:r w:rsidR="00E21698" w:rsidRPr="00940D15">
        <w:rPr>
          <w:rFonts w:cs="Times New Roman"/>
          <w:color w:val="000000" w:themeColor="text1"/>
          <w:szCs w:val="24"/>
        </w:rPr>
        <w:t xml:space="preserve">any form of </w:t>
      </w:r>
      <w:r w:rsidR="002865D9" w:rsidRPr="00940D15">
        <w:rPr>
          <w:rFonts w:cs="Times New Roman"/>
          <w:color w:val="000000" w:themeColor="text1"/>
          <w:szCs w:val="24"/>
        </w:rPr>
        <w:t>sepsis had</w:t>
      </w:r>
      <w:r w:rsidR="00E21698" w:rsidRPr="00940D15">
        <w:rPr>
          <w:rFonts w:cs="Times New Roman"/>
          <w:color w:val="000000" w:themeColor="text1"/>
          <w:szCs w:val="24"/>
        </w:rPr>
        <w:t xml:space="preserve"> on average</w:t>
      </w:r>
      <w:r w:rsidR="002865D9" w:rsidRPr="00940D15">
        <w:rPr>
          <w:rFonts w:cs="Times New Roman"/>
          <w:color w:val="000000" w:themeColor="text1"/>
          <w:szCs w:val="24"/>
        </w:rPr>
        <w:t xml:space="preserve"> lower mean HAZ, WAZ and BAZ scores</w:t>
      </w:r>
      <w:r w:rsidR="00B774F2" w:rsidRPr="00940D15">
        <w:rPr>
          <w:rFonts w:cs="Times New Roman"/>
          <w:color w:val="000000" w:themeColor="text1"/>
          <w:szCs w:val="24"/>
        </w:rPr>
        <w:t xml:space="preserve"> (Figure</w:t>
      </w:r>
      <w:r w:rsidR="00E21698" w:rsidRPr="00940D15">
        <w:rPr>
          <w:rFonts w:cs="Times New Roman"/>
          <w:color w:val="000000" w:themeColor="text1"/>
          <w:szCs w:val="24"/>
        </w:rPr>
        <w:t>s</w:t>
      </w:r>
      <w:r w:rsidR="00B774F2" w:rsidRPr="00940D15">
        <w:rPr>
          <w:rFonts w:cs="Times New Roman"/>
          <w:color w:val="000000" w:themeColor="text1"/>
          <w:szCs w:val="24"/>
        </w:rPr>
        <w:t xml:space="preserve"> 1 and 2)</w:t>
      </w:r>
      <w:r w:rsidR="002865D9" w:rsidRPr="00940D15">
        <w:rPr>
          <w:rFonts w:cs="Times New Roman"/>
          <w:color w:val="000000" w:themeColor="text1"/>
          <w:szCs w:val="24"/>
        </w:rPr>
        <w:t>.</w:t>
      </w:r>
      <w:r w:rsidR="00AC5E5B" w:rsidRPr="00940D15">
        <w:rPr>
          <w:rFonts w:cs="Times New Roman"/>
          <w:color w:val="000000" w:themeColor="text1"/>
          <w:szCs w:val="24"/>
        </w:rPr>
        <w:t xml:space="preserve"> </w:t>
      </w:r>
      <w:r w:rsidR="00E21698" w:rsidRPr="00940D15">
        <w:rPr>
          <w:rFonts w:cs="Times New Roman"/>
          <w:color w:val="000000" w:themeColor="text1"/>
          <w:szCs w:val="24"/>
        </w:rPr>
        <w:t xml:space="preserve">Children recruited from the hospital setting, </w:t>
      </w:r>
      <w:r w:rsidR="00AC5E5B" w:rsidRPr="00940D15">
        <w:rPr>
          <w:rFonts w:cs="Times New Roman"/>
          <w:color w:val="000000" w:themeColor="text1"/>
          <w:szCs w:val="24"/>
        </w:rPr>
        <w:t xml:space="preserve">children </w:t>
      </w:r>
      <w:r w:rsidR="00E21698" w:rsidRPr="00940D15">
        <w:rPr>
          <w:rFonts w:cs="Times New Roman"/>
          <w:color w:val="000000" w:themeColor="text1"/>
          <w:szCs w:val="24"/>
        </w:rPr>
        <w:t>whose mothers had lower</w:t>
      </w:r>
      <w:r w:rsidR="00AC5E5B" w:rsidRPr="00940D15">
        <w:rPr>
          <w:rFonts w:cs="Times New Roman"/>
          <w:color w:val="000000" w:themeColor="text1"/>
          <w:szCs w:val="24"/>
        </w:rPr>
        <w:t xml:space="preserve"> </w:t>
      </w:r>
      <w:r w:rsidR="00E21698" w:rsidRPr="00940D15">
        <w:rPr>
          <w:rFonts w:cs="Times New Roman"/>
          <w:color w:val="000000" w:themeColor="text1"/>
          <w:szCs w:val="24"/>
        </w:rPr>
        <w:t xml:space="preserve">levels of </w:t>
      </w:r>
      <w:r w:rsidR="00AC5E5B" w:rsidRPr="00940D15">
        <w:rPr>
          <w:rFonts w:cs="Times New Roman"/>
          <w:color w:val="000000" w:themeColor="text1"/>
          <w:szCs w:val="24"/>
        </w:rPr>
        <w:t xml:space="preserve">education </w:t>
      </w:r>
      <w:r w:rsidR="00877002" w:rsidRPr="00940D15">
        <w:rPr>
          <w:rFonts w:cs="Times New Roman"/>
          <w:color w:val="000000" w:themeColor="text1"/>
          <w:szCs w:val="24"/>
        </w:rPr>
        <w:t xml:space="preserve">and </w:t>
      </w:r>
      <w:r w:rsidR="00E21698" w:rsidRPr="00940D15">
        <w:rPr>
          <w:rFonts w:cs="Times New Roman"/>
          <w:color w:val="000000" w:themeColor="text1"/>
          <w:szCs w:val="24"/>
        </w:rPr>
        <w:t>children with low</w:t>
      </w:r>
      <w:r w:rsidR="00877002" w:rsidRPr="00940D15">
        <w:rPr>
          <w:rFonts w:cs="Times New Roman"/>
          <w:color w:val="000000" w:themeColor="text1"/>
          <w:szCs w:val="24"/>
        </w:rPr>
        <w:t xml:space="preserve"> birth weight</w:t>
      </w:r>
      <w:r w:rsidR="00AC5E5B" w:rsidRPr="00940D15">
        <w:rPr>
          <w:rFonts w:cs="Times New Roman"/>
          <w:color w:val="000000" w:themeColor="text1"/>
          <w:szCs w:val="24"/>
        </w:rPr>
        <w:t xml:space="preserve"> had lower mean z-scores</w:t>
      </w:r>
      <w:r w:rsidR="009A3815" w:rsidRPr="00940D15">
        <w:rPr>
          <w:rFonts w:cs="Times New Roman"/>
          <w:color w:val="000000" w:themeColor="text1"/>
          <w:szCs w:val="24"/>
        </w:rPr>
        <w:t xml:space="preserve"> of height, weight and BMI</w:t>
      </w:r>
      <w:r w:rsidR="00E21698" w:rsidRPr="00940D15">
        <w:rPr>
          <w:rFonts w:cs="Times New Roman"/>
          <w:color w:val="000000" w:themeColor="text1"/>
          <w:szCs w:val="24"/>
        </w:rPr>
        <w:t xml:space="preserve"> </w:t>
      </w:r>
      <w:r w:rsidR="00AE1E11">
        <w:rPr>
          <w:rFonts w:cs="Times New Roman"/>
          <w:color w:val="000000" w:themeColor="text1"/>
          <w:szCs w:val="24"/>
        </w:rPr>
        <w:t>than</w:t>
      </w:r>
      <w:r w:rsidR="00AE1E11" w:rsidRPr="00940D15">
        <w:rPr>
          <w:rFonts w:cs="Times New Roman"/>
          <w:color w:val="000000" w:themeColor="text1"/>
          <w:szCs w:val="24"/>
        </w:rPr>
        <w:t xml:space="preserve"> </w:t>
      </w:r>
      <w:r w:rsidR="00E21698" w:rsidRPr="00940D15">
        <w:rPr>
          <w:rFonts w:cs="Times New Roman"/>
          <w:color w:val="000000" w:themeColor="text1"/>
          <w:szCs w:val="24"/>
        </w:rPr>
        <w:t>their counterparts</w:t>
      </w:r>
      <w:r w:rsidR="00B774F2" w:rsidRPr="00940D15">
        <w:rPr>
          <w:rFonts w:cs="Times New Roman"/>
          <w:color w:val="000000" w:themeColor="text1"/>
          <w:szCs w:val="24"/>
        </w:rPr>
        <w:t xml:space="preserve"> (Table 1)</w:t>
      </w:r>
      <w:r w:rsidR="00AC5E5B" w:rsidRPr="00940D15">
        <w:rPr>
          <w:rFonts w:cs="Times New Roman"/>
          <w:color w:val="000000" w:themeColor="text1"/>
          <w:szCs w:val="24"/>
        </w:rPr>
        <w:t>.</w:t>
      </w:r>
      <w:r w:rsidR="00E05E3D" w:rsidRPr="00940D15">
        <w:rPr>
          <w:rFonts w:cs="Times New Roman"/>
          <w:szCs w:val="24"/>
        </w:rPr>
        <w:t xml:space="preserve"> Results of </w:t>
      </w:r>
      <w:r w:rsidR="007C1465" w:rsidRPr="00940D15">
        <w:rPr>
          <w:rFonts w:cs="Times New Roman"/>
          <w:szCs w:val="24"/>
        </w:rPr>
        <w:t xml:space="preserve">linear </w:t>
      </w:r>
      <w:r w:rsidR="00E05E3D" w:rsidRPr="00940D15">
        <w:rPr>
          <w:rFonts w:cs="Times New Roman"/>
          <w:szCs w:val="24"/>
        </w:rPr>
        <w:t xml:space="preserve">regression </w:t>
      </w:r>
      <w:r w:rsidR="00E21698" w:rsidRPr="00940D15">
        <w:rPr>
          <w:rFonts w:cs="Times New Roman"/>
          <w:szCs w:val="24"/>
        </w:rPr>
        <w:t xml:space="preserve">analyses </w:t>
      </w:r>
      <w:r w:rsidR="00E05E3D" w:rsidRPr="00940D15">
        <w:rPr>
          <w:rFonts w:cs="Times New Roman"/>
          <w:szCs w:val="24"/>
        </w:rPr>
        <w:t xml:space="preserve">revealed </w:t>
      </w:r>
      <w:r w:rsidR="004556CC">
        <w:rPr>
          <w:rFonts w:cs="Times New Roman"/>
          <w:szCs w:val="24"/>
        </w:rPr>
        <w:t xml:space="preserve">statistically significant </w:t>
      </w:r>
      <w:r w:rsidR="00777A99" w:rsidRPr="00940D15">
        <w:rPr>
          <w:rFonts w:cs="Times New Roman"/>
          <w:szCs w:val="24"/>
        </w:rPr>
        <w:t>negative association</w:t>
      </w:r>
      <w:r w:rsidR="00E21698" w:rsidRPr="00940D15">
        <w:rPr>
          <w:rFonts w:cs="Times New Roman"/>
          <w:szCs w:val="24"/>
        </w:rPr>
        <w:t>s</w:t>
      </w:r>
      <w:r w:rsidR="00777A99" w:rsidRPr="00940D15">
        <w:rPr>
          <w:rFonts w:cs="Times New Roman"/>
          <w:szCs w:val="24"/>
        </w:rPr>
        <w:t xml:space="preserve"> between HAZ</w:t>
      </w:r>
      <w:r w:rsidR="000F156E" w:rsidRPr="00940D15">
        <w:rPr>
          <w:rFonts w:cs="Times New Roman"/>
          <w:szCs w:val="24"/>
        </w:rPr>
        <w:t xml:space="preserve">, WAZ and BAZ </w:t>
      </w:r>
      <w:r w:rsidR="00777A99" w:rsidRPr="00940D15">
        <w:rPr>
          <w:rFonts w:cs="Times New Roman"/>
          <w:szCs w:val="24"/>
        </w:rPr>
        <w:t xml:space="preserve">scores and dental </w:t>
      </w:r>
      <w:r w:rsidR="00777A99" w:rsidRPr="00940D15">
        <w:rPr>
          <w:rFonts w:cs="Times New Roman"/>
          <w:szCs w:val="24"/>
        </w:rPr>
        <w:lastRenderedPageBreak/>
        <w:t>caries</w:t>
      </w:r>
      <w:r w:rsidR="00E21698" w:rsidRPr="00940D15">
        <w:rPr>
          <w:rFonts w:cs="Times New Roman"/>
          <w:szCs w:val="24"/>
        </w:rPr>
        <w:t>, before and after adjustment for potential confounding factors</w:t>
      </w:r>
      <w:r w:rsidR="00261F2E" w:rsidRPr="00940D15">
        <w:rPr>
          <w:rFonts w:cs="Times New Roman"/>
          <w:szCs w:val="24"/>
        </w:rPr>
        <w:t xml:space="preserve"> (Table 2)</w:t>
      </w:r>
      <w:r w:rsidR="00877002" w:rsidRPr="00940D15">
        <w:rPr>
          <w:rFonts w:cs="Times New Roman"/>
          <w:szCs w:val="24"/>
        </w:rPr>
        <w:t>.</w:t>
      </w:r>
      <w:r w:rsidR="00777A99" w:rsidRPr="00940D15">
        <w:rPr>
          <w:rFonts w:cs="Times New Roman"/>
          <w:szCs w:val="24"/>
        </w:rPr>
        <w:t xml:space="preserve"> </w:t>
      </w:r>
      <w:r w:rsidR="00E21698" w:rsidRPr="00940D15">
        <w:rPr>
          <w:rFonts w:cs="Times New Roman"/>
          <w:szCs w:val="24"/>
        </w:rPr>
        <w:t xml:space="preserve">In </w:t>
      </w:r>
      <w:r w:rsidR="00777A99" w:rsidRPr="00940D15">
        <w:rPr>
          <w:rFonts w:cs="Times New Roman"/>
          <w:szCs w:val="24"/>
        </w:rPr>
        <w:t xml:space="preserve">the </w:t>
      </w:r>
      <w:r w:rsidR="00E21698" w:rsidRPr="00940D15">
        <w:rPr>
          <w:rFonts w:cs="Times New Roman"/>
          <w:szCs w:val="24"/>
        </w:rPr>
        <w:t xml:space="preserve">fully </w:t>
      </w:r>
      <w:r w:rsidR="00777A99" w:rsidRPr="00940D15">
        <w:rPr>
          <w:rFonts w:cs="Times New Roman"/>
          <w:szCs w:val="24"/>
        </w:rPr>
        <w:t>adjusted model</w:t>
      </w:r>
      <w:r w:rsidR="00E21698" w:rsidRPr="00940D15">
        <w:rPr>
          <w:rFonts w:cs="Times New Roman"/>
          <w:szCs w:val="24"/>
        </w:rPr>
        <w:t>,</w:t>
      </w:r>
      <w:r w:rsidR="00777A99" w:rsidRPr="00940D15">
        <w:rPr>
          <w:rFonts w:cs="Times New Roman"/>
          <w:szCs w:val="24"/>
        </w:rPr>
        <w:t xml:space="preserve"> </w:t>
      </w:r>
      <w:r w:rsidR="00AE1E11" w:rsidRPr="00940D15">
        <w:rPr>
          <w:rFonts w:cs="Times New Roman"/>
          <w:szCs w:val="24"/>
        </w:rPr>
        <w:t xml:space="preserve">children </w:t>
      </w:r>
      <w:r w:rsidR="00086CDD">
        <w:rPr>
          <w:rFonts w:cs="Times New Roman"/>
          <w:szCs w:val="24"/>
        </w:rPr>
        <w:t xml:space="preserve">with </w:t>
      </w:r>
      <w:r w:rsidR="00AE1E11" w:rsidRPr="00940D15">
        <w:rPr>
          <w:rFonts w:cs="Times New Roman"/>
          <w:szCs w:val="24"/>
        </w:rPr>
        <w:t xml:space="preserve">severe caries </w:t>
      </w:r>
      <w:r w:rsidR="00C655A4">
        <w:rPr>
          <w:rFonts w:cs="Times New Roman"/>
          <w:szCs w:val="24"/>
        </w:rPr>
        <w:t>had</w:t>
      </w:r>
      <w:r w:rsidR="00086CDD">
        <w:rPr>
          <w:rFonts w:cs="Times New Roman"/>
          <w:szCs w:val="24"/>
        </w:rPr>
        <w:t xml:space="preserve"> </w:t>
      </w:r>
      <w:r w:rsidR="00086CDD" w:rsidRPr="00940D15">
        <w:rPr>
          <w:rFonts w:cs="Times New Roman"/>
          <w:szCs w:val="24"/>
        </w:rPr>
        <w:t>lower</w:t>
      </w:r>
      <w:r w:rsidR="00C655A4" w:rsidRPr="00C655A4">
        <w:rPr>
          <w:rFonts w:cs="Times New Roman"/>
          <w:szCs w:val="24"/>
        </w:rPr>
        <w:t xml:space="preserve"> </w:t>
      </w:r>
      <w:r w:rsidR="00C655A4" w:rsidRPr="00940D15">
        <w:rPr>
          <w:rFonts w:cs="Times New Roman"/>
          <w:szCs w:val="24"/>
        </w:rPr>
        <w:t xml:space="preserve">HAZ scores </w:t>
      </w:r>
      <w:r w:rsidR="00086CDD" w:rsidRPr="00AB13A9">
        <w:rPr>
          <w:rFonts w:cs="Times New Roman"/>
          <w:color w:val="000000" w:themeColor="text1"/>
          <w:szCs w:val="24"/>
          <w:highlight w:val="yellow"/>
        </w:rPr>
        <w:t>than</w:t>
      </w:r>
      <w:r w:rsidR="00086CDD">
        <w:rPr>
          <w:rFonts w:cs="Times New Roman"/>
          <w:szCs w:val="24"/>
        </w:rPr>
        <w:t xml:space="preserve"> children with</w:t>
      </w:r>
      <w:r w:rsidR="00941B37">
        <w:rPr>
          <w:rFonts w:cs="Times New Roman"/>
          <w:szCs w:val="24"/>
        </w:rPr>
        <w:t>out</w:t>
      </w:r>
      <w:r w:rsidR="00086CDD">
        <w:rPr>
          <w:rFonts w:cs="Times New Roman"/>
          <w:szCs w:val="24"/>
        </w:rPr>
        <w:t xml:space="preserve"> caries experience (coefficient:</w:t>
      </w:r>
      <w:r w:rsidR="00AE1E11" w:rsidRPr="00940D15">
        <w:rPr>
          <w:rFonts w:cs="Times New Roman"/>
          <w:szCs w:val="24"/>
        </w:rPr>
        <w:t xml:space="preserve"> -0.40</w:t>
      </w:r>
      <w:r w:rsidR="00086CDD">
        <w:rPr>
          <w:rFonts w:eastAsiaTheme="minorEastAsia" w:cs="Times New Roman"/>
          <w:szCs w:val="24"/>
          <w:lang w:val="en-US"/>
        </w:rPr>
        <w:t>; 95%</w:t>
      </w:r>
      <w:r w:rsidR="00D02A92">
        <w:rPr>
          <w:rFonts w:eastAsiaTheme="minorEastAsia" w:cs="Times New Roman"/>
          <w:szCs w:val="24"/>
          <w:lang w:val="en-US"/>
        </w:rPr>
        <w:t xml:space="preserve"> </w:t>
      </w:r>
      <w:r w:rsidR="00086CDD">
        <w:rPr>
          <w:rFonts w:eastAsiaTheme="minorEastAsia" w:cs="Times New Roman"/>
          <w:szCs w:val="24"/>
          <w:lang w:val="en-US"/>
        </w:rPr>
        <w:t>CI -</w:t>
      </w:r>
      <w:r w:rsidR="00AE1E11" w:rsidRPr="00940D15">
        <w:rPr>
          <w:rFonts w:eastAsiaTheme="minorEastAsia" w:cs="Times New Roman"/>
          <w:szCs w:val="24"/>
          <w:lang w:val="en-US"/>
        </w:rPr>
        <w:t>0.69, -0.10)</w:t>
      </w:r>
      <w:r w:rsidR="00AE1E11" w:rsidRPr="00940D15">
        <w:rPr>
          <w:rFonts w:cs="Times New Roman"/>
          <w:szCs w:val="24"/>
        </w:rPr>
        <w:t xml:space="preserve"> </w:t>
      </w:r>
      <w:r w:rsidR="00E05E3D" w:rsidRPr="00940D15">
        <w:rPr>
          <w:rFonts w:cs="Times New Roman"/>
          <w:szCs w:val="24"/>
        </w:rPr>
        <w:t xml:space="preserve">(p&lt;0.05). </w:t>
      </w:r>
      <w:r w:rsidR="00777A99" w:rsidRPr="00940D15">
        <w:rPr>
          <w:rFonts w:cs="Times New Roman"/>
          <w:szCs w:val="24"/>
        </w:rPr>
        <w:t xml:space="preserve">Similarly, </w:t>
      </w:r>
      <w:r w:rsidR="00432FB6" w:rsidRPr="00940D15">
        <w:rPr>
          <w:rFonts w:cs="Times New Roman"/>
          <w:bCs/>
          <w:szCs w:val="24"/>
        </w:rPr>
        <w:t xml:space="preserve">children </w:t>
      </w:r>
      <w:r w:rsidR="00086CDD">
        <w:rPr>
          <w:rFonts w:cs="Times New Roman"/>
          <w:bCs/>
          <w:szCs w:val="24"/>
        </w:rPr>
        <w:t>with</w:t>
      </w:r>
      <w:r w:rsidR="00941B37">
        <w:rPr>
          <w:rFonts w:cs="Times New Roman"/>
          <w:bCs/>
          <w:szCs w:val="24"/>
        </w:rPr>
        <w:t xml:space="preserve"> </w:t>
      </w:r>
      <w:r w:rsidR="00432FB6" w:rsidRPr="00940D15">
        <w:rPr>
          <w:rFonts w:cs="Times New Roman"/>
          <w:bCs/>
          <w:szCs w:val="24"/>
        </w:rPr>
        <w:t>moderate</w:t>
      </w:r>
      <w:r w:rsidR="00941B37">
        <w:rPr>
          <w:rFonts w:cs="Times New Roman"/>
          <w:bCs/>
          <w:szCs w:val="24"/>
        </w:rPr>
        <w:t xml:space="preserve"> and severe</w:t>
      </w:r>
      <w:r w:rsidR="00432FB6" w:rsidRPr="00940D15">
        <w:rPr>
          <w:rFonts w:cs="Times New Roman"/>
          <w:bCs/>
          <w:szCs w:val="24"/>
        </w:rPr>
        <w:t xml:space="preserve"> </w:t>
      </w:r>
      <w:r w:rsidR="001954CB">
        <w:rPr>
          <w:rFonts w:cs="Times New Roman"/>
          <w:bCs/>
          <w:szCs w:val="24"/>
        </w:rPr>
        <w:t xml:space="preserve">dental </w:t>
      </w:r>
      <w:r w:rsidR="00432FB6" w:rsidRPr="00940D15">
        <w:rPr>
          <w:rFonts w:cs="Times New Roman"/>
          <w:bCs/>
          <w:szCs w:val="24"/>
        </w:rPr>
        <w:t>caries</w:t>
      </w:r>
      <w:r w:rsidR="00E85AB1">
        <w:rPr>
          <w:rFonts w:cs="Times New Roman"/>
          <w:bCs/>
          <w:szCs w:val="24"/>
        </w:rPr>
        <w:t xml:space="preserve"> had</w:t>
      </w:r>
      <w:r w:rsidR="00432FB6" w:rsidRPr="00940D15">
        <w:rPr>
          <w:rFonts w:cs="Times New Roman"/>
          <w:szCs w:val="24"/>
        </w:rPr>
        <w:t xml:space="preserve"> </w:t>
      </w:r>
      <w:r w:rsidR="00E85AB1">
        <w:rPr>
          <w:rFonts w:cs="Times New Roman"/>
          <w:szCs w:val="24"/>
        </w:rPr>
        <w:t xml:space="preserve">lower </w:t>
      </w:r>
      <w:r w:rsidR="00432FB6" w:rsidRPr="00940D15">
        <w:rPr>
          <w:rFonts w:cs="Times New Roman"/>
          <w:szCs w:val="24"/>
        </w:rPr>
        <w:t xml:space="preserve">WAZ scores </w:t>
      </w:r>
      <w:r w:rsidR="00086CDD">
        <w:rPr>
          <w:rFonts w:cs="Times New Roman"/>
          <w:szCs w:val="24"/>
        </w:rPr>
        <w:t>than children with</w:t>
      </w:r>
      <w:r w:rsidR="00941B37">
        <w:rPr>
          <w:rFonts w:cs="Times New Roman"/>
          <w:szCs w:val="24"/>
        </w:rPr>
        <w:t>out</w:t>
      </w:r>
      <w:r w:rsidR="00086CDD">
        <w:rPr>
          <w:rFonts w:cs="Times New Roman"/>
          <w:szCs w:val="24"/>
        </w:rPr>
        <w:t xml:space="preserve"> caries experience (coefficient:</w:t>
      </w:r>
      <w:r w:rsidR="00086CDD" w:rsidRPr="00940D15">
        <w:rPr>
          <w:rFonts w:cs="Times New Roman"/>
          <w:szCs w:val="24"/>
        </w:rPr>
        <w:t xml:space="preserve"> </w:t>
      </w:r>
      <w:r w:rsidR="00432FB6" w:rsidRPr="00940D15">
        <w:rPr>
          <w:rFonts w:cs="Times New Roman"/>
          <w:szCs w:val="24"/>
        </w:rPr>
        <w:t>-0.</w:t>
      </w:r>
      <w:r w:rsidR="009A3815" w:rsidRPr="00940D15">
        <w:rPr>
          <w:rFonts w:cs="Times New Roman"/>
          <w:szCs w:val="24"/>
        </w:rPr>
        <w:t>43</w:t>
      </w:r>
      <w:r w:rsidR="00086CDD">
        <w:rPr>
          <w:rFonts w:cs="Times New Roman"/>
          <w:szCs w:val="24"/>
        </w:rPr>
        <w:t xml:space="preserve">; </w:t>
      </w:r>
      <w:r w:rsidR="00086CDD">
        <w:rPr>
          <w:rFonts w:eastAsiaTheme="minorEastAsia" w:cs="Times New Roman"/>
          <w:szCs w:val="24"/>
          <w:lang w:val="en-US"/>
        </w:rPr>
        <w:t>95%</w:t>
      </w:r>
      <w:r w:rsidR="00D02A92">
        <w:rPr>
          <w:rFonts w:eastAsiaTheme="minorEastAsia" w:cs="Times New Roman"/>
          <w:szCs w:val="24"/>
          <w:lang w:val="en-US"/>
        </w:rPr>
        <w:t xml:space="preserve"> </w:t>
      </w:r>
      <w:r w:rsidR="00086CDD">
        <w:rPr>
          <w:rFonts w:eastAsiaTheme="minorEastAsia" w:cs="Times New Roman"/>
          <w:szCs w:val="24"/>
          <w:lang w:val="en-US"/>
        </w:rPr>
        <w:t xml:space="preserve">CI </w:t>
      </w:r>
      <w:r w:rsidR="00941B37">
        <w:rPr>
          <w:rFonts w:eastAsiaTheme="minorEastAsia" w:cs="Times New Roman"/>
          <w:szCs w:val="24"/>
          <w:lang w:val="en-US"/>
        </w:rPr>
        <w:t>-</w:t>
      </w:r>
      <w:r w:rsidR="00E85AB1">
        <w:rPr>
          <w:rFonts w:cs="Times New Roman"/>
          <w:szCs w:val="24"/>
        </w:rPr>
        <w:t>0.72, -0.15</w:t>
      </w:r>
      <w:r w:rsidR="00E21698" w:rsidRPr="00940D15">
        <w:rPr>
          <w:rFonts w:cs="Times New Roman"/>
          <w:szCs w:val="24"/>
        </w:rPr>
        <w:t xml:space="preserve"> and</w:t>
      </w:r>
      <w:r w:rsidR="00432FB6" w:rsidRPr="00940D15">
        <w:rPr>
          <w:rFonts w:cs="Times New Roman"/>
          <w:szCs w:val="24"/>
        </w:rPr>
        <w:t xml:space="preserve"> </w:t>
      </w:r>
      <w:r w:rsidR="00086CDD">
        <w:rPr>
          <w:rFonts w:cs="Times New Roman"/>
          <w:szCs w:val="24"/>
        </w:rPr>
        <w:t>coefficient:</w:t>
      </w:r>
      <w:r w:rsidR="00086CDD" w:rsidRPr="00940D15">
        <w:rPr>
          <w:rFonts w:cs="Times New Roman"/>
          <w:szCs w:val="24"/>
        </w:rPr>
        <w:t xml:space="preserve"> </w:t>
      </w:r>
      <w:r w:rsidR="00432FB6" w:rsidRPr="00940D15">
        <w:rPr>
          <w:rFonts w:cs="Times New Roman"/>
          <w:szCs w:val="24"/>
        </w:rPr>
        <w:t>-0.59</w:t>
      </w:r>
      <w:r w:rsidR="00086CDD">
        <w:rPr>
          <w:rFonts w:cs="Times New Roman"/>
          <w:szCs w:val="24"/>
        </w:rPr>
        <w:t xml:space="preserve">; </w:t>
      </w:r>
      <w:r w:rsidR="00086CDD">
        <w:rPr>
          <w:rFonts w:eastAsiaTheme="minorEastAsia" w:cs="Times New Roman"/>
          <w:szCs w:val="24"/>
          <w:lang w:val="en-US"/>
        </w:rPr>
        <w:t>95%</w:t>
      </w:r>
      <w:r w:rsidR="00D02A92">
        <w:rPr>
          <w:rFonts w:eastAsiaTheme="minorEastAsia" w:cs="Times New Roman"/>
          <w:szCs w:val="24"/>
          <w:lang w:val="en-US"/>
        </w:rPr>
        <w:t xml:space="preserve"> </w:t>
      </w:r>
      <w:r w:rsidR="00086CDD">
        <w:rPr>
          <w:rFonts w:eastAsiaTheme="minorEastAsia" w:cs="Times New Roman"/>
          <w:szCs w:val="24"/>
          <w:lang w:val="en-US"/>
        </w:rPr>
        <w:t xml:space="preserve">CI </w:t>
      </w:r>
      <w:r w:rsidR="00432FB6" w:rsidRPr="00940D15">
        <w:rPr>
          <w:rFonts w:cs="Times New Roman"/>
          <w:szCs w:val="24"/>
        </w:rPr>
        <w:t>-0.94, -0.24</w:t>
      </w:r>
      <w:r w:rsidR="00E85AB1">
        <w:rPr>
          <w:rFonts w:cs="Times New Roman"/>
          <w:szCs w:val="24"/>
        </w:rPr>
        <w:t xml:space="preserve">, </w:t>
      </w:r>
      <w:r w:rsidR="00E85AB1" w:rsidRPr="00940D15">
        <w:rPr>
          <w:rFonts w:cs="Times New Roman"/>
          <w:szCs w:val="24"/>
        </w:rPr>
        <w:t>respectively</w:t>
      </w:r>
      <w:r w:rsidR="00432FB6" w:rsidRPr="00940D15">
        <w:rPr>
          <w:rFonts w:cs="Times New Roman"/>
          <w:szCs w:val="24"/>
        </w:rPr>
        <w:t>)</w:t>
      </w:r>
      <w:r w:rsidR="004556CC">
        <w:rPr>
          <w:rFonts w:cs="Times New Roman"/>
          <w:szCs w:val="24"/>
        </w:rPr>
        <w:t>.</w:t>
      </w:r>
      <w:r w:rsidR="00432FB6" w:rsidRPr="00940D15">
        <w:rPr>
          <w:rFonts w:cs="Times New Roman"/>
          <w:szCs w:val="24"/>
        </w:rPr>
        <w:t xml:space="preserve"> </w:t>
      </w:r>
      <w:r w:rsidR="00E85AB1">
        <w:rPr>
          <w:rFonts w:cs="Times New Roman"/>
          <w:bCs/>
          <w:szCs w:val="24"/>
        </w:rPr>
        <w:t>C</w:t>
      </w:r>
      <w:r w:rsidR="00E85AB1" w:rsidRPr="00940D15">
        <w:rPr>
          <w:rFonts w:cs="Times New Roman"/>
          <w:bCs/>
          <w:szCs w:val="24"/>
        </w:rPr>
        <w:t xml:space="preserve">hildren </w:t>
      </w:r>
      <w:r w:rsidR="00E85AB1">
        <w:rPr>
          <w:rFonts w:cs="Times New Roman"/>
          <w:bCs/>
          <w:szCs w:val="24"/>
        </w:rPr>
        <w:t>with</w:t>
      </w:r>
      <w:r w:rsidR="00941B37">
        <w:rPr>
          <w:rFonts w:cs="Times New Roman"/>
          <w:bCs/>
          <w:szCs w:val="24"/>
        </w:rPr>
        <w:t xml:space="preserve"> moderate and severe</w:t>
      </w:r>
      <w:r w:rsidR="00E85AB1" w:rsidRPr="00940D15">
        <w:rPr>
          <w:rFonts w:cs="Times New Roman"/>
          <w:bCs/>
          <w:szCs w:val="24"/>
        </w:rPr>
        <w:t xml:space="preserve"> </w:t>
      </w:r>
      <w:r w:rsidR="00E85AB1">
        <w:rPr>
          <w:rFonts w:cs="Times New Roman"/>
          <w:bCs/>
          <w:szCs w:val="24"/>
        </w:rPr>
        <w:t xml:space="preserve">dental </w:t>
      </w:r>
      <w:r w:rsidR="00E85AB1" w:rsidRPr="00940D15">
        <w:rPr>
          <w:rFonts w:cs="Times New Roman"/>
          <w:bCs/>
          <w:szCs w:val="24"/>
        </w:rPr>
        <w:t xml:space="preserve">caries </w:t>
      </w:r>
      <w:r w:rsidR="00E85AB1">
        <w:rPr>
          <w:rFonts w:cs="Times New Roman"/>
          <w:bCs/>
          <w:szCs w:val="24"/>
        </w:rPr>
        <w:t xml:space="preserve">also had </w:t>
      </w:r>
      <w:r w:rsidR="00E85AB1" w:rsidRPr="00940D15">
        <w:rPr>
          <w:rFonts w:cs="Times New Roman"/>
          <w:szCs w:val="24"/>
        </w:rPr>
        <w:t xml:space="preserve">lower BAZ scores </w:t>
      </w:r>
      <w:r w:rsidR="00C4261B" w:rsidRPr="00AB13A9">
        <w:rPr>
          <w:rFonts w:cs="Times New Roman"/>
          <w:szCs w:val="24"/>
          <w:highlight w:val="yellow"/>
        </w:rPr>
        <w:t>than</w:t>
      </w:r>
      <w:r w:rsidR="00B32C1D" w:rsidRPr="00940D15">
        <w:rPr>
          <w:rFonts w:cs="Times New Roman"/>
          <w:szCs w:val="24"/>
        </w:rPr>
        <w:t xml:space="preserve"> </w:t>
      </w:r>
      <w:r w:rsidR="00E85AB1">
        <w:rPr>
          <w:rFonts w:cs="Times New Roman"/>
          <w:szCs w:val="24"/>
        </w:rPr>
        <w:t>children with</w:t>
      </w:r>
      <w:r w:rsidR="00941B37">
        <w:rPr>
          <w:rFonts w:cs="Times New Roman"/>
          <w:szCs w:val="24"/>
        </w:rPr>
        <w:t>out</w:t>
      </w:r>
      <w:r w:rsidR="00E85AB1">
        <w:rPr>
          <w:rFonts w:cs="Times New Roman"/>
          <w:szCs w:val="24"/>
        </w:rPr>
        <w:t xml:space="preserve"> caries experience</w:t>
      </w:r>
      <w:r w:rsidR="00A54FBF">
        <w:rPr>
          <w:rFonts w:cs="Times New Roman"/>
          <w:szCs w:val="24"/>
        </w:rPr>
        <w:t xml:space="preserve"> </w:t>
      </w:r>
      <w:r w:rsidR="00C655A4">
        <w:rPr>
          <w:rFonts w:cs="Times New Roman"/>
          <w:szCs w:val="24"/>
        </w:rPr>
        <w:t>(coefficient:</w:t>
      </w:r>
      <w:r w:rsidR="00C655A4" w:rsidRPr="00940D15">
        <w:rPr>
          <w:rFonts w:cs="Times New Roman"/>
          <w:szCs w:val="24"/>
        </w:rPr>
        <w:t xml:space="preserve"> -0.43</w:t>
      </w:r>
      <w:r w:rsidR="00C655A4">
        <w:rPr>
          <w:rFonts w:cs="Times New Roman"/>
          <w:szCs w:val="24"/>
        </w:rPr>
        <w:t xml:space="preserve">; </w:t>
      </w:r>
      <w:r w:rsidR="00C655A4">
        <w:rPr>
          <w:rFonts w:eastAsiaTheme="minorEastAsia" w:cs="Times New Roman"/>
          <w:szCs w:val="24"/>
          <w:lang w:val="en-US"/>
        </w:rPr>
        <w:t>95%</w:t>
      </w:r>
      <w:r w:rsidR="00D02A92">
        <w:rPr>
          <w:rFonts w:eastAsiaTheme="minorEastAsia" w:cs="Times New Roman"/>
          <w:szCs w:val="24"/>
          <w:lang w:val="en-US"/>
        </w:rPr>
        <w:t xml:space="preserve"> </w:t>
      </w:r>
      <w:r w:rsidR="00C655A4">
        <w:rPr>
          <w:rFonts w:eastAsiaTheme="minorEastAsia" w:cs="Times New Roman"/>
          <w:szCs w:val="24"/>
          <w:lang w:val="en-US"/>
        </w:rPr>
        <w:t xml:space="preserve">CI </w:t>
      </w:r>
      <w:r w:rsidR="00C655A4" w:rsidRPr="00940D15">
        <w:rPr>
          <w:rFonts w:cs="Times New Roman"/>
          <w:szCs w:val="24"/>
        </w:rPr>
        <w:t>-0.72, -0.13</w:t>
      </w:r>
      <w:r w:rsidR="00C655A4">
        <w:rPr>
          <w:rFonts w:cs="Times New Roman"/>
          <w:szCs w:val="24"/>
        </w:rPr>
        <w:t>, and coefficient:</w:t>
      </w:r>
      <w:r w:rsidR="00C655A4" w:rsidRPr="00940D15">
        <w:rPr>
          <w:rFonts w:cs="Times New Roman"/>
          <w:szCs w:val="24"/>
        </w:rPr>
        <w:t xml:space="preserve"> -0.50</w:t>
      </w:r>
      <w:r w:rsidR="00C655A4">
        <w:rPr>
          <w:rFonts w:cs="Times New Roman"/>
          <w:szCs w:val="24"/>
        </w:rPr>
        <w:t xml:space="preserve">; </w:t>
      </w:r>
      <w:r w:rsidR="00C655A4">
        <w:rPr>
          <w:rFonts w:eastAsiaTheme="minorEastAsia" w:cs="Times New Roman"/>
          <w:szCs w:val="24"/>
          <w:lang w:val="en-US"/>
        </w:rPr>
        <w:t>95%</w:t>
      </w:r>
      <w:r w:rsidR="00D02A92">
        <w:rPr>
          <w:rFonts w:eastAsiaTheme="minorEastAsia" w:cs="Times New Roman"/>
          <w:szCs w:val="24"/>
          <w:lang w:val="en-US"/>
        </w:rPr>
        <w:t xml:space="preserve"> </w:t>
      </w:r>
      <w:r w:rsidR="00C655A4">
        <w:rPr>
          <w:rFonts w:eastAsiaTheme="minorEastAsia" w:cs="Times New Roman"/>
          <w:szCs w:val="24"/>
          <w:lang w:val="en-US"/>
        </w:rPr>
        <w:t xml:space="preserve">CI </w:t>
      </w:r>
      <w:r w:rsidR="00C655A4" w:rsidRPr="00940D15">
        <w:rPr>
          <w:rFonts w:cs="Times New Roman"/>
          <w:szCs w:val="24"/>
        </w:rPr>
        <w:t>-0.87, -0.13</w:t>
      </w:r>
      <w:r w:rsidR="00C655A4">
        <w:rPr>
          <w:rFonts w:cs="Times New Roman"/>
          <w:szCs w:val="24"/>
        </w:rPr>
        <w:t>, respectively</w:t>
      </w:r>
      <w:r w:rsidR="00C655A4" w:rsidRPr="00940D15">
        <w:rPr>
          <w:rFonts w:cs="Times New Roman"/>
          <w:szCs w:val="24"/>
        </w:rPr>
        <w:t>)</w:t>
      </w:r>
      <w:r w:rsidR="00B32C1D" w:rsidRPr="00940D15">
        <w:rPr>
          <w:rFonts w:cs="Times New Roman"/>
          <w:szCs w:val="24"/>
        </w:rPr>
        <w:t xml:space="preserve">. </w:t>
      </w:r>
      <w:r w:rsidR="00410AB9" w:rsidRPr="00940D15">
        <w:rPr>
          <w:rFonts w:cs="Times New Roman"/>
          <w:szCs w:val="24"/>
        </w:rPr>
        <w:t>Similar</w:t>
      </w:r>
      <w:r w:rsidR="00B91CA9" w:rsidRPr="00940D15">
        <w:rPr>
          <w:rFonts w:cs="Times New Roman"/>
          <w:szCs w:val="24"/>
        </w:rPr>
        <w:t xml:space="preserve"> inverse </w:t>
      </w:r>
      <w:r w:rsidR="00410AB9" w:rsidRPr="00940D15">
        <w:rPr>
          <w:rFonts w:cs="Times New Roman"/>
          <w:szCs w:val="24"/>
        </w:rPr>
        <w:t>association</w:t>
      </w:r>
      <w:r w:rsidR="00152A7A">
        <w:rPr>
          <w:rFonts w:cs="Times New Roman"/>
          <w:szCs w:val="24"/>
        </w:rPr>
        <w:t>s</w:t>
      </w:r>
      <w:r w:rsidR="00410AB9" w:rsidRPr="00940D15">
        <w:rPr>
          <w:rFonts w:cs="Times New Roman"/>
          <w:szCs w:val="24"/>
        </w:rPr>
        <w:t xml:space="preserve"> </w:t>
      </w:r>
      <w:r w:rsidR="00152A7A">
        <w:rPr>
          <w:rFonts w:cs="Times New Roman"/>
          <w:szCs w:val="24"/>
        </w:rPr>
        <w:t>were</w:t>
      </w:r>
      <w:r w:rsidR="00152A7A" w:rsidRPr="00940D15">
        <w:rPr>
          <w:rFonts w:cs="Times New Roman"/>
          <w:szCs w:val="24"/>
        </w:rPr>
        <w:t xml:space="preserve"> </w:t>
      </w:r>
      <w:r w:rsidR="00410AB9" w:rsidRPr="00940D15">
        <w:rPr>
          <w:rFonts w:cs="Times New Roman"/>
          <w:szCs w:val="24"/>
        </w:rPr>
        <w:t xml:space="preserve">observed between </w:t>
      </w:r>
      <w:r w:rsidR="00B32C1D" w:rsidRPr="00940D15">
        <w:rPr>
          <w:rFonts w:cs="Times New Roman"/>
          <w:szCs w:val="24"/>
        </w:rPr>
        <w:t xml:space="preserve">all </w:t>
      </w:r>
      <w:r w:rsidR="003D4772" w:rsidRPr="00940D15">
        <w:rPr>
          <w:rFonts w:cs="Times New Roman"/>
          <w:szCs w:val="24"/>
        </w:rPr>
        <w:t xml:space="preserve">three </w:t>
      </w:r>
      <w:r w:rsidR="00B32C1D" w:rsidRPr="00940D15">
        <w:rPr>
          <w:rFonts w:cs="Times New Roman"/>
          <w:szCs w:val="24"/>
        </w:rPr>
        <w:t>outcomes</w:t>
      </w:r>
      <w:r w:rsidR="00410AB9" w:rsidRPr="00940D15">
        <w:rPr>
          <w:rFonts w:cs="Times New Roman"/>
          <w:szCs w:val="24"/>
        </w:rPr>
        <w:t xml:space="preserve"> and dental sepsis</w:t>
      </w:r>
      <w:r w:rsidR="00C96E13" w:rsidRPr="00940D15">
        <w:rPr>
          <w:rFonts w:cs="Times New Roman"/>
          <w:szCs w:val="24"/>
        </w:rPr>
        <w:t>.</w:t>
      </w:r>
      <w:r w:rsidR="00410AB9" w:rsidRPr="00940D15">
        <w:rPr>
          <w:rFonts w:cs="Times New Roman"/>
          <w:szCs w:val="24"/>
        </w:rPr>
        <w:t xml:space="preserve"> </w:t>
      </w:r>
      <w:r w:rsidR="00B32C1D" w:rsidRPr="00940D15">
        <w:rPr>
          <w:rFonts w:cs="Times New Roman"/>
          <w:szCs w:val="24"/>
        </w:rPr>
        <w:t>In the fully adjusted models</w:t>
      </w:r>
      <w:r w:rsidR="003D4772" w:rsidRPr="00940D15">
        <w:rPr>
          <w:rFonts w:cs="Times New Roman"/>
          <w:szCs w:val="24"/>
        </w:rPr>
        <w:t xml:space="preserve">, </w:t>
      </w:r>
      <w:r w:rsidR="00B32C1D" w:rsidRPr="00940D15">
        <w:rPr>
          <w:rFonts w:cs="Times New Roman"/>
          <w:szCs w:val="24"/>
        </w:rPr>
        <w:t xml:space="preserve">children having any dental sepsis </w:t>
      </w:r>
      <w:r w:rsidR="00B32C1D" w:rsidRPr="00940D15">
        <w:rPr>
          <w:rFonts w:cs="Times New Roman"/>
          <w:szCs w:val="24"/>
          <w:lang w:val="en-US"/>
        </w:rPr>
        <w:t xml:space="preserve">had </w:t>
      </w:r>
      <w:r w:rsidR="00E85AB1" w:rsidRPr="00940D15">
        <w:rPr>
          <w:rFonts w:cs="Times New Roman"/>
          <w:szCs w:val="24"/>
        </w:rPr>
        <w:t>lower HAZ</w:t>
      </w:r>
      <w:r w:rsidR="00E85AB1">
        <w:rPr>
          <w:rFonts w:cs="Times New Roman"/>
          <w:szCs w:val="24"/>
          <w:lang w:val="en-US"/>
        </w:rPr>
        <w:t xml:space="preserve"> </w:t>
      </w:r>
      <w:r w:rsidR="00086CDD">
        <w:rPr>
          <w:rFonts w:cs="Times New Roman"/>
          <w:szCs w:val="24"/>
          <w:lang w:val="en-US"/>
        </w:rPr>
        <w:t>(</w:t>
      </w:r>
      <w:r w:rsidR="00086CDD">
        <w:rPr>
          <w:rFonts w:cs="Times New Roman"/>
          <w:szCs w:val="24"/>
        </w:rPr>
        <w:t>coefficient:</w:t>
      </w:r>
      <w:r w:rsidR="00086CDD" w:rsidRPr="00940D15">
        <w:rPr>
          <w:rFonts w:cs="Times New Roman"/>
          <w:szCs w:val="24"/>
        </w:rPr>
        <w:t xml:space="preserve"> </w:t>
      </w:r>
      <w:r w:rsidR="00B32C1D" w:rsidRPr="00940D15">
        <w:rPr>
          <w:rFonts w:eastAsiaTheme="minorEastAsia" w:cs="Times New Roman"/>
          <w:szCs w:val="24"/>
          <w:lang w:val="en-US"/>
        </w:rPr>
        <w:t>-0.23</w:t>
      </w:r>
      <w:r w:rsidR="00086CDD">
        <w:rPr>
          <w:rFonts w:cs="Times New Roman"/>
          <w:szCs w:val="24"/>
        </w:rPr>
        <w:t xml:space="preserve">; </w:t>
      </w:r>
      <w:r w:rsidR="00086CDD">
        <w:rPr>
          <w:rFonts w:eastAsiaTheme="minorEastAsia" w:cs="Times New Roman"/>
          <w:szCs w:val="24"/>
          <w:lang w:val="en-US"/>
        </w:rPr>
        <w:t>95%</w:t>
      </w:r>
      <w:r w:rsidR="00D02A92">
        <w:rPr>
          <w:rFonts w:eastAsiaTheme="minorEastAsia" w:cs="Times New Roman"/>
          <w:szCs w:val="24"/>
          <w:lang w:val="en-US"/>
        </w:rPr>
        <w:t xml:space="preserve"> </w:t>
      </w:r>
      <w:r w:rsidR="00086CDD">
        <w:rPr>
          <w:rFonts w:eastAsiaTheme="minorEastAsia" w:cs="Times New Roman"/>
          <w:szCs w:val="24"/>
          <w:lang w:val="en-US"/>
        </w:rPr>
        <w:t xml:space="preserve">CI </w:t>
      </w:r>
      <w:r w:rsidR="00B32C1D" w:rsidRPr="00940D15">
        <w:rPr>
          <w:rFonts w:eastAsiaTheme="minorEastAsia" w:cs="Times New Roman"/>
          <w:szCs w:val="24"/>
          <w:lang w:val="en-US"/>
        </w:rPr>
        <w:t xml:space="preserve">-0.42, -0.03), </w:t>
      </w:r>
      <w:r w:rsidR="00E85AB1" w:rsidRPr="00940D15">
        <w:rPr>
          <w:rFonts w:cs="Times New Roman"/>
          <w:szCs w:val="24"/>
        </w:rPr>
        <w:t xml:space="preserve">WAZ </w:t>
      </w:r>
      <w:r w:rsidR="00086CDD">
        <w:rPr>
          <w:rFonts w:eastAsiaTheme="minorEastAsia" w:cs="Times New Roman"/>
          <w:szCs w:val="24"/>
          <w:lang w:val="en-US"/>
        </w:rPr>
        <w:t>(</w:t>
      </w:r>
      <w:r w:rsidR="00086CDD">
        <w:rPr>
          <w:rFonts w:cs="Times New Roman"/>
          <w:szCs w:val="24"/>
        </w:rPr>
        <w:t>coefficient:</w:t>
      </w:r>
      <w:r w:rsidR="00086CDD" w:rsidRPr="00940D15">
        <w:rPr>
          <w:rFonts w:cs="Times New Roman"/>
          <w:szCs w:val="24"/>
        </w:rPr>
        <w:t xml:space="preserve"> </w:t>
      </w:r>
      <w:r w:rsidR="001D7EE6" w:rsidRPr="00940D15">
        <w:rPr>
          <w:rFonts w:eastAsiaTheme="minorEastAsia" w:cs="Times New Roman"/>
          <w:szCs w:val="24"/>
          <w:lang w:val="en-US"/>
        </w:rPr>
        <w:t>-</w:t>
      </w:r>
      <w:r w:rsidR="004556CC">
        <w:rPr>
          <w:rFonts w:cs="Times New Roman"/>
          <w:szCs w:val="24"/>
        </w:rPr>
        <w:t>0.33</w:t>
      </w:r>
      <w:r w:rsidR="00086CDD">
        <w:rPr>
          <w:rFonts w:cs="Times New Roman"/>
          <w:szCs w:val="24"/>
        </w:rPr>
        <w:t xml:space="preserve">; </w:t>
      </w:r>
      <w:r w:rsidR="00086CDD">
        <w:rPr>
          <w:rFonts w:eastAsiaTheme="minorEastAsia" w:cs="Times New Roman"/>
          <w:szCs w:val="24"/>
          <w:lang w:val="en-US"/>
        </w:rPr>
        <w:t>95%</w:t>
      </w:r>
      <w:r w:rsidR="00D02A92">
        <w:rPr>
          <w:rFonts w:eastAsiaTheme="minorEastAsia" w:cs="Times New Roman"/>
          <w:szCs w:val="24"/>
          <w:lang w:val="en-US"/>
        </w:rPr>
        <w:t xml:space="preserve"> </w:t>
      </w:r>
      <w:r w:rsidR="00086CDD">
        <w:rPr>
          <w:rFonts w:eastAsiaTheme="minorEastAsia" w:cs="Times New Roman"/>
          <w:szCs w:val="24"/>
          <w:lang w:val="en-US"/>
        </w:rPr>
        <w:t xml:space="preserve">CI </w:t>
      </w:r>
      <w:r w:rsidR="004556CC">
        <w:rPr>
          <w:rFonts w:cs="Times New Roman"/>
          <w:szCs w:val="24"/>
        </w:rPr>
        <w:t xml:space="preserve">-0.56, -0.10) </w:t>
      </w:r>
      <w:r w:rsidR="00E85AB1" w:rsidRPr="00940D15">
        <w:rPr>
          <w:rFonts w:cs="Times New Roman"/>
          <w:szCs w:val="24"/>
        </w:rPr>
        <w:t xml:space="preserve">and BAZ scores </w:t>
      </w:r>
      <w:r w:rsidR="00086CDD">
        <w:rPr>
          <w:rFonts w:cs="Times New Roman"/>
          <w:szCs w:val="24"/>
        </w:rPr>
        <w:t>(coefficient:</w:t>
      </w:r>
      <w:r w:rsidR="00086CDD" w:rsidRPr="00940D15">
        <w:rPr>
          <w:rFonts w:cs="Times New Roman"/>
          <w:szCs w:val="24"/>
        </w:rPr>
        <w:t xml:space="preserve"> </w:t>
      </w:r>
      <w:r w:rsidR="001D7EE6" w:rsidRPr="00940D15">
        <w:rPr>
          <w:rFonts w:cs="Times New Roman"/>
          <w:szCs w:val="24"/>
        </w:rPr>
        <w:t>-</w:t>
      </w:r>
      <w:r w:rsidR="00B32C1D" w:rsidRPr="00940D15">
        <w:rPr>
          <w:rFonts w:cs="Times New Roman"/>
          <w:szCs w:val="24"/>
        </w:rPr>
        <w:t>0.29</w:t>
      </w:r>
      <w:r w:rsidR="00086CDD">
        <w:rPr>
          <w:rFonts w:cs="Times New Roman"/>
          <w:szCs w:val="24"/>
        </w:rPr>
        <w:t xml:space="preserve">; </w:t>
      </w:r>
      <w:r w:rsidR="00086CDD">
        <w:rPr>
          <w:rFonts w:eastAsiaTheme="minorEastAsia" w:cs="Times New Roman"/>
          <w:szCs w:val="24"/>
          <w:lang w:val="en-US"/>
        </w:rPr>
        <w:t>95%</w:t>
      </w:r>
      <w:r w:rsidR="00D02A92">
        <w:rPr>
          <w:rFonts w:eastAsiaTheme="minorEastAsia" w:cs="Times New Roman"/>
          <w:szCs w:val="24"/>
          <w:lang w:val="en-US"/>
        </w:rPr>
        <w:t xml:space="preserve"> </w:t>
      </w:r>
      <w:r w:rsidR="00086CDD">
        <w:rPr>
          <w:rFonts w:eastAsiaTheme="minorEastAsia" w:cs="Times New Roman"/>
          <w:szCs w:val="24"/>
          <w:lang w:val="en-US"/>
        </w:rPr>
        <w:t xml:space="preserve">CI </w:t>
      </w:r>
      <w:r w:rsidR="00B32C1D" w:rsidRPr="00940D15">
        <w:rPr>
          <w:rFonts w:cs="Times New Roman"/>
          <w:szCs w:val="24"/>
        </w:rPr>
        <w:t>-0.53, -0.05)</w:t>
      </w:r>
      <w:r w:rsidR="00E85AB1">
        <w:rPr>
          <w:rFonts w:cs="Times New Roman"/>
          <w:szCs w:val="24"/>
        </w:rPr>
        <w:t xml:space="preserve"> </w:t>
      </w:r>
      <w:r w:rsidR="00C4261B">
        <w:rPr>
          <w:rFonts w:cs="Times New Roman"/>
          <w:szCs w:val="24"/>
        </w:rPr>
        <w:t>t</w:t>
      </w:r>
      <w:r w:rsidR="00C4261B" w:rsidRPr="00AB13A9">
        <w:rPr>
          <w:rFonts w:cs="Times New Roman"/>
          <w:szCs w:val="24"/>
          <w:highlight w:val="yellow"/>
        </w:rPr>
        <w:t>han</w:t>
      </w:r>
      <w:r w:rsidR="00E85AB1">
        <w:rPr>
          <w:rFonts w:cs="Times New Roman"/>
          <w:szCs w:val="24"/>
        </w:rPr>
        <w:t xml:space="preserve"> children with</w:t>
      </w:r>
      <w:r w:rsidR="003C561A">
        <w:rPr>
          <w:rFonts w:cs="Times New Roman"/>
          <w:szCs w:val="24"/>
        </w:rPr>
        <w:t>out</w:t>
      </w:r>
      <w:r w:rsidR="00E85AB1">
        <w:rPr>
          <w:rFonts w:cs="Times New Roman"/>
          <w:szCs w:val="24"/>
        </w:rPr>
        <w:t xml:space="preserve"> dental sepsis. </w:t>
      </w:r>
    </w:p>
    <w:p w14:paraId="6D23D2EB" w14:textId="02C4D55D" w:rsidR="00262378" w:rsidRPr="00391107" w:rsidRDefault="00532702" w:rsidP="00391107">
      <w:pPr>
        <w:rPr>
          <w:rFonts w:cs="Times New Roman"/>
          <w:b/>
          <w:szCs w:val="24"/>
        </w:rPr>
      </w:pPr>
      <w:r w:rsidRPr="00391107">
        <w:rPr>
          <w:rFonts w:cs="Times New Roman"/>
          <w:b/>
          <w:szCs w:val="24"/>
        </w:rPr>
        <w:t>Discussion</w:t>
      </w:r>
    </w:p>
    <w:p w14:paraId="125F809A" w14:textId="0BE1EB8D" w:rsidR="007F6824" w:rsidRPr="00391107" w:rsidRDefault="00532702" w:rsidP="00391107">
      <w:pPr>
        <w:rPr>
          <w:rFonts w:cs="Times New Roman"/>
          <w:szCs w:val="24"/>
        </w:rPr>
      </w:pPr>
      <w:r w:rsidRPr="00391107">
        <w:rPr>
          <w:rFonts w:cs="Times New Roman"/>
          <w:szCs w:val="24"/>
        </w:rPr>
        <w:t>The present study found</w:t>
      </w:r>
      <w:r w:rsidR="008F658E" w:rsidRPr="00391107">
        <w:rPr>
          <w:rFonts w:cs="Times New Roman"/>
          <w:szCs w:val="24"/>
        </w:rPr>
        <w:t xml:space="preserve"> overall</w:t>
      </w:r>
      <w:r w:rsidRPr="00391107">
        <w:rPr>
          <w:rFonts w:cs="Times New Roman"/>
          <w:szCs w:val="24"/>
        </w:rPr>
        <w:t xml:space="preserve"> </w:t>
      </w:r>
      <w:r w:rsidR="008F658E" w:rsidRPr="00391107">
        <w:rPr>
          <w:rFonts w:cs="Times New Roman"/>
          <w:szCs w:val="24"/>
        </w:rPr>
        <w:t>negative association</w:t>
      </w:r>
      <w:r w:rsidR="00152A7A">
        <w:rPr>
          <w:rFonts w:cs="Times New Roman"/>
          <w:szCs w:val="24"/>
        </w:rPr>
        <w:t>s</w:t>
      </w:r>
      <w:r w:rsidR="008F658E" w:rsidRPr="00391107">
        <w:rPr>
          <w:rFonts w:cs="Times New Roman"/>
          <w:szCs w:val="24"/>
        </w:rPr>
        <w:t xml:space="preserve"> </w:t>
      </w:r>
      <w:r w:rsidRPr="00391107">
        <w:rPr>
          <w:rFonts w:cs="Times New Roman"/>
          <w:szCs w:val="24"/>
        </w:rPr>
        <w:t xml:space="preserve">between </w:t>
      </w:r>
      <w:r w:rsidR="00C4261B">
        <w:rPr>
          <w:rFonts w:cs="Times New Roman"/>
          <w:szCs w:val="24"/>
        </w:rPr>
        <w:t xml:space="preserve">dental </w:t>
      </w:r>
      <w:r w:rsidR="00C4261B" w:rsidRPr="00391107">
        <w:rPr>
          <w:rFonts w:cs="Times New Roman"/>
          <w:szCs w:val="24"/>
        </w:rPr>
        <w:t>caries</w:t>
      </w:r>
      <w:r w:rsidR="00B815E1">
        <w:rPr>
          <w:rFonts w:cs="Times New Roman"/>
          <w:szCs w:val="24"/>
        </w:rPr>
        <w:t xml:space="preserve"> experience</w:t>
      </w:r>
      <w:r w:rsidR="00C4261B" w:rsidRPr="00391107">
        <w:rPr>
          <w:rFonts w:cs="Times New Roman"/>
          <w:szCs w:val="24"/>
        </w:rPr>
        <w:t xml:space="preserve"> </w:t>
      </w:r>
      <w:r w:rsidR="008F4D16">
        <w:rPr>
          <w:rFonts w:cs="Times New Roman"/>
          <w:szCs w:val="24"/>
        </w:rPr>
        <w:t>and dental</w:t>
      </w:r>
      <w:r w:rsidR="00C4261B" w:rsidRPr="00391107">
        <w:rPr>
          <w:rFonts w:cs="Times New Roman"/>
          <w:szCs w:val="24"/>
        </w:rPr>
        <w:t xml:space="preserve"> sepsis and</w:t>
      </w:r>
      <w:r w:rsidR="00C4261B">
        <w:rPr>
          <w:rFonts w:cs="Times New Roman"/>
          <w:szCs w:val="24"/>
        </w:rPr>
        <w:t xml:space="preserve"> </w:t>
      </w:r>
      <w:r w:rsidR="004E0F02">
        <w:rPr>
          <w:rFonts w:cs="Times New Roman"/>
          <w:szCs w:val="24"/>
        </w:rPr>
        <w:t>three</w:t>
      </w:r>
      <w:r w:rsidR="004E0F02" w:rsidRPr="00391107">
        <w:rPr>
          <w:rFonts w:cs="Times New Roman"/>
          <w:szCs w:val="24"/>
        </w:rPr>
        <w:t xml:space="preserve"> </w:t>
      </w:r>
      <w:r w:rsidR="00B43360" w:rsidRPr="00391107">
        <w:rPr>
          <w:rFonts w:cs="Times New Roman"/>
          <w:szCs w:val="24"/>
        </w:rPr>
        <w:t>anthropometric outcomes</w:t>
      </w:r>
      <w:r w:rsidR="004E0F02">
        <w:rPr>
          <w:rFonts w:cs="Times New Roman"/>
          <w:szCs w:val="24"/>
        </w:rPr>
        <w:t xml:space="preserve"> (</w:t>
      </w:r>
      <w:r w:rsidR="006133C4">
        <w:rPr>
          <w:rFonts w:cs="Times New Roman"/>
          <w:szCs w:val="24"/>
        </w:rPr>
        <w:t xml:space="preserve">age and sex-adjusted </w:t>
      </w:r>
      <w:r w:rsidR="004E0F02">
        <w:rPr>
          <w:rFonts w:cs="Times New Roman"/>
          <w:szCs w:val="24"/>
        </w:rPr>
        <w:t>height, weight and BMI)</w:t>
      </w:r>
      <w:r w:rsidR="00B43360" w:rsidRPr="00391107">
        <w:rPr>
          <w:rFonts w:cs="Times New Roman"/>
          <w:szCs w:val="24"/>
        </w:rPr>
        <w:t xml:space="preserve"> in this </w:t>
      </w:r>
      <w:r w:rsidR="00B815E1">
        <w:rPr>
          <w:rFonts w:cs="Times New Roman"/>
          <w:szCs w:val="24"/>
        </w:rPr>
        <w:t xml:space="preserve">sample </w:t>
      </w:r>
      <w:r w:rsidR="004E0F02">
        <w:rPr>
          <w:rFonts w:cs="Times New Roman"/>
          <w:szCs w:val="24"/>
        </w:rPr>
        <w:t>of Bangladeshi children</w:t>
      </w:r>
      <w:r w:rsidR="00B43360" w:rsidRPr="00391107">
        <w:rPr>
          <w:rFonts w:cs="Times New Roman"/>
          <w:szCs w:val="24"/>
        </w:rPr>
        <w:t xml:space="preserve">. </w:t>
      </w:r>
      <w:r w:rsidR="0011559B" w:rsidRPr="00391107">
        <w:rPr>
          <w:rFonts w:cs="Times New Roman"/>
          <w:noProof/>
          <w:szCs w:val="24"/>
        </w:rPr>
        <w:t>However,</w:t>
      </w:r>
      <w:r w:rsidR="008F658E" w:rsidRPr="00391107">
        <w:rPr>
          <w:rFonts w:cs="Times New Roman"/>
          <w:noProof/>
          <w:szCs w:val="24"/>
        </w:rPr>
        <w:t xml:space="preserve"> no </w:t>
      </w:r>
      <w:r w:rsidR="0011559B" w:rsidRPr="00391107">
        <w:rPr>
          <w:rFonts w:cs="Times New Roman"/>
          <w:noProof/>
          <w:szCs w:val="24"/>
        </w:rPr>
        <w:t xml:space="preserve">significant </w:t>
      </w:r>
      <w:r w:rsidR="008F658E" w:rsidRPr="00391107">
        <w:rPr>
          <w:rFonts w:cs="Times New Roman"/>
          <w:noProof/>
          <w:szCs w:val="24"/>
        </w:rPr>
        <w:t>difference</w:t>
      </w:r>
      <w:r w:rsidR="002B6E54">
        <w:rPr>
          <w:rFonts w:cs="Times New Roman"/>
          <w:noProof/>
          <w:szCs w:val="24"/>
        </w:rPr>
        <w:t>s</w:t>
      </w:r>
      <w:r w:rsidR="008F658E" w:rsidRPr="00391107">
        <w:rPr>
          <w:rFonts w:cs="Times New Roman"/>
          <w:noProof/>
          <w:szCs w:val="24"/>
        </w:rPr>
        <w:t xml:space="preserve"> </w:t>
      </w:r>
      <w:r w:rsidR="002B6E54" w:rsidRPr="00391107">
        <w:rPr>
          <w:rFonts w:cs="Times New Roman"/>
          <w:noProof/>
          <w:szCs w:val="24"/>
        </w:rPr>
        <w:t>w</w:t>
      </w:r>
      <w:r w:rsidR="002B6E54">
        <w:rPr>
          <w:rFonts w:cs="Times New Roman"/>
          <w:noProof/>
          <w:szCs w:val="24"/>
        </w:rPr>
        <w:t>ere</w:t>
      </w:r>
      <w:r w:rsidR="002B6E54" w:rsidRPr="00391107">
        <w:rPr>
          <w:rFonts w:cs="Times New Roman"/>
          <w:noProof/>
          <w:szCs w:val="24"/>
        </w:rPr>
        <w:t xml:space="preserve"> </w:t>
      </w:r>
      <w:r w:rsidR="008F658E" w:rsidRPr="00391107">
        <w:rPr>
          <w:rFonts w:cs="Times New Roman"/>
          <w:noProof/>
          <w:szCs w:val="24"/>
        </w:rPr>
        <w:t xml:space="preserve">observed </w:t>
      </w:r>
      <w:r w:rsidR="002B6E54">
        <w:rPr>
          <w:rFonts w:cs="Times New Roman"/>
          <w:noProof/>
          <w:szCs w:val="24"/>
        </w:rPr>
        <w:t xml:space="preserve">in these outcomes between </w:t>
      </w:r>
      <w:r w:rsidR="003C28AF">
        <w:rPr>
          <w:rFonts w:cs="Times New Roman"/>
          <w:noProof/>
          <w:szCs w:val="24"/>
        </w:rPr>
        <w:t xml:space="preserve">children with </w:t>
      </w:r>
      <w:r w:rsidR="008F6FB2">
        <w:rPr>
          <w:rFonts w:cs="Times New Roman"/>
          <w:noProof/>
          <w:szCs w:val="24"/>
        </w:rPr>
        <w:t>low</w:t>
      </w:r>
      <w:r w:rsidR="008F6FB2" w:rsidRPr="00391107">
        <w:rPr>
          <w:rFonts w:cs="Times New Roman"/>
          <w:noProof/>
          <w:szCs w:val="24"/>
        </w:rPr>
        <w:t xml:space="preserve"> </w:t>
      </w:r>
      <w:r w:rsidR="003C28AF">
        <w:rPr>
          <w:rFonts w:cs="Times New Roman"/>
          <w:noProof/>
          <w:szCs w:val="24"/>
        </w:rPr>
        <w:t>caries</w:t>
      </w:r>
      <w:r w:rsidR="007245B9">
        <w:rPr>
          <w:rFonts w:cs="Times New Roman"/>
          <w:noProof/>
          <w:szCs w:val="24"/>
        </w:rPr>
        <w:t xml:space="preserve"> levels</w:t>
      </w:r>
      <w:r w:rsidR="008F658E" w:rsidRPr="00391107">
        <w:rPr>
          <w:rFonts w:cs="Times New Roman"/>
          <w:noProof/>
          <w:szCs w:val="24"/>
        </w:rPr>
        <w:t xml:space="preserve"> </w:t>
      </w:r>
      <w:r w:rsidR="002B6E54">
        <w:rPr>
          <w:rFonts w:cs="Times New Roman"/>
          <w:noProof/>
          <w:szCs w:val="24"/>
        </w:rPr>
        <w:t>and</w:t>
      </w:r>
      <w:r w:rsidR="008F658E" w:rsidRPr="00391107">
        <w:rPr>
          <w:rFonts w:cs="Times New Roman"/>
          <w:noProof/>
          <w:szCs w:val="24"/>
        </w:rPr>
        <w:t xml:space="preserve"> </w:t>
      </w:r>
      <w:r w:rsidR="007245B9">
        <w:rPr>
          <w:rFonts w:cs="Times New Roman"/>
          <w:noProof/>
          <w:szCs w:val="24"/>
        </w:rPr>
        <w:t xml:space="preserve">children </w:t>
      </w:r>
      <w:r w:rsidR="003C28AF">
        <w:rPr>
          <w:rFonts w:cs="Times New Roman"/>
          <w:noProof/>
          <w:szCs w:val="24"/>
        </w:rPr>
        <w:t>without caries experience</w:t>
      </w:r>
      <w:r w:rsidRPr="00391107">
        <w:rPr>
          <w:rFonts w:cs="Times New Roman"/>
          <w:szCs w:val="24"/>
        </w:rPr>
        <w:t xml:space="preserve">. </w:t>
      </w:r>
    </w:p>
    <w:p w14:paraId="74D557E7" w14:textId="02475171" w:rsidR="00F74078" w:rsidRPr="00391107" w:rsidRDefault="000415E7" w:rsidP="00B40614">
      <w:pPr>
        <w:rPr>
          <w:rFonts w:eastAsia="Times New Roman" w:cs="Times New Roman"/>
          <w:noProof/>
          <w:szCs w:val="24"/>
          <w:lang w:eastAsia="en-GB"/>
        </w:rPr>
      </w:pPr>
      <w:r>
        <w:rPr>
          <w:rFonts w:cs="Times New Roman"/>
          <w:szCs w:val="24"/>
        </w:rPr>
        <w:t>Two previous</w:t>
      </w:r>
      <w:r w:rsidRPr="00391107">
        <w:rPr>
          <w:rFonts w:cs="Times New Roman"/>
          <w:szCs w:val="24"/>
        </w:rPr>
        <w:t xml:space="preserve"> studies</w:t>
      </w:r>
      <w:r w:rsidR="00FD4166">
        <w:rPr>
          <w:rFonts w:cs="Times New Roman"/>
          <w:szCs w:val="24"/>
        </w:rPr>
        <w:t>,</w:t>
      </w:r>
      <w:r>
        <w:rPr>
          <w:rFonts w:cs="Times New Roman"/>
          <w:szCs w:val="24"/>
        </w:rPr>
        <w:t xml:space="preserve"> </w:t>
      </w:r>
      <w:r w:rsidRPr="004F16A5">
        <w:rPr>
          <w:rFonts w:cs="Times New Roman"/>
          <w:szCs w:val="24"/>
        </w:rPr>
        <w:t>conducted in Bangladesh and Saudi Arabia</w:t>
      </w:r>
      <w:r w:rsidR="008614CF">
        <w:rPr>
          <w:rFonts w:cs="Times New Roman"/>
          <w:szCs w:val="24"/>
        </w:rPr>
        <w:t>,</w:t>
      </w:r>
      <w:r w:rsidRPr="004F16A5">
        <w:rPr>
          <w:rFonts w:cs="Times New Roman"/>
          <w:szCs w:val="24"/>
        </w:rPr>
        <w:t xml:space="preserve"> </w:t>
      </w:r>
      <w:r w:rsidR="007245B9">
        <w:rPr>
          <w:rFonts w:cs="Times New Roman"/>
          <w:szCs w:val="24"/>
        </w:rPr>
        <w:t xml:space="preserve">which </w:t>
      </w:r>
      <w:r w:rsidRPr="00391107">
        <w:rPr>
          <w:rFonts w:cs="Times New Roman"/>
          <w:szCs w:val="24"/>
        </w:rPr>
        <w:t xml:space="preserve">used </w:t>
      </w:r>
      <w:r w:rsidRPr="00391107">
        <w:rPr>
          <w:rFonts w:eastAsia="Times New Roman" w:cs="Times New Roman"/>
          <w:noProof/>
          <w:szCs w:val="24"/>
          <w:lang w:eastAsia="en-GB"/>
        </w:rPr>
        <w:t>z-scores for height</w:t>
      </w:r>
      <w:r>
        <w:rPr>
          <w:rFonts w:eastAsia="Times New Roman" w:cs="Times New Roman"/>
          <w:noProof/>
          <w:szCs w:val="24"/>
          <w:lang w:eastAsia="en-GB"/>
        </w:rPr>
        <w:t xml:space="preserve"> and</w:t>
      </w:r>
      <w:r w:rsidRPr="00391107">
        <w:rPr>
          <w:rFonts w:eastAsia="Times New Roman" w:cs="Times New Roman"/>
          <w:noProof/>
          <w:szCs w:val="24"/>
          <w:lang w:eastAsia="en-GB"/>
        </w:rPr>
        <w:t xml:space="preserve"> weight based on WHO growth reference</w:t>
      </w:r>
      <w:r>
        <w:rPr>
          <w:rFonts w:eastAsia="Times New Roman" w:cs="Times New Roman"/>
          <w:noProof/>
          <w:szCs w:val="24"/>
          <w:lang w:eastAsia="en-GB"/>
        </w:rPr>
        <w:t xml:space="preserve"> data</w:t>
      </w:r>
      <w:r w:rsidRPr="00391107">
        <w:rPr>
          <w:rFonts w:eastAsia="Times New Roman" w:cs="Times New Roman"/>
          <w:noProof/>
          <w:szCs w:val="24"/>
          <w:lang w:eastAsia="en-GB"/>
        </w:rPr>
        <w:t xml:space="preserve"> </w:t>
      </w:r>
      <w:r w:rsidR="00FD4166">
        <w:rPr>
          <w:rFonts w:eastAsia="Times New Roman" w:cs="Times New Roman"/>
          <w:noProof/>
          <w:szCs w:val="24"/>
          <w:lang w:eastAsia="en-GB"/>
        </w:rPr>
        <w:t xml:space="preserve">2007 </w:t>
      </w:r>
      <w:r w:rsidRPr="00391107">
        <w:rPr>
          <w:rFonts w:eastAsia="Times New Roman" w:cs="Times New Roman"/>
          <w:noProof/>
          <w:szCs w:val="24"/>
          <w:lang w:eastAsia="en-GB"/>
        </w:rPr>
        <w:t>and</w:t>
      </w:r>
      <w:r w:rsidRPr="00391107">
        <w:rPr>
          <w:rFonts w:cs="Times New Roman"/>
          <w:szCs w:val="24"/>
        </w:rPr>
        <w:t xml:space="preserve"> considered anthropometric measures </w:t>
      </w:r>
      <w:r>
        <w:rPr>
          <w:rFonts w:cs="Times New Roman"/>
          <w:szCs w:val="24"/>
        </w:rPr>
        <w:t>o</w:t>
      </w:r>
      <w:r w:rsidRPr="00391107">
        <w:rPr>
          <w:rFonts w:cs="Times New Roman"/>
          <w:szCs w:val="24"/>
        </w:rPr>
        <w:t>n a continuous scale</w:t>
      </w:r>
      <w:r w:rsidR="006133C4">
        <w:rPr>
          <w:rFonts w:cs="Times New Roman"/>
          <w:szCs w:val="24"/>
        </w:rPr>
        <w:t>,</w:t>
      </w:r>
      <w:r w:rsidRPr="00391107">
        <w:rPr>
          <w:rFonts w:cs="Times New Roman"/>
          <w:szCs w:val="24"/>
        </w:rPr>
        <w:t xml:space="preserve"> </w:t>
      </w:r>
      <w:r>
        <w:rPr>
          <w:rFonts w:cs="Times New Roman"/>
          <w:szCs w:val="24"/>
        </w:rPr>
        <w:t>have found</w:t>
      </w:r>
      <w:r w:rsidRPr="00391107">
        <w:rPr>
          <w:rFonts w:cs="Times New Roman"/>
          <w:szCs w:val="24"/>
        </w:rPr>
        <w:t xml:space="preserve"> </w:t>
      </w:r>
      <w:r w:rsidR="00946829">
        <w:rPr>
          <w:rFonts w:cs="Times New Roman"/>
          <w:szCs w:val="24"/>
        </w:rPr>
        <w:t xml:space="preserve">similar </w:t>
      </w:r>
      <w:r w:rsidRPr="00391107">
        <w:rPr>
          <w:rFonts w:cs="Times New Roman"/>
          <w:szCs w:val="24"/>
        </w:rPr>
        <w:t>negative association</w:t>
      </w:r>
      <w:r>
        <w:rPr>
          <w:rFonts w:cs="Times New Roman"/>
          <w:szCs w:val="24"/>
        </w:rPr>
        <w:t>s between dental caries and children’s height and weight</w:t>
      </w:r>
      <w:r w:rsidR="00F93753">
        <w:rPr>
          <w:rFonts w:cs="Times New Roman"/>
          <w:szCs w:val="24"/>
        </w:rPr>
        <w:t>.</w:t>
      </w:r>
      <w:r w:rsidR="00660C0C" w:rsidRPr="00391107">
        <w:rPr>
          <w:rFonts w:cs="Times New Roman"/>
          <w:szCs w:val="24"/>
        </w:rPr>
        <w:fldChar w:fldCharType="begin" w:fldLock="1"/>
      </w:r>
      <w:r w:rsidR="00A55EB8">
        <w:rPr>
          <w:rFonts w:cs="Times New Roman"/>
          <w:szCs w:val="24"/>
        </w:rPr>
        <w:instrText>ADDIN CSL_CITATION { "citationItems" : [ { "id" : "ITEM-1", "itemData" : { "DOI" : "10.1155/2013/629675", "ISSN" : "1687-8728", "PMID" : "23690777", "abstract" : "Background . Children in low-income developing countries are likely to suffer from undergrowth. Dental caries is another common problem in these countries. Aim . To examine the association between untreated dental caries in primary and permanent teeth with age-adjusted height and weight among 6\u201312-year-old children in Bangladesh. Design . Social, behavioural, and clinical data were collected from 1699 children in nine different randomly selected primary schools in socially deprived areas of Bangladesh. The associations of age-adjusted weight and height and being underweight with dental caries were examined adjusting for sex, area of residence, socioeconomic position, skipping meals, tooth cleaning, and doctor visits. Results . 26% of the children were underweight and 55% had untreated dental caries. Children with at least one decayed tooth were significantly underweight with odds ratios 1.6 (95% CI 1.1, 2.3) and 1.5 (95% CI 1.1, 2.0) for 6\u20138-years and 9\u201312-year-old children, respectively, in the adjusted model. The number of decayed teeth was inversely and significantly associated with the standardized age-adjusted weight. Conclusions . The findings highlight the association between untreated dental caries and being underweight in primary school children in socially deprived areas in low-income developing countries and emphasize the need to integrate oral and general health policies with social policies.", "author" : [ { "dropping-particle" : "", "family" : "Mishu", "given" : "Masuma Pervin", "non-dropping-particle" : "", "parse-names" : false, "suffix" : "" }, { "dropping-particle" : "", "family" : "Hobdell", "given" : "Martin", "non-dropping-particle" : "", "parse-names" : false, "suffix" : "" }, { "dropping-particle" : "", "family" : "Khan", "given" : "Mahfujul Haq", "non-dropping-particle" : "", "parse-names" : false, "suffix" : "" }, { "dropping-particle" : "", "family" : "Hubbard", "given" : "Richard M", "non-dropping-particle" : "", "parse-names" : false, "suffix" : "" }, { "dropping-particle" : "", "family" : "Sabbah", "given" : "Wael", "non-dropping-particle" : "", "parse-names" : false, "suffix" : "" } ], "container-title" : "International Journal of Dentistry", "id" : "ITEM-1", "issued" : { "date-parts" : [ [ "2013", "1" ] ] }, "page" : "1-5", "title" : "Relationship between Untreated Dental Caries and Weight and Height of 6- to 12-Year-Old Primary School Children in Bangladesh", "type" : "article-journal", "volume" : "2013" }, "uris" : [ "http://www.mendeley.com/documents/?uuid=5264af39-f2f1-4b7c-93d9-a9420514d1bf" ] }, { "id" : "ITEM-2", "itemData" : { "DOI" : "10.1542/peds.2013-0846", "ISSN" : "0031-4005", "PMID" : "24534405", "abstract" : "BACKGROUND AND OBJECTIVE: Dental caries in young children is commonly untreated and represents a public health problem. Dental caries in children is reported to affect their anthropometric outcomes, but the evidence is conflicting. Some studies found no association, whereas others found that caries was associated with underweight or overweight. The objective was to assess the relationship between dental caries status and height and weight in 6- to 8-year-old Saudi children with high caries prevalence. METHODS: This study was a cross-sectional survey in schoolchildren aged 6 to 8 years attending military primary schools in Jeddah, Saudi Arabia. Caries status was assessed by using the dmft (decayed, missing, filled, teeth [primary teeth]) index. Height and weight were assessed by using z scores of height-for-age (HAZ), weight-for-age (WAZ), and BMI-for-age (BAZ) calculated by World Health Organization standardized procedures. Relationships between caries and HAZ, WAZ, and BAZ were assessed by using regression models. RESULTS: A total of 417 of the 436 eligible schoolchildren with complete data were included, with a response rate of 95.6%. Their mean dmft index was 5.7 \u00b1 4.2. There was an inverse linear relationship between caries status and children's HAZ, WAZ, and BAZ and significantly lower anthropometric outcomes for children at each consecutive group with higher levels of caries. The associations remained significant after adjusting for dental, social, and demographic variables. CONCLUSIONS: The inverse linear association between dental caries and all anthropometric outcomes suggests that higher levels of untreated caries are associated with poorer growth in Saudi schoolchildren.", "author" : [ { "dropping-particle" : "", "family" : "Alkarimi", "given" : "Heba a", "non-dropping-particle" : "", "parse-names" : false, "suffix" : "" }, { "dropping-particle" : "", "family" : "Watt", "given" : "Richard G", "non-dropping-particle" : "", "parse-names" : false, "suffix" : "" }, { "dropping-particle" : "", "family" : "Pikhart", "given" : "Hynek", "non-dropping-particle" : "", "parse-names" : false, "suffix" : "" }, { "dropping-particle" : "", "family" : "Sheiham", "given" : "Aubrey", "non-dropping-particle" : "", "parse-names" : false, "suffix" : "" }, { "dropping-particle" : "", "family" : "Tsakos", "given" : "Georgios", "non-dropping-particle" : "", "parse-names" : false, "suffix" : "" } ], "container-title" : "Pediatrics", "id" : "ITEM-2", "issue" : "3", "issued" : { "date-parts" : [ [ "2014", "2", "17" ] ] }, "note" : "Cross sectional. WAZ.HAZ-inversely with caries", "page" : "e616-e623", "title" : "Dental Caries and Growth in School-Age Children", "type" : "article-journal", "volume" : "133" }, "uris" : [ "http://www.mendeley.com/documents/?uuid=a4f3fcad-d0f3-4a7a-8c22-d5f60a1929d3" ] } ], "mendeley" : { "formattedCitation" : "&lt;sup&gt;25,26&lt;/sup&gt;", "plainTextFormattedCitation" : "25,26", "previouslyFormattedCitation" : "&lt;sup&gt;25,26&lt;/sup&gt;" }, "properties" : {  }, "schema" : "https://github.com/citation-style-language/schema/raw/master/csl-citation.json" }</w:instrText>
      </w:r>
      <w:r w:rsidR="00660C0C" w:rsidRPr="00391107">
        <w:rPr>
          <w:rFonts w:cs="Times New Roman"/>
          <w:szCs w:val="24"/>
        </w:rPr>
        <w:fldChar w:fldCharType="separate"/>
      </w:r>
      <w:r w:rsidR="00A55EB8" w:rsidRPr="00A55EB8">
        <w:rPr>
          <w:rFonts w:cs="Times New Roman"/>
          <w:noProof/>
          <w:szCs w:val="24"/>
          <w:vertAlign w:val="superscript"/>
        </w:rPr>
        <w:t>25,26</w:t>
      </w:r>
      <w:r w:rsidR="00660C0C" w:rsidRPr="00391107">
        <w:rPr>
          <w:rFonts w:cs="Times New Roman"/>
          <w:szCs w:val="24"/>
        </w:rPr>
        <w:fldChar w:fldCharType="end"/>
      </w:r>
      <w:r>
        <w:rPr>
          <w:rFonts w:cs="Times New Roman"/>
          <w:szCs w:val="24"/>
        </w:rPr>
        <w:t xml:space="preserve"> </w:t>
      </w:r>
      <w:r w:rsidR="00946829" w:rsidRPr="007733D5">
        <w:rPr>
          <w:rFonts w:cs="Times New Roman"/>
          <w:noProof/>
          <w:szCs w:val="24"/>
        </w:rPr>
        <w:t>T</w:t>
      </w:r>
      <w:r w:rsidR="00630861" w:rsidRPr="007733D5">
        <w:rPr>
          <w:rFonts w:cs="Times New Roman"/>
          <w:noProof/>
          <w:szCs w:val="24"/>
        </w:rPr>
        <w:t xml:space="preserve">he </w:t>
      </w:r>
      <w:r w:rsidR="00630861" w:rsidRPr="007733D5">
        <w:rPr>
          <w:rFonts w:cs="Times New Roman"/>
          <w:szCs w:val="24"/>
        </w:rPr>
        <w:t>inverse association</w:t>
      </w:r>
      <w:r w:rsidR="007245B9">
        <w:rPr>
          <w:rFonts w:cs="Times New Roman"/>
          <w:szCs w:val="24"/>
        </w:rPr>
        <w:t>s</w:t>
      </w:r>
      <w:r w:rsidR="00630861" w:rsidRPr="007733D5">
        <w:rPr>
          <w:rFonts w:cs="Times New Roman"/>
          <w:szCs w:val="24"/>
        </w:rPr>
        <w:t xml:space="preserve"> found in the </w:t>
      </w:r>
      <w:r w:rsidR="00630861" w:rsidRPr="007733D5">
        <w:rPr>
          <w:rFonts w:cs="Times New Roman"/>
          <w:noProof/>
          <w:szCs w:val="24"/>
        </w:rPr>
        <w:t xml:space="preserve">present study </w:t>
      </w:r>
      <w:r w:rsidR="007245B9" w:rsidRPr="007733D5">
        <w:rPr>
          <w:rFonts w:cs="Times New Roman"/>
          <w:noProof/>
          <w:szCs w:val="24"/>
        </w:rPr>
        <w:t>w</w:t>
      </w:r>
      <w:r w:rsidR="007245B9">
        <w:rPr>
          <w:rFonts w:cs="Times New Roman"/>
          <w:noProof/>
          <w:szCs w:val="24"/>
        </w:rPr>
        <w:t>ere</w:t>
      </w:r>
      <w:r w:rsidR="007245B9" w:rsidRPr="007733D5">
        <w:rPr>
          <w:rFonts w:cs="Times New Roman"/>
          <w:noProof/>
          <w:szCs w:val="24"/>
        </w:rPr>
        <w:t xml:space="preserve"> </w:t>
      </w:r>
      <w:r w:rsidR="00946829" w:rsidRPr="007733D5">
        <w:rPr>
          <w:rFonts w:cs="Times New Roman"/>
          <w:noProof/>
          <w:szCs w:val="24"/>
        </w:rPr>
        <w:t xml:space="preserve">also </w:t>
      </w:r>
      <w:r w:rsidR="00630861" w:rsidRPr="007733D5">
        <w:rPr>
          <w:rFonts w:cs="Times New Roman"/>
          <w:szCs w:val="24"/>
        </w:rPr>
        <w:t xml:space="preserve">in agreement with several other </w:t>
      </w:r>
      <w:r w:rsidR="00630861" w:rsidRPr="007733D5">
        <w:t>cross-sectional</w:t>
      </w:r>
      <w:r w:rsidR="00630861" w:rsidRPr="007733D5">
        <w:rPr>
          <w:rFonts w:cs="Times New Roman"/>
          <w:szCs w:val="24"/>
        </w:rPr>
        <w:t xml:space="preserve"> study findings from different LMICs</w:t>
      </w:r>
      <w:r w:rsidR="001E7B66">
        <w:rPr>
          <w:rFonts w:cs="Times New Roman"/>
          <w:szCs w:val="24"/>
        </w:rPr>
        <w:t>,</w:t>
      </w:r>
      <w:r w:rsidR="00660C0C" w:rsidRPr="007733D5">
        <w:rPr>
          <w:rFonts w:cs="Times New Roman"/>
          <w:szCs w:val="24"/>
        </w:rPr>
        <w:fldChar w:fldCharType="begin" w:fldLock="1"/>
      </w:r>
      <w:r w:rsidR="00A55EB8">
        <w:rPr>
          <w:rFonts w:cs="Times New Roman"/>
          <w:szCs w:val="24"/>
        </w:rPr>
        <w:instrText>ADDIN CSL_CITATION { "citationItems" : [ { "id" : "ITEM-1", "itemData" : { "ISSN" : "0256-4947", "abstract" : "BACKGROUND: The aim of this study was to assess the dental health status of Saudi schoolboys in an urban city in the southwestern region of Saudi Arabia, and to investigate the association of dental caries with wasting and stunted growth., PATIENTS AND METHODS: A two-stage stratified random sample of 959 schoolboys representative of the 6 to 13 year-old school population in Abha were subjected to dental examination. Using the WHO criteria, decayed, missing and filled teeth were determined, and the prevalence of caries for each age group was determined by means of decayed and filled primary teeth (dft), and decayed, missing and filled permanent teeth (DMFT) epidemiological indices. The children were also subjected to weight and height measurements and their values were compared with the local growth standards., RESULTS: The total prevalence of caries-free children was 14.6%. The mean dft values at ages 6, 9 and 12 years were 6.53, 3.97 and 1.07, respectively (P&lt;0.001), while the mean DMFT values were 0.16, 0.83 and 1.23 for such ages (P&lt;0.001). After adjusting for age and social class, the wasted children were found to have a higher caries prevalence in the primary dentition than the well-nourished children (P&lt;0.01), while children with stunted growth exhibited lower caries prevalence in the permanent teeth (P&lt;0.05)., CONCLUSION: Comparisons with international goals for oral health by the year 2000 show that the goal for 12 year-olds with respect to the status of the permanent dentition has been attained, but not the goal for 5-6 year olds with respect to caries-free primary teeth. It is likely that nutritional status may have different effects on susceptibility to caries of deciduous and permanent teeth.", "author" : [ { "dropping-particle" : "", "family" : "Abolfotouh", "given" : "M A", "non-dropping-particle" : "", "parse-names" : false, "suffix" : "" }, { "dropping-particle" : "", "family" : "Hassan", "given" : "K H", "non-dropping-particle" : "", "parse-names" : false, "suffix" : "" }, { "dropping-particle" : "", "family" : "Khattab", "given" : "M S", "non-dropping-particle" : "", "parse-names" : false, "suffix" : "" }, { "dropping-particle" : "", "family" : "Youssef", "given" : "R M", "non-dropping-particle" : "", "parse-names" : false, "suffix" : "" }, { "dropping-particle" : "", "family" : "Sadek", "given" : "A", "non-dropping-particle" : "", "parse-names" : false, "suffix" : "" }, { "dropping-particle" : "", "family" : "El-Sebaiei", "given" : "M", "non-dropping-particle" : "", "parse-names" : false, "suffix" : "" } ], "container-title" : "Annals of Saudi Medicine", "id" : "ITEM-1", "issue" : "5-6", "issued" : { "date-parts" : [ [ "2000" ] ] }, "note" : "this study found wasting increases susceptibility of caries. wasted children were found to have a higher caries prevalence in the primary dentition than the well-nourished children (P&amp;lt;0.01), while children with stunted growth exhibited lower caries prevalence in the permanent teeth (P&amp;lt;0.05)., CONCLUSION: Comparisons with international goals for oral health by the year 2000 show that the goal for 12 year-olds with respect to the status of the permanent dentition has been attained, but not the goal for 5-6 year olds with respect to caries-free primary teeth.", "page" : "360-363", "publisher" : "Department of Family and Community Medicine, College of Medicine, King Khalid University, Ministry of Health, Abha, Saudi Arabia. mabolfotouh@yahoo.com", "publisher-place" : "Saudi Arabia", "title" : "Dental caries: experience in relation to wasting and stunted growth among schoolboys in Abha, Saudi Arabia.", "type" : "article-journal", "volume" : "20" }, "uris" : [ "http://www.mendeley.com/documents/?uuid=2317b9fa-247e-478a-a555-f59c96344f86" ] }, { "id" : "ITEM-2", "itemData" : { "DOI" : "10.1111/j.1600-0722.2007.00507.x", "ISSN" : "1600-0722", "PMID" : "18186730", "abstract" : "The main objective of this study was to assess whether dental caries status was related to nutritional status in preschool urban Brazilian children aged 12-59 months. Dental and anthropometric examinations were conducted on 1,018 12-59-month-old children during the National Day of Children Vaccination. Dental caries prevalence and severity were measured using the decayed, missing or filled surfaces (dmfs) index. The World Health Organization (WHO) Child Growth Standards Reference was used to evaluate nutritional status. Results on nutritional status were presented as Z-scores. The data collected included socio-economic conditions. Multilevel linear regression was applied to investigate the effect of nutritional, socio-economic, and demographic factors on the status of children's dental caries. Caries was present in 23.4% of children. The final hierarchical logistic model showed a significant association between nutritional status and caries experience. Children with low Z-scores in some indexes had an increased risk of having caries. In addition, children whose mothers had &lt; 8 yr of education and were from lower-income families had an increased risk of high levels of dental caries. There was an association between nutritional and socio-economic factors, and dental caries. In conclusion, underweight children and those with adverse socio-economic conditions were more likely to have caries experience.", "author" : [ { "dropping-particle" : "", "family" : "Oliveira", "given" : "Luciana B", "non-dropping-particle" : "", "parse-names" : false, "suffix" : "" }, { "dropping-particle" : "", "family" : "Sheiham", "given" : "Aubrey", "non-dropping-particle" : "", "parse-names" : false, "suffix" : "" }, { "dropping-particle" : "", "family" : "B\u00f6necker", "given" : "Marcelo", "non-dropping-particle" : "", "parse-names" : false, "suffix" : "" } ], "container-title" : "European Journal of Oral Sciences", "id" : "ITEM-2", "issue" : "1", "issued" : { "date-parts" : [ [ "2008", "3" ] ] }, "page" : "37-43", "title" : "Exploring the association of dental caries with social factors and nutritional status in Brazilian preschool children.", "type" : "article-journal", "volume" : "116" }, "uris" : [ "http://www.mendeley.com/documents/?uuid=867b921d-6ab8-4a78-9153-400a6ffe1786" ] }, { "id" : "ITEM-3", "itemData" : { "ISSN" : "0125-1562", "abstract" : "This cross-sectional study assessed associations between nutrition and dental caries in permanent dentition and identified oral hygiene indicators among older children aged 12-14 years in primary schools in Thailand. The study was comprised of 862 schoolchildren from five provinces representing five regions of Thailand, from both rural and urban areas, including Bangkok. The dental hygeine status was assessed by evaluating for decayed teeth, missing teeth due to decay, and filled teeth index (DMFT index). Weight and height were measured to evaluate the nutritional status; hygiene practices assessed by interview. The results show a negative relationship between nutritional status and the DMFT index, which increased when the nutritional status decreased (Spearman's rho correlation = -0.140, p &lt; 0.001). The results from multiple logistic regression analysis showed normal weight and thin schoolchildren were more likely to have a DMFT of at least 1 by 1.94 times (OR = 1.94; 95%CI = 1.25-3.00, p = 0.004) and 2.22 times (OR = 2.22; 95%CI = 1.20-4.09, p = 0.001), respectively, compared to overweight and obese children. Normal and thin schoolchildren had a higher risk for dental caries than overweight and obese children aged 12-14 years in Thailand. School health promotion activities should emphasize eating habit improvement in order to reduce the incidence of caries.", "author" : [ { "dropping-particle" : "", "family" : "Narksawat", "given" : "Kulaya", "non-dropping-particle" : "", "parse-names" : false, "suffix" : "" }, { "dropping-particle" : "", "family" : "Tonmukayakul", "given" : "Utsana", "non-dropping-particle" : "", "parse-names" : false, "suffix" : "" }, { "dropping-particle" : "", "family" : "Boonthum", "given" : "Angsana", "non-dropping-particle" : "", "parse-names" : false, "suffix" : "" } ], "container-title" : "The Southeast Asian Journal of Tropical Medicine and Public Health", "id" : "ITEM-3", "issue" : "2", "issued" : { "date-parts" : [ [ "2009" ] ] }, "page" : "338-344", "publisher" : "Department of Epidemiology, Faculty of Public Health, Mahidol University, Bangkok, Thailand. phkns@mahidol.ac.th", "publisher-place" : "Thailand", "title" : "Association between nutritional status and dental caries in permanent dentition among primary schoolchildren aged 12-14 years, Thailand.", "type" : "article-journal", "volume" : "40" }, "uris" : [ "http://www.mendeley.com/documents/?uuid=ca77659b-542e-4789-9cc6-31cdfbf157b6" ] }, { "id" : "ITEM-4", "itemData" : { "ISSN" : "1210-7778", "abstract" : "AIM: To evaluate the association between anthropometric measurements and dental caries in school children., METHODS: The study was conducted on 245 primary school children (50.2% boys, 49.8% girls,), aged 5 to 9 years. The prevalence and severity of dental caries was measured using the decayed, missing or filled surfaces (dmfs, DMFS) and teeth (dmft, DMFT) indices., RESULTS: Mean dmft indices in children for boys and girls were 5.5 +/- 3.92 and 5.0 +/- 3.64, respectively. The prevalence of children with dental caries (dmft &gt; or = 1) was 84.9%. The prevalence of children with body mass index (BMI) &lt;-1SD and &gt; or = +1SD was 15.9% and 22.9%, respectively. Dental caries were found in 89.7% of children with low body weight (including underweight and at risk for underweight) and in 66.1% of overweight-obese children (p&lt;0.05). Similarly, high indices were detected significantly more often in children with low body weight (p&lt;0.05). Height, weight, BMI and percent of fat mass were found to be negatively correlated with dmft indices (r:-0.141, p: 0.028; r:-0.171, p: 0.007; r:-0.139, p: 0.030; r:-0.158, p: 0.013, respectively)., CONCLUSION: Children with low body weight have a higher risk of developing dental caries than overweight-obese children. For these reasons, the evaluation of nutritional status in children should be implemented in control programs for dental caries both on the community and individual levels.", "author" : [ { "dropping-particle" : "", "family" : "Koksal", "given" : "Eda", "non-dropping-particle" : "", "parse-names" : false, "suffix" : "" }, { "dropping-particle" : "", "family" : "Tekcicek", "given" : "Meryem", "non-dropping-particle" : "", "parse-names" : false, "suffix" : "" }, { "dropping-particle" : "", "family" : "Yalcin", "given" : "Siddika Songul", "non-dropping-particle" : "", "parse-names" : false, "suffix" : "" }, { "dropping-particle" : "", "family" : "Tugrul", "given" : "Belma", "non-dropping-particle" : "", "parse-names" : false, "suffix" : "" }, { "dropping-particle" : "", "family" : "Yalcin", "given" : "Suzan", "non-dropping-particle" : "", "parse-names" : false, "suffix" : "" }, { "dropping-particle" : "", "family" : "Pekcan", "given" : "Gulden", "non-dropping-particle" : "", "parse-names" : false, "suffix" : "" } ], "container-title" : "Central European journal of Public Health", "id" : "ITEM-4", "issue" : "3", "issued" : { "date-parts" : [ [ "2011" ] ] }, "page" : "147-151", "publisher" : "Gazi University, Faculty of Health Sciences, Department of Nutrition and Dietetics, Ankara, Turkey.", "publisher-place" : "Czech Republic", "title" : "Association between anthropometric measurements and dental caries in Turkish school children.", "type" : "article-journal", "volume" : "19" }, "uris" : [ "http://www.mendeley.com/documents/?uuid=21993fde-5b57-4f32-bb7b-8aa4a42e4c25" ] }, { "id" : "ITEM-5", "itemData" : { "ISSN" : "1687-8728", "abstract" : "The aim of the present study was to evaluate the relationship between BMI and tooth decay in a population of Iranian children. In this cross-sectional descriptive/analytical study, 1482 children were selected from kindergartens and preschool centers in Kerman, Iran. The children underwent examination of deciduous teeth (using the dmft index) after determination of height and weight for calculation of BMI. The relationship between BMI (after adjustment for age) and dmft was determined using Poisson's regression model. The mean of dmft in children with normal BMI was 1.5-fold that in subjects with extra body weight. Age had a significant effect on dmft. In addition, dmft was higher in boys compared to girls. The results of the present study showed that caries rate in the deciduous teeth of 3-6-year-old children decreases with an increase in body weight.", "author" : [ { "dropping-particle" : "", "family" : "Bafti", "given" : "Leila Shafie", "non-dropping-particle" : "", "parse-names" : false, "suffix" : "" }, { "dropping-particle" : "", "family" : "Hashemipour", "given" : "Maryam Alsadat", "non-dropping-particle" : "", "parse-names" : false, "suffix" : "" }, { "dropping-particle" : "", "family" : "Poureslami", "given" : "Hamidreza", "non-dropping-particle" : "", "parse-names" : false, "suffix" : "" }, { "dropping-particle" : "", "family" : "Hoseinian", "given" : "Zeinab", "non-dropping-particle" : "", "parse-names" : false, "suffix" : "" } ], "container-title" : "International Journal of Dentistry", "id" : "ITEM-5", "issued" : { "date-parts" : [ [ "2015" ] ] }, "page" : "126530", "publisher-place" : "Egypt", "title" : "Relationship between Body Mass Index and Tooth Decay in a Population of 3-6-Year-Old Children in Iran.", "type" : "article-journal", "volume" : "2015" }, "uris" : [ "http://www.mendeley.com/documents/?uuid=c5114ef7-15cf-41c0-bc22-5ca16e499c06" ] }, { "id" : "ITEM-6", "itemData" : { "ISSN" : "0379-5284", "abstract" : "OBJECTIVES: To investigate the prevalence of obesity among elementary school children and to examine the association between obesity and caries activity in the mixed dentition stage. Methods: This cross-sectional study was conducted in King Abdulaziz University, Jeddah, Kingdom of Saudi Arabia between September 2014 and June 2015 using a multi-stage stratified sample of 915 elementary school children (482 boys, 433 girls) in Jeddah, Saudi Arabia. Anthropometric measurements, consisting of height, weight, body mass index (BMI), and waist circumference (WC), were obtained. Children were classified as underweight/healthy, overweight, or obese and as non-obese or obese according to their BMI and WC, respectively. Each child's caries experience was assessed using the decay score in the primary and permanent teeth. Results: Based on BMI, 18% of children were obese, 18% were overweight, and 64% were underweight/normal. Based on WC, 16% of children were obese, and 84% were non-obese. Girls had a significantly higher prevalence of obesity based on WC measurements (p less than 0.001), but not BMI. Children enrolled in private schools had a significantly higher prevalence of obesity (p less than 0.05) than those in public schools. For primary and permanent teeth combined, children with higher BMI and WC had a lower prevalence of caries (p less than 0.05). Conclusion: The prevalence of obesity was high among male and female elementary school children. Overall caries activity was inversely proportional to BMI and WC.", "author" : [ { "dropping-particle" : "", "family" : "Farsi", "given" : "Deema J", "non-dropping-particle" : "", "parse-names" : false, "suffix" : "" }, { "dropping-particle" : "", "family" : "Elkhodary", "given" : "Heba M", "non-dropping-particle" : "", "parse-names" : false, "suffix" : "" }, { "dropping-particle" : "", "family" : "Merdad", "given" : "Leena A", "non-dropping-particle" : "", "parse-names" : false, "suffix" : "" }, { "dropping-particle" : "", "family" : "Farsi", "given" : "Najat M A", "non-dropping-particle" : "", "parse-names" : false, "suffix" : "" }, { "dropping-particle" : "", "family" : "Alaki", "given" : "Sumer M", "non-dropping-particle" : "", "parse-names" : false, "suffix" : "" }, { "dropping-particle" : "", "family" : "Alamoudi", "given" : "Najlaa M", "non-dropping-particle" : "", "parse-names" : false, "suffix" : "" }, { "dropping-particle" : "", "family" : "Bakhaidar", "given" : "Haneen A", "non-dropping-particle" : "", "parse-names" : false, "suffix" : "" }, { "dropping-particle" : "", "family" : "Alolayyan", "given" : "Mohammed A", "non-dropping-particle" : "", "parse-names" : false, "suffix" : "" } ], "container-title" : "Saudi Medical Journal", "id" : "ITEM-6", "issue" : "12", "issued" : { "date-parts" : [ [ "2016" ] ] }, "page" : "1387-1394", "publisher-place" : "Saudi Arabia", "title" : "Prevalence of obesity in elementary school children and its association with dental caries.", "type" : "article-journal", "volume" : "37" }, "uris" : [ "http://www.mendeley.com/documents/?uuid=83c31129-f551-4fed-9687-9b65b4b1967f" ] }, { "id" : "ITEM-7", "itemData" : { "ISSN" : "1365-263X", "abstract" : "BACKGROUND: Childhood obesity, dental caries, and periodontal disease are major public health problems due to their adverse impact on the growth and development of children., AIM: To examine the association between nutritional status, oral health, and lifestyle habits among schoolchildren in Serbia., DESIGN: This cross-sectional study assessed 422 children and adolescents aged 6-18 years with the following dental indexes analyzed: DMF/dmf (decayed, missed, and filled teeth), plaque index (PI), and gingival index (GI). Depending on their nutritional status, the subjects were categorized, as being 'normal weight,' 'at risk of overweight,' and 'overweight.' Logistic regression was applied to study the association between the dental indexes and independent variables: gender, age, toothbrushing, nutritional status, and lifestyle factors., RESULTS: Being overweight positively correlated with GI, but negatively correlated with the DMF/dmf index among the participants. Multivariate analysis showed a strong association between the weight category and toothbrushing with GI and PI. Overweight children (6-11 years) were less likely to have caries, whereas in older children/adolescents (12-18 years), caries was associated with the intake of sugar-sweetened juices., CONCLUSIONS: Being overweight was found to be significantly associated with a higher probability of developing gingivitis and negatively associated with caries prevalence in Serbian childrend and adol anescents., Copyright \u00a9 2014 BSPD, IAPD and John Wiley &amp; Sons A/S. Published by John Wiley &amp; Sons Ltd.", "author" : [ { "dropping-particle" : "", "family" : "Markovic", "given" : "Dejan", "non-dropping-particle" : "", "parse-names" : false, "suffix" : "" }, { "dropping-particle" : "", "family" : "Ristic-Medic", "given" : "Danijela", "non-dropping-particle" : "", "parse-names" : false, "suffix" : "" }, { "dropping-particle" : "", "family" : "Vucic", "given" : "Vesna", "non-dropping-particle" : "", "parse-names" : false, "suffix" : "" }, { "dropping-particle" : "", "family" : "Mitrovic", "given" : "Goran", "non-dropping-particle" : "", "parse-names" : false, "suffix" : "" }, { "dropping-particle" : "", "family" : "Nikolic Ivosevic", "given" : "Jelena", "non-dropping-particle" : "", "parse-names" : false, "suffix" : "" }, { "dropping-particle" : "", "family" : "Peric", "given" : "Tamara", "non-dropping-particle" : "", "parse-names" : false, "suffix" : "" }, { "dropping-particle" : "", "family" : "Karadzic", "given" : "Ivana", "non-dropping-particle" : "", "parse-names" : false, "suffix" : "" } ], "container-title" : "International Journal of Paediatric Dentistry", "id" : "ITEM-7", "issue" : "6", "issued" : { "date-parts" : [ [ "2015" ] ] }, "note" : "Being overweight was found to be significantly associated with a higher probability of developing gingivitis and negatively associated with caries prevalence in Serbian children and adolescents.", "page" : "409-417", "publisher-place" : "England", "title" : "Association between being overweight and oral health in Serbian schoolchildren.", "type" : "article-journal", "volume" : "25" }, "uris" : [ "http://www.mendeley.com/documents/?uuid=a5d3f1dc-f858-42d2-83a7-885d803eed9c" ] }, { "id" : "ITEM-8", "itemData" : { "DOI" : "10.1186/s12889-016-3295-3", "ISSN" : "1471-2458", "PMID" : "27456686", "abstract" : "BACKGROUND: Evidence linking caries in primary dentition and children's anthropometric measures is contradictory. We aimed to evaluate the prevalence of primary dental caries and its relationship with body mass index (BMI) among 7-9 years old school children in urban Guangzhou, China., METHODS: This cross-sectional study enrolled 32,461 pupils (14,778 girls and 17,683 boys) aged 7-9 years from 65 elementary schools in Guangzhou. Dental caries was detected according to criteria recommended by the World Health Organization (WHO). The total mean decayed, missing or filled teeth (dmft) of primary dentition were assessed. Weight and height were measured and BMI was calculated. Children were classified into underweight, normal weight, overweight and obesity groups by BMI based on Chinese criteria. Z-score of BMI-for-age (BAZ) was calculated by WHO standardized procedure. Multivariable odds ratios (ORs) and 95 % confidence intervals (CIs) were calculated using logistic regression. Restricted cubic spline regression was applied to evaluate the shape of the relationship between BAZ and primary dental caries., RESULTS: The prevalence of primary dental caries was 30.7 % in total sample. Regarding dmft values, the mean+/-standard deviation (SD) in the combined sample were 1.03+/-2.05 in boys and 0.93+/-1.92 in girls. Both indices decreased by age. Compared with normal BMI group, children in overweight and obesity groups have 27 % (OR=0.73, 95 % CI: 0.66-0.81, P&lt;0.0001) and 34 % (OR=0.66, 95 % CI: 0.59-0.74, P&lt;0.0001) lower odds for the presence of primary dental caries after adjustment for age and gender, respectively. Although in general, increased BAZ was associated with decreased risk of dental caries, full-range BAZ was associated with dental caries in an A-shaped manner with a zenith at around -1.4., CONCLUSION: Higher BMI was associated with lower odds of caries; overweight and obese children were more likely to be primary dental caries free among 7-9 years in Guangzhou, China.", "author" : [ { "dropping-particle" : "", "family" : "Liang", "given" : "Jing Jing", "non-dropping-particle" : "", "parse-names" : false, "suffix" : "" }, { "dropping-particle" : "", "family" : "Zhang", "given" : "Zhe Qing", "non-dropping-particle" : "", "parse-names" : false, "suffix" : "" }, { "dropping-particle" : "", "family" : "Chen", "given" : "Ya Jun", "non-dropping-particle" : "", "parse-names" : false, "suffix" : "" }, { "dropping-particle" : "", "family" : "Mai", "given" : "Jin Cheng", "non-dropping-particle" : "", "parse-names" : false, "suffix" : "" }, { "dropping-particle" : "", "family" : "Ma", "given" : "Jun", "non-dropping-particle" : "", "parse-names" : false, "suffix" : "" }, { "dropping-particle" : "", "family" : "Yang", "given" : "Wen Han", "non-dropping-particle" : "", "parse-names" : false, "suffix" : "" }, { "dropping-particle" : "", "family" : "Jing", "given" : "Jin", "non-dropping-particle" : "", "parse-names" : false, "suffix" : "" } ], "container-title" : "BMC Public Health", "id" : "ITEM-8", "issued" : { "date-parts" : [ [ "2016" ] ] }, "page" : "638", "publisher-place" : "England", "title" : "Dental caries is negatively correlated with body mass index among 7-9 years old children in Guangzhou, China.", "type" : "article-journal", "volume" : "16" }, "uris" : [ "http://www.mendeley.com/documents/?uuid=5953cbb5-1a65-4adf-8f78-454f0ec23b83" ] }, { "id" : "ITEM-9", "itemData" : { "ISSN" : "2231-0762", "abstract" : "OBJECTIVES: Childhood obesity/underweight status and caries are both important public health problems. This study aims to investigate the caries status and its association with body weight in 8-year-old children in Qingdao, China., MATERIALS AND METHODS: We initiated a cross-sectional investigation on 744 children aged 8 years during the Oral Health Survey in 2012. Dental caries assessments were carried out and weight status was recorded accordingly. The resulting caries status including caries prevalence, dmft (deciduous dentition), and (dmft + DMFT) (mixed dentition), as well as BMI indices were analyzed for comparison and correlation., RESULTS: The prevalence of dental caries among the 744 children aged 8 years participating in this survey was 86.3%. The caries status represented by dmft (deciduous dentition) and (dmft + DMFT) (mixed dentition) values was 4.31 and 4.85, respectively, and the restoration rate was extremely low, which was no more than 3.0%. Significant difference was found in dmft/(dmft + DMFT) values between different BMI groups, and underweight individuals were found to have the highest dmft/(dmft + DMFT) value. An inverse relationship between body BMI and dmft/(dmft + DMFT) index was identified based on Pearson's correlation., CONCLUSIONS: A severe state of caries disease was revealed in 8-year-old children in the Chinese city of Qingdao, for whom urgent dental intervention and treatment were needed. Furthermore, underweight individuals were found with the most severe caries experience, indicating caries may affect the development and growth of the afflicted children. Thus, more emphasis should be placed on improving their dental health, with caries prevention being given the priority.", "author" : [ { "dropping-particle" : "", "family" : "Yang", "given" : "Fang", "non-dropping-particle" : "", "parse-names" : false, "suffix" : "" }, { "dropping-particle" : "", "family" : "Zhang", "given" : "Ying", "non-dropping-particle" : "", "parse-names" : false, "suffix" : "" }, { "dropping-particle" : "", "family" : "Yuan", "given" : "Xiao", "non-dropping-particle" : "", "parse-names" : false, "suffix" : "" }, { "dropping-particle" : "", "family" : "Yu", "given" : "Jiangbo", "non-dropping-particle" : "", "parse-names" : false, "suffix" : "" }, { "dropping-particle" : "", "family" : "Chen", "given" : "Shulan", "non-dropping-particle" : "", "parse-names" : false, "suffix" : "" }, { "dropping-particle" : "", "family" : "Chen", "given" : "Zhenggang", "non-dropping-particle" : "", "parse-names" : false, "suffix" : "" }, { "dropping-particle" : "", "family" : "Guo", "given" : "Dawei", "non-dropping-particle" : "", "parse-names" : false, "suffix" : "" }, { "dropping-particle" : "", "family" : "Cai", "given" : "Jiefeng", "non-dropping-particle" : "", "parse-names" : false, "suffix" : "" }, { "dropping-particle" : "", "family" : "Ma", "given" : "Ning", "non-dropping-particle" : "", "parse-names" : false, "suffix" : "" }, { "dropping-particle" : "", "family" : "Guo", "given" : "Exiang", "non-dropping-particle" : "", "parse-names" : false, "suffix" : "" } ], "container-title" : "Journal of International Society of Preventive &amp; Community Dentistry", "id" : "ITEM-9", "issue" : "1", "issued" : { "date-parts" : [ [ "2015" ] ] }, "page" : "52-58", "publisher-place" : "India", "title" : "Caries experience and its association with weight status among 8-year-old children in Qingdao, China.", "type" : "article-journal", "volume" : "5" }, "uris" : [ "http://www.mendeley.com/documents/?uuid=40b8cc00-e92b-4f91-b0bf-8dbfa9c61c92" ] }, { "id" : "ITEM-10", "itemData" : { "DOI" : "10.1177/1010539509331787", "ISSN" : "1010-5395", "PMID" : "19193670", "abstract" : "The aim of this study was to explore association between caries prevalence and nutritional status among first-grade primary school children. A cross-sectional study of 212 students was conducted. All students were weighed and measured and then the body mass index (BMI) was calculated. Each student underwent dental examination and was interviewed. Overall, caries prevalence was 80.2% and the average decayed, missing, and filled surfaces (dmfs) were 12.4 +/- 12.3. Although none of the students was in the underweight category, 45.8% were in low percentile (5th &lt; BMI-for-age &lt; 15th). Multiple logistic regression showed that each extra carious surface (dmfs) increased the odds of being at risk for underweight (5th &lt; BMI-for-age &lt; 15th) by 3.1% after adjusting for gender and dental visits. Our findings stressed that caries has significant implications on overall child health and health personnel should increase awareness of negative impacts and promote healthy nutritional choices for children.", "author" : [ { "dropping-particle" : "", "family" : "Ngoenwiwatkul", "given" : "Yaowaluk", "non-dropping-particle" : "", "parse-names" : false, "suffix" : "" }, { "dropping-particle" : "", "family" : "Leela-adisorn", "given" : "Niramon", "non-dropping-particle" : "", "parse-names" : false, "suffix" : "" } ], "container-title" : "Asia-Pacific Journal of Public Health", "id" : "ITEM-10", "issue" : "2", "issued" : { "date-parts" : [ [ "2009", "4", "1" ] ] }, "page" : "177-183", "title" : "Effects of Dental Caries on Nutritional Status Among First-Grade Primary School Children", "type" : "article-journal", "volume" : "21" }, "uris" : [ "http://www.mendeley.com/documents/?uuid=76c81eaf-d37a-4e44-9765-f919a15568be" ] }, { "id" : "ITEM-11", "itemData" : { "ISSN" : "1471-2458", "abstract" : "BACKGROUND: Dental decay is the most common childhood disease worldwide and most of the decay remains untreated. In the Philippines caries levels are among the highest in the South East Asian region. Elementary school children suffer from high prevalence of stunting and underweight.The present study aimed to investigate the association between untreated dental decay and Body Mass Index (BMI) among 12-year-old Filipino children., METHODS: Data collection was part of the National Oral Health Survey, a representative cross-sectional study of 1951 11-13-year-old school children using a modified, stratified cluster sampling design based on population classifications of the Philippine National Statistics Office. Caries was scored according to WHO criteria (1997) and odontogenic infections using the PUFA index. Anthropometric measures were performed by trained nurses. Some socio-economic determinants were included as potential confounding factors., RESULTS: The overall prevalence of caries (DMFT + dmft &gt; 0) was 82.3% (95%CI; 80.6%-84.0%). The overall prevalence of odontogenic infections due to caries (PUFA + pufa &gt; 0) was 55.7% (95% CI; 53.5%-57.9%) The BMI of 27.1% (95%CI; 25.1%-29.1%) of children was below normal, 1% (95%CI; 0.5%-1.4%) had a BMI above normal. The regression coefficient between BMI and caries was highly significant (p &lt; 0.001). Children with odontogenic infections (PUFA + pufa &gt; 0) as compared to those without odontogenic infections had an increased risk of a below normal BMI (OR: 1.47; 95% CI: 1.19-1.80)., CONCLUSIONS: This is the first-ever representative survey showing a significant association between caries and BMI and particularly between odontogenic infections and below normal BMI. An expanded model of hypothesised associations is presented that includes progressed forms of dental decay as a significant, yet largely neglected determinant of poor child development.", "author" : [ { "dropping-particle" : "", "family" : "Benzian", "given" : "Habib", "non-dropping-particle" : "", "parse-names" : false, "suffix" : "" }, { "dropping-particle" : "", "family" : "Monse", "given" : "Bella", "non-dropping-particle" : "", "parse-names" : false, "suffix" : "" }, { "dropping-particle" : "", "family" : "Heinrich-Weltzien", "given" : "Roswitha", "non-dropping-particle" : "", "parse-names" : false, "suffix" : "" }, { "dropping-particle" : "", "family" : "Hobdell", "given" : "Martin", "non-dropping-particle" : "", "parse-names" : false, "suffix" : "" }, { "dropping-particle" : "", "family" : "Mulder", "given" : "Jan", "non-dropping-particle" : "", "parse-names" : false, "suffix" : "" }, { "dropping-particle" : "", "family" : "Palenstein Helderman", "given" : "Wim", "non-dropping-particle" : "van", "parse-names" : false, "suffix" : "" } ], "container-title" : "BioMed Central Public Health", "id" : "ITEM-11", "issued" : { "date-parts" : [ [ "2011" ] ] }, "note" : "The analysis and table need to be looked carefully- to see association", "page" : "558", "publisher" : "Fit for School Inc, Salcedo Village, Makati City, Manila, Philippines. habib.benzian@health-bureau.com", "publisher-place" : "England", "title" : "Untreated severe dental decay: a neglected determinant of low Body Mass Index in 12-year-old Filipino children.", "type" : "article-journal", "volume" : "11" }, "uris" : [ "http://www.mendeley.com/documents/?uuid=4039a5ec-6765-40b7-b81f-8f1e4e514f9e" ] }, { "id" : "ITEM-12", "itemData" : { "abstract" : "BACKGROUND  :  Caries is an infectious disease that is induced by the diet. Despite its decline in all age groups on a worldwide basis, it is still a serious public health problem in children and its control should be a priority. It has been demonstrated that dental caries can gradually reduce children's weight gain, which may be reversed after complete oral rehabilitation. The main aim of this study was to examine the relationship between dental caries and body mass index (BMI) in a sample of young children in Iran.    METHODS  :  A random sample of 420 children aged 6 years was examined for dental caries using WHO standard diagnostic criteria. Decayed, missing and filled of primary teeth (dmft) and permanent teeth (DMFT) were recorded. The children\u2019s weight and height were measured using standard digital scales by two trained examiner and their BMI were calculated BMI and dental caries categoris association was tested by chi- square analysis.    RESULTS  :  The mean decayed, missing and filled teeth score of the study population was 4.70 \u00b1 3.4. Only 9% of the children were underweight and 6% were obese when they were compared with WHO standard of BMI for children with the same age. There was a significant association (P = 0.04) between BMI and dental caries categories.    CONCLUSIONS  :  An association was observed between DMFT and BMI of participants. The relationship should be investigated by further longitudinal studies.   KEY WORDS:  Body Mass Index, dental caries, children", "author" : [ { "dropping-particle" : "", "family" : "Mohammadi", "given" : "Tayebeh Malek", "non-dropping-particle" : "", "parse-names" : false, "suffix" : "" }, { "dropping-particle" : "", "family" : "Hossienian", "given" : "Zainab", "non-dropping-particle" : "", "parse-names" : false, "suffix" : "" }, { "dropping-particle" : "", "family" : "Bakhteyar", "given" : "Maryam", "non-dropping-particle" : "", "parse-names" : false, "suffix" : "" } ], "container-title" : "Journal of Oral Health and Oral Epidemiology", "id" : "ITEM-12", "issue" : "1", "issued" : { "date-parts" : [ [ "2012", "7", "4" ] ] }, "language" : "en", "page" : "29-35", "title" : "The association of body mass index with dental caries in an  Iranian sample of children", "type" : "article", "volume" : "1" }, "uris" : [ "http://www.mendeley.com/documents/?uuid=e3ea2dd4-0501-4380-8d52-6f0006a81ac8" ] }, { "id" : "ITEM-13", "itemData" : { "DOI" : "10.1371/journal.pone.0074461", "ISSN" : "1932-6203", "PMID" : "24130667", "abstract" : "OBJECTIVE: To evaluate the relationship of children's obesity and dental decay. METHODS: We measured parameters related to obesity and dental decay in 8,275 4(th) and 5(th) grade Kuwaiti children (average age = 11.36 years) in a cross-sectional study. First to determine body weight, height, age for computation of BMI . Second, to determine numbers of teeth, numbers of fillings and numbers of untreated decayed teeth to determine extent and severity of dental disease. From these measurements, we computed measures of dental decay in children from four body weight categories; obese, overweight, normal healthy weight and underweight children. RESULTS: The percentage of children with decayed or filled teeth varied inversely with the body weight category. The percentage of decayed or filled teeth decreased from 15.61% (n=193) in underweight children, to 13.03% (n=4,094) in normal healthy weight children, to 9.73% (n=1,786) in overweight children to 7.87% (n=2,202) in obese children. Differences between all groups were statistically significant. Male children in this population had more dental decay than female children but the reduction of tooth decay as a function of BMI was greater in male children. CONCLUSIONS: The finding of an inverse obesity-dental decay relationship contradicts the obesity-sugar and the obesity-dental decay relationship hypotheses. Sugar is well recognized as necessary and sufficient for dental decay. Sugar is also hypothesized to be a leading co-factor in obesity. If the later hypothesis is true, one would expect dental decay to increase with obesity. This was not found. The reasons for this inverse relationship are not currently clear.", "author" : [ { "dropping-particle" : "", "family" : "Goodson", "given" : "J Max", "non-dropping-particle" : "", "parse-names" : false, "suffix" : "" }, { "dropping-particle" : "", "family" : "Tavares", "given" : "Mary", "non-dropping-particle" : "", "parse-names" : false, "suffix" : "" }, { "dropping-particle" : "", "family" : "Wang", "given" : "Xiaoshan", "non-dropping-particle" : "", "parse-names" : false, "suffix" : "" }, { "dropping-particle" : "", "family" : "Niederman", "given" : "Richard", "non-dropping-particle" : "", "parse-names" : false, "suffix" : "" }, { "dropping-particle" : "", "family" : "Cugini", "given" : "Maryann", "non-dropping-particle" : "", "parse-names" : false, "suffix" : "" }, { "dropping-particle" : "", "family" : "Hasturk", "given" : "Hatice", "non-dropping-particle" : "", "parse-names" : false, "suffix" : "" }, { "dropping-particle" : "", "family" : "Barake", "given" : "Roula", "non-dropping-particle" : "", "parse-names" : false, "suffix" : "" }, { "dropping-particle" : "", "family" : "Alsmadi", "given" : "Osama", "non-dropping-particle" : "", "parse-names" : false, "suffix" : "" }, { "dropping-particle" : "", "family" : "Al-Mutawa", "given" : "Sabiha", "non-dropping-particle" : "", "parse-names" : false, "suffix" : "" }, { "dropping-particle" : "", "family" : "Ariga", "given" : "Jitendra", "non-dropping-particle" : "", "parse-names" : false, "suffix" : "" }, { "dropping-particle" : "", "family" : "Soparkar", "given" : "Pramod", "non-dropping-particle" : "", "parse-names" : false, "suffix" : "" }, { "dropping-particle" : "", "family" : "Behbehani", "given" : "Jawad", "non-dropping-particle" : "", "parse-names" : false, "suffix" : "" }, { "dropping-particle" : "", "family" : "Behbehani", "given" : "Kazem", "non-dropping-particle" : "", "parse-names" : false, "suffix" : "" } ], "container-title" : "PloS One", "id" : "ITEM-13", "issue" : "10", "issued" : { "date-parts" : [ [ "2013", "1" ] ] }, "page" : "e74461", "title" : "Obesity and dental decay: inference on the role of dietary sugar.", "type" : "article-journal", "volume" : "8" }, "uris" : [ "http://www.mendeley.com/documents/?uuid=4f7a66a3-ac0f-4771-a3b1-63b21e9a5551" ] } ], "mendeley" : { "formattedCitation" : "&lt;sup&gt;27\u201339&lt;/sup&gt;", "plainTextFormattedCitation" : "27\u201339", "previouslyFormattedCitation" : "&lt;sup&gt;27\u201339&lt;/sup&gt;" }, "properties" : {  }, "schema" : "https://github.com/citation-style-language/schema/raw/master/csl-citation.json" }</w:instrText>
      </w:r>
      <w:r w:rsidR="00660C0C" w:rsidRPr="007733D5">
        <w:rPr>
          <w:rFonts w:cs="Times New Roman"/>
          <w:szCs w:val="24"/>
        </w:rPr>
        <w:fldChar w:fldCharType="separate"/>
      </w:r>
      <w:r w:rsidR="00A55EB8" w:rsidRPr="00A55EB8">
        <w:rPr>
          <w:rFonts w:cs="Times New Roman"/>
          <w:noProof/>
          <w:szCs w:val="24"/>
          <w:vertAlign w:val="superscript"/>
        </w:rPr>
        <w:t>27–39</w:t>
      </w:r>
      <w:r w:rsidR="00660C0C" w:rsidRPr="007733D5">
        <w:rPr>
          <w:rFonts w:cs="Times New Roman"/>
          <w:szCs w:val="24"/>
        </w:rPr>
        <w:fldChar w:fldCharType="end"/>
      </w:r>
      <w:r w:rsidR="006133C4" w:rsidRPr="007733D5">
        <w:rPr>
          <w:rFonts w:cs="Times New Roman"/>
          <w:szCs w:val="24"/>
        </w:rPr>
        <w:t xml:space="preserve"> </w:t>
      </w:r>
      <w:r w:rsidR="007245B9">
        <w:rPr>
          <w:rFonts w:cs="Times New Roman"/>
          <w:szCs w:val="24"/>
        </w:rPr>
        <w:t>al</w:t>
      </w:r>
      <w:r w:rsidR="006133C4" w:rsidRPr="007733D5">
        <w:rPr>
          <w:rFonts w:cs="Times New Roman"/>
          <w:szCs w:val="24"/>
        </w:rPr>
        <w:t xml:space="preserve">though some studies have </w:t>
      </w:r>
      <w:r w:rsidR="007245B9">
        <w:rPr>
          <w:rFonts w:cs="Times New Roman"/>
          <w:szCs w:val="24"/>
        </w:rPr>
        <w:t>used</w:t>
      </w:r>
      <w:r w:rsidR="006133C4" w:rsidRPr="007733D5">
        <w:rPr>
          <w:rFonts w:cs="Times New Roman"/>
          <w:szCs w:val="24"/>
        </w:rPr>
        <w:t xml:space="preserve"> </w:t>
      </w:r>
      <w:r w:rsidR="00F10BD7" w:rsidRPr="007733D5">
        <w:rPr>
          <w:rFonts w:cs="Times New Roman"/>
          <w:szCs w:val="24"/>
        </w:rPr>
        <w:t xml:space="preserve">dental </w:t>
      </w:r>
      <w:r w:rsidR="006133C4" w:rsidRPr="007733D5">
        <w:rPr>
          <w:rFonts w:cs="Times New Roman"/>
          <w:szCs w:val="24"/>
        </w:rPr>
        <w:t>caries as the outcome</w:t>
      </w:r>
      <w:r w:rsidR="001E7B66">
        <w:rPr>
          <w:rFonts w:cs="Times New Roman"/>
          <w:szCs w:val="24"/>
        </w:rPr>
        <w:t>,</w:t>
      </w:r>
      <w:r w:rsidR="004B69D7" w:rsidRPr="007733D5">
        <w:rPr>
          <w:rFonts w:cs="Times New Roman"/>
          <w:szCs w:val="24"/>
        </w:rPr>
        <w:fldChar w:fldCharType="begin" w:fldLock="1"/>
      </w:r>
      <w:r w:rsidR="00A55EB8">
        <w:rPr>
          <w:rFonts w:cs="Times New Roman"/>
          <w:szCs w:val="24"/>
        </w:rPr>
        <w:instrText>ADDIN CSL_CITATION { "citationItems" : [ { "id" : "ITEM-1", "itemData" : { "ISSN" : "0256-4947", "abstract" : "BACKGROUND: The aim of this study was to assess the dental health status of Saudi schoolboys in an urban city in the southwestern region of Saudi Arabia, and to investigate the association of dental caries with wasting and stunted growth., PATIENTS AND METHODS: A two-stage stratified random sample of 959 schoolboys representative of the 6 to 13 year-old school population in Abha were subjected to dental examination. Using the WHO criteria, decayed, missing and filled teeth were determined, and the prevalence of caries for each age group was determined by means of decayed and filled primary teeth (dft), and decayed, missing and filled permanent teeth (DMFT) epidemiological indices. The children were also subjected to weight and height measurements and their values were compared with the local growth standards., RESULTS: The total prevalence of caries-free children was 14.6%. The mean dft values at ages 6, 9 and 12 years were 6.53, 3.97 and 1.07, respectively (P&lt;0.001), while the mean DMFT values were 0.16, 0.83 and 1.23 for such ages (P&lt;0.001). After adjusting for age and social class, the wasted children were found to have a higher caries prevalence in the primary dentition than the well-nourished children (P&lt;0.01), while children with stunted growth exhibited lower caries prevalence in the permanent teeth (P&lt;0.05)., CONCLUSION: Comparisons with international goals for oral health by the year 2000 show that the goal for 12 year-olds with respect to the status of the permanent dentition has been attained, but not the goal for 5-6 year olds with respect to caries-free primary teeth. It is likely that nutritional status may have different effects on susceptibility to caries of deciduous and permanent teeth.", "author" : [ { "dropping-particle" : "", "family" : "Abolfotouh", "given" : "M A", "non-dropping-particle" : "", "parse-names" : false, "suffix" : "" }, { "dropping-particle" : "", "family" : "Hassan", "given" : "K H", "non-dropping-particle" : "", "parse-names" : false, "suffix" : "" }, { "dropping-particle" : "", "family" : "Khattab", "given" : "M S", "non-dropping-particle" : "", "parse-names" : false, "suffix" : "" }, { "dropping-particle" : "", "family" : "Youssef", "given" : "R M", "non-dropping-particle" : "", "parse-names" : false, "suffix" : "" }, { "dropping-particle" : "", "family" : "Sadek", "given" : "A", "non-dropping-particle" : "", "parse-names" : false, "suffix" : "" }, { "dropping-particle" : "", "family" : "El-Sebaiei", "given" : "M", "non-dropping-particle" : "", "parse-names" : false, "suffix" : "" } ], "container-title" : "Annals of Saudi Medicine", "id" : "ITEM-1", "issue" : "5-6", "issued" : { "date-parts" : [ [ "2000" ] ] }, "note" : "this study found wasting increases susceptibility of caries. wasted children were found to have a higher caries prevalence in the primary dentition than the well-nourished children (P&amp;lt;0.01), while children with stunted growth exhibited lower caries prevalence in the permanent teeth (P&amp;lt;0.05)., CONCLUSION: Comparisons with international goals for oral health by the year 2000 show that the goal for 12 year-olds with respect to the status of the permanent dentition has been attained, but not the goal for 5-6 year olds with respect to caries-free primary teeth.", "page" : "360-363", "publisher" : "Department of Family and Community Medicine, College of Medicine, King Khalid University, Ministry of Health, Abha, Saudi Arabia. mabolfotouh@yahoo.com", "publisher-place" : "Saudi Arabia", "title" : "Dental caries: experience in relation to wasting and stunted growth among schoolboys in Abha, Saudi Arabia.", "type" : "article-journal", "volume" : "20" }, "uris" : [ "http://www.mendeley.com/documents/?uuid=2317b9fa-247e-478a-a555-f59c96344f86" ] }, { "id" : "ITEM-2", "itemData" : { "DOI" : "10.1111/j.1600-0722.2007.00507.x", "ISSN" : "1600-0722", "PMID" : "18186730", "abstract" : "The main objective of this study was to assess whether dental caries status was related to nutritional status in preschool urban Brazilian children aged 12-59 months. Dental and anthropometric examinations were conducted on 1,018 12-59-month-old children during the National Day of Children Vaccination. Dental caries prevalence and severity were measured using the decayed, missing or filled surfaces (dmfs) index. The World Health Organization (WHO) Child Growth Standards Reference was used to evaluate nutritional status. Results on nutritional status were presented as Z-scores. The data collected included socio-economic conditions. Multilevel linear regression was applied to investigate the effect of nutritional, socio-economic, and demographic factors on the status of children's dental caries. Caries was present in 23.4% of children. The final hierarchical logistic model showed a significant association between nutritional status and caries experience. Children with low Z-scores in some indexes had an increased risk of having caries. In addition, children whose mothers had &lt; 8 yr of education and were from lower-income families had an increased risk of high levels of dental caries. There was an association between nutritional and socio-economic factors, and dental caries. In conclusion, underweight children and those with adverse socio-economic conditions were more likely to have caries experience.", "author" : [ { "dropping-particle" : "", "family" : "Oliveira", "given" : "Luciana B", "non-dropping-particle" : "", "parse-names" : false, "suffix" : "" }, { "dropping-particle" : "", "family" : "Sheiham", "given" : "Aubrey", "non-dropping-particle" : "", "parse-names" : false, "suffix" : "" }, { "dropping-particle" : "", "family" : "B\u00f6necker", "given" : "Marcelo", "non-dropping-particle" : "", "parse-names" : false, "suffix" : "" } ], "container-title" : "European Journal of Oral Sciences", "id" : "ITEM-2", "issue" : "1", "issued" : { "date-parts" : [ [ "2008", "3" ] ] }, "page" : "37-43", "title" : "Exploring the association of dental caries with social factors and nutritional status in Brazilian preschool children.", "type" : "article-journal", "volume" : "116" }, "uris" : [ "http://www.mendeley.com/documents/?uuid=867b921d-6ab8-4a78-9153-400a6ffe1786" ] }, { "id" : "ITEM-3", "itemData" : { "ISSN" : "0125-1562", "abstract" : "This cross-sectional study assessed associations between nutrition and dental caries in permanent dentition and identified oral hygiene indicators among older children aged 12-14 years in primary schools in Thailand. The study was comprised of 862 schoolchildren from five provinces representing five regions of Thailand, from both rural and urban areas, including Bangkok. The dental hygeine status was assessed by evaluating for decayed teeth, missing teeth due to decay, and filled teeth index (DMFT index). Weight and height were measured to evaluate the nutritional status; hygiene practices assessed by interview. The results show a negative relationship between nutritional status and the DMFT index, which increased when the nutritional status decreased (Spearman's rho correlation = -0.140, p &lt; 0.001). The results from multiple logistic regression analysis showed normal weight and thin schoolchildren were more likely to have a DMFT of at least 1 by 1.94 times (OR = 1.94; 95%CI = 1.25-3.00, p = 0.004) and 2.22 times (OR = 2.22; 95%CI = 1.20-4.09, p = 0.001), respectively, compared to overweight and obese children. Normal and thin schoolchildren had a higher risk for dental caries than overweight and obese children aged 12-14 years in Thailand. School health promotion activities should emphasize eating habit improvement in order to reduce the incidence of caries.", "author" : [ { "dropping-particle" : "", "family" : "Narksawat", "given" : "Kulaya", "non-dropping-particle" : "", "parse-names" : false, "suffix" : "" }, { "dropping-particle" : "", "family" : "Tonmukayakul", "given" : "Utsana", "non-dropping-particle" : "", "parse-names" : false, "suffix" : "" }, { "dropping-particle" : "", "family" : "Boonthum", "given" : "Angsana", "non-dropping-particle" : "", "parse-names" : false, "suffix" : "" } ], "container-title" : "The Southeast Asian Journal of Tropical Medicine and Public Health", "id" : "ITEM-3", "issue" : "2", "issued" : { "date-parts" : [ [ "2009" ] ] }, "page" : "338-344", "publisher" : "Department of Epidemiology, Faculty of Public Health, Mahidol University, Bangkok, Thailand. phkns@mahidol.ac.th", "publisher-place" : "Thailand", "title" : "Association between nutritional status and dental caries in permanent dentition among primary schoolchildren aged 12-14 years, Thailand.", "type" : "article-journal", "volume" : "40" }, "uris" : [ "http://www.mendeley.com/documents/?uuid=ca77659b-542e-4789-9cc6-31cdfbf157b6" ] }, { "id" : "ITEM-4", "itemData" : { "ISSN" : "1210-7778", "abstract" : "AIM: To evaluate the association between anthropometric measurements and dental caries in school children., METHODS: The study was conducted on 245 primary school children (50.2% boys, 49.8% girls,), aged 5 to 9 years. The prevalence and severity of dental caries was measured using the decayed, missing or filled surfaces (dmfs, DMFS) and teeth (dmft, DMFT) indices., RESULTS: Mean dmft indices in children for boys and girls were 5.5 +/- 3.92 and 5.0 +/- 3.64, respectively. The prevalence of children with dental caries (dmft &gt; or = 1) was 84.9%. The prevalence of children with body mass index (BMI) &lt;-1SD and &gt; or = +1SD was 15.9% and 22.9%, respectively. Dental caries were found in 89.7% of children with low body weight (including underweight and at risk for underweight) and in 66.1% of overweight-obese children (p&lt;0.05). Similarly, high indices were detected significantly more often in children with low body weight (p&lt;0.05). Height, weight, BMI and percent of fat mass were found to be negatively correlated with dmft indices (r:-0.141, p: 0.028; r:-0.171, p: 0.007; r:-0.139, p: 0.030; r:-0.158, p: 0.013, respectively)., CONCLUSION: Children with low body weight have a higher risk of developing dental caries than overweight-obese children. For these reasons, the evaluation of nutritional status in children should be implemented in control programs for dental caries both on the community and individual levels.", "author" : [ { "dropping-particle" : "", "family" : "Koksal", "given" : "Eda", "non-dropping-particle" : "", "parse-names" : false, "suffix" : "" }, { "dropping-particle" : "", "family" : "Tekcicek", "given" : "Meryem", "non-dropping-particle" : "", "parse-names" : false, "suffix" : "" }, { "dropping-particle" : "", "family" : "Yalcin", "given" : "Siddika Songul", "non-dropping-particle" : "", "parse-names" : false, "suffix" : "" }, { "dropping-particle" : "", "family" : "Tugrul", "given" : "Belma", "non-dropping-particle" : "", "parse-names" : false, "suffix" : "" }, { "dropping-particle" : "", "family" : "Yalcin", "given" : "Suzan", "non-dropping-particle" : "", "parse-names" : false, "suffix" : "" }, { "dropping-particle" : "", "family" : "Pekcan", "given" : "Gulden", "non-dropping-particle" : "", "parse-names" : false, "suffix" : "" } ], "container-title" : "Central European journal of Public Health", "id" : "ITEM-4", "issue" : "3", "issued" : { "date-parts" : [ [ "2011" ] ] }, "page" : "147-151", "publisher" : "Gazi University, Faculty of Health Sciences, Department of Nutrition and Dietetics, Ankara, Turkey.", "publisher-place" : "Czech Republic", "title" : "Association between anthropometric measurements and dental caries in Turkish school children.", "type" : "article-journal", "volume" : "19" }, "uris" : [ "http://www.mendeley.com/documents/?uuid=21993fde-5b57-4f32-bb7b-8aa4a42e4c25" ] }, { "id" : "ITEM-5", "itemData" : { "ISSN" : "1687-8728", "abstract" : "The aim of the present study was to evaluate the relationship between BMI and tooth decay in a population of Iranian children. In this cross-sectional descriptive/analytical study, 1482 children were selected from kindergartens and preschool centers in Kerman, Iran. The children underwent examination of deciduous teeth (using the dmft index) after determination of height and weight for calculation of BMI. The relationship between BMI (after adjustment for age) and dmft was determined using Poisson's regression model. The mean of dmft in children with normal BMI was 1.5-fold that in subjects with extra body weight. Age had a significant effect on dmft. In addition, dmft was higher in boys compared to girls. The results of the present study showed that caries rate in the deciduous teeth of 3-6-year-old children decreases with an increase in body weight.", "author" : [ { "dropping-particle" : "", "family" : "Bafti", "given" : "Leila Shafie", "non-dropping-particle" : "", "parse-names" : false, "suffix" : "" }, { "dropping-particle" : "", "family" : "Hashemipour", "given" : "Maryam Alsadat", "non-dropping-particle" : "", "parse-names" : false, "suffix" : "" }, { "dropping-particle" : "", "family" : "Poureslami", "given" : "Hamidreza", "non-dropping-particle" : "", "parse-names" : false, "suffix" : "" }, { "dropping-particle" : "", "family" : "Hoseinian", "given" : "Zeinab", "non-dropping-particle" : "", "parse-names" : false, "suffix" : "" } ], "container-title" : "International Journal of Dentistry", "id" : "ITEM-5", "issued" : { "date-parts" : [ [ "2015" ] ] }, "page" : "126530", "publisher-place" : "Egypt", "title" : "Relationship between Body Mass Index and Tooth Decay in a Population of 3-6-Year-Old Children in Iran.", "type" : "article-journal", "volume" : "2015" }, "uris" : [ "http://www.mendeley.com/documents/?uuid=c5114ef7-15cf-41c0-bc22-5ca16e499c06" ] }, { "id" : "ITEM-6", "itemData" : { "ISSN" : "0379-5284", "abstract" : "OBJECTIVES: To investigate the prevalence of obesity among elementary school children and to examine the association between obesity and caries activity in the mixed dentition stage. Methods: This cross-sectional study was conducted in King Abdulaziz University, Jeddah, Kingdom of Saudi Arabia between September 2014 and June 2015 using a multi-stage stratified sample of 915 elementary school children (482 boys, 433 girls) in Jeddah, Saudi Arabia. Anthropometric measurements, consisting of height, weight, body mass index (BMI), and waist circumference (WC), were obtained. Children were classified as underweight/healthy, overweight, or obese and as non-obese or obese according to their BMI and WC, respectively. Each child's caries experience was assessed using the decay score in the primary and permanent teeth. Results: Based on BMI, 18% of children were obese, 18% were overweight, and 64% were underweight/normal. Based on WC, 16% of children were obese, and 84% were non-obese. Girls had a significantly higher prevalence of obesity based on WC measurements (p less than 0.001), but not BMI. Children enrolled in private schools had a significantly higher prevalence of obesity (p less than 0.05) than those in public schools. For primary and permanent teeth combined, children with higher BMI and WC had a lower prevalence of caries (p less than 0.05). Conclusion: The prevalence of obesity was high among male and female elementary school children. Overall caries activity was inversely proportional to BMI and WC.", "author" : [ { "dropping-particle" : "", "family" : "Farsi", "given" : "Deema J", "non-dropping-particle" : "", "parse-names" : false, "suffix" : "" }, { "dropping-particle" : "", "family" : "Elkhodary", "given" : "Heba M", "non-dropping-particle" : "", "parse-names" : false, "suffix" : "" }, { "dropping-particle" : "", "family" : "Merdad", "given" : "Leena A", "non-dropping-particle" : "", "parse-names" : false, "suffix" : "" }, { "dropping-particle" : "", "family" : "Farsi", "given" : "Najat M A", "non-dropping-particle" : "", "parse-names" : false, "suffix" : "" }, { "dropping-particle" : "", "family" : "Alaki", "given" : "Sumer M", "non-dropping-particle" : "", "parse-names" : false, "suffix" : "" }, { "dropping-particle" : "", "family" : "Alamoudi", "given" : "Najlaa M", "non-dropping-particle" : "", "parse-names" : false, "suffix" : "" }, { "dropping-particle" : "", "family" : "Bakhaidar", "given" : "Haneen A", "non-dropping-particle" : "", "parse-names" : false, "suffix" : "" }, { "dropping-particle" : "", "family" : "Alolayyan", "given" : "Mohammed A", "non-dropping-particle" : "", "parse-names" : false, "suffix" : "" } ], "container-title" : "Saudi Medical Journal", "id" : "ITEM-6", "issue" : "12", "issued" : { "date-parts" : [ [ "2016" ] ] }, "page" : "1387-1394", "publisher-place" : "Saudi Arabia", "title" : "Prevalence of obesity in elementary school children and its association with dental caries.", "type" : "article-journal", "volume" : "37" }, "uris" : [ "http://www.mendeley.com/documents/?uuid=83c31129-f551-4fed-9687-9b65b4b1967f" ] }, { "id" : "ITEM-7", "itemData" : { "ISSN" : "1365-263X", "abstract" : "BACKGROUND: Childhood obesity, dental caries, and periodontal disease are major public health problems due to their adverse impact on the growth and development of children., AIM: To examine the association between nutritional status, oral health, and lifestyle habits among schoolchildren in Serbia., DESIGN: This cross-sectional study assessed 422 children and adolescents aged 6-18 years with the following dental indexes analyzed: DMF/dmf (decayed, missed, and filled teeth), plaque index (PI), and gingival index (GI). Depending on their nutritional status, the subjects were categorized, as being 'normal weight,' 'at risk of overweight,' and 'overweight.' Logistic regression was applied to study the association between the dental indexes and independent variables: gender, age, toothbrushing, nutritional status, and lifestyle factors., RESULTS: Being overweight positively correlated with GI, but negatively correlated with the DMF/dmf index among the participants. Multivariate analysis showed a strong association between the weight category and toothbrushing with GI and PI. Overweight children (6-11 years) were less likely to have caries, whereas in older children/adolescents (12-18 years), caries was associated with the intake of sugar-sweetened juices., CONCLUSIONS: Being overweight was found to be significantly associated with a higher probability of developing gingivitis and negatively associated with caries prevalence in Serbian childrend and adol anescents., Copyright \u00a9 2014 BSPD, IAPD and John Wiley &amp; Sons A/S. Published by John Wiley &amp; Sons Ltd.", "author" : [ { "dropping-particle" : "", "family" : "Markovic", "given" : "Dejan", "non-dropping-particle" : "", "parse-names" : false, "suffix" : "" }, { "dropping-particle" : "", "family" : "Ristic-Medic", "given" : "Danijela", "non-dropping-particle" : "", "parse-names" : false, "suffix" : "" }, { "dropping-particle" : "", "family" : "Vucic", "given" : "Vesna", "non-dropping-particle" : "", "parse-names" : false, "suffix" : "" }, { "dropping-particle" : "", "family" : "Mitrovic", "given" : "Goran", "non-dropping-particle" : "", "parse-names" : false, "suffix" : "" }, { "dropping-particle" : "", "family" : "Nikolic Ivosevic", "given" : "Jelena", "non-dropping-particle" : "", "parse-names" : false, "suffix" : "" }, { "dropping-particle" : "", "family" : "Peric", "given" : "Tamara", "non-dropping-particle" : "", "parse-names" : false, "suffix" : "" }, { "dropping-particle" : "", "family" : "Karadzic", "given" : "Ivana", "non-dropping-particle" : "", "parse-names" : false, "suffix" : "" } ], "container-title" : "International Journal of Paediatric Dentistry", "id" : "ITEM-7", "issue" : "6", "issued" : { "date-parts" : [ [ "2015" ] ] }, "note" : "Being overweight was found to be significantly associated with a higher probability of developing gingivitis and negatively associated with caries prevalence in Serbian children and adolescents.", "page" : "409-417", "publisher-place" : "England", "title" : "Association between being overweight and oral health in Serbian schoolchildren.", "type" : "article-journal", "volume" : "25" }, "uris" : [ "http://www.mendeley.com/documents/?uuid=a5d3f1dc-f858-42d2-83a7-885d803eed9c" ] }, { "id" : "ITEM-8", "itemData" : { "DOI" : "10.1186/s12889-016-3295-3", "ISSN" : "1471-2458", "PMID" : "27456686", "abstract" : "BACKGROUND: Evidence linking caries in primary dentition and children's anthropometric measures is contradictory. We aimed to evaluate the prevalence of primary dental caries and its relationship with body mass index (BMI) among 7-9 years old school children in urban Guangzhou, China., METHODS: This cross-sectional study enrolled 32,461 pupils (14,778 girls and 17,683 boys) aged 7-9 years from 65 elementary schools in Guangzhou. Dental caries was detected according to criteria recommended by the World Health Organization (WHO). The total mean decayed, missing or filled teeth (dmft) of primary dentition were assessed. Weight and height were measured and BMI was calculated. Children were classified into underweight, normal weight, overweight and obesity groups by BMI based on Chinese criteria. Z-score of BMI-for-age (BAZ) was calculated by WHO standardized procedure. Multivariable odds ratios (ORs) and 95 % confidence intervals (CIs) were calculated using logistic regression. Restricted cubic spline regression was applied to evaluate the shape of the relationship between BAZ and primary dental caries., RESULTS: The prevalence of primary dental caries was 30.7 % in total sample. Regarding dmft values, the mean+/-standard deviation (SD) in the combined sample were 1.03+/-2.05 in boys and 0.93+/-1.92 in girls. Both indices decreased by age. Compared with normal BMI group, children in overweight and obesity groups have 27 % (OR=0.73, 95 % CI: 0.66-0.81, P&lt;0.0001) and 34 % (OR=0.66, 95 % CI: 0.59-0.74, P&lt;0.0001) lower odds for the presence of primary dental caries after adjustment for age and gender, respectively. Although in general, increased BAZ was associated with decreased risk of dental caries, full-range BAZ was associated with dental caries in an A-shaped manner with a zenith at around -1.4., CONCLUSION: Higher BMI was associated with lower odds of caries; overweight and obese children were more likely to be primary dental caries free among 7-9 years in Guangzhou, China.", "author" : [ { "dropping-particle" : "", "family" : "Liang", "given" : "Jing Jing", "non-dropping-particle" : "", "parse-names" : false, "suffix" : "" }, { "dropping-particle" : "", "family" : "Zhang", "given" : "Zhe Qing", "non-dropping-particle" : "", "parse-names" : false, "suffix" : "" }, { "dropping-particle" : "", "family" : "Chen", "given" : "Ya Jun", "non-dropping-particle" : "", "parse-names" : false, "suffix" : "" }, { "dropping-particle" : "", "family" : "Mai", "given" : "Jin Cheng", "non-dropping-particle" : "", "parse-names" : false, "suffix" : "" }, { "dropping-particle" : "", "family" : "Ma", "given" : "Jun", "non-dropping-particle" : "", "parse-names" : false, "suffix" : "" }, { "dropping-particle" : "", "family" : "Yang", "given" : "Wen Han", "non-dropping-particle" : "", "parse-names" : false, "suffix" : "" }, { "dropping-particle" : "", "family" : "Jing", "given" : "Jin", "non-dropping-particle" : "", "parse-names" : false, "suffix" : "" } ], "container-title" : "BMC Public Health", "id" : "ITEM-8", "issued" : { "date-parts" : [ [ "2016" ] ] }, "page" : "638", "publisher-place" : "England", "title" : "Dental caries is negatively correlated with body mass index among 7-9 years old children in Guangzhou, China.", "type" : "article-journal", "volume" : "16" }, "uris" : [ "http://www.mendeley.com/documents/?uuid=5953cbb5-1a65-4adf-8f78-454f0ec23b83" ] }, { "id" : "ITEM-9", "itemData" : { "ISSN" : "2231-0762", "abstract" : "OBJECTIVES: Childhood obesity/underweight status and caries are both important public health problems. This study aims to investigate the caries status and its association with body weight in 8-year-old children in Qingdao, China., MATERIALS AND METHODS: We initiated a cross-sectional investigation on 744 children aged 8 years during the Oral Health Survey in 2012. Dental caries assessments were carried out and weight status was recorded accordingly. The resulting caries status including caries prevalence, dmft (deciduous dentition), and (dmft + DMFT) (mixed dentition), as well as BMI indices were analyzed for comparison and correlation., RESULTS: The prevalence of dental caries among the 744 children aged 8 years participating in this survey was 86.3%. The caries status represented by dmft (deciduous dentition) and (dmft + DMFT) (mixed dentition) values was 4.31 and 4.85, respectively, and the restoration rate was extremely low, which was no more than 3.0%. Significant difference was found in dmft/(dmft + DMFT) values between different BMI groups, and underweight individuals were found to have the highest dmft/(dmft + DMFT) value. An inverse relationship between body BMI and dmft/(dmft + DMFT) index was identified based on Pearson's correlation., CONCLUSIONS: A severe state of caries disease was revealed in 8-year-old children in the Chinese city of Qingdao, for whom urgent dental intervention and treatment were needed. Furthermore, underweight individuals were found with the most severe caries experience, indicating caries may affect the development and growth of the afflicted children. Thus, more emphasis should be placed on improving their dental health, with caries prevention being given the priority.", "author" : [ { "dropping-particle" : "", "family" : "Yang", "given" : "Fang", "non-dropping-particle" : "", "parse-names" : false, "suffix" : "" }, { "dropping-particle" : "", "family" : "Zhang", "given" : "Ying", "non-dropping-particle" : "", "parse-names" : false, "suffix" : "" }, { "dropping-particle" : "", "family" : "Yuan", "given" : "Xiao", "non-dropping-particle" : "", "parse-names" : false, "suffix" : "" }, { "dropping-particle" : "", "family" : "Yu", "given" : "Jiangbo", "non-dropping-particle" : "", "parse-names" : false, "suffix" : "" }, { "dropping-particle" : "", "family" : "Chen", "given" : "Shulan", "non-dropping-particle" : "", "parse-names" : false, "suffix" : "" }, { "dropping-particle" : "", "family" : "Chen", "given" : "Zhenggang", "non-dropping-particle" : "", "parse-names" : false, "suffix" : "" }, { "dropping-particle" : "", "family" : "Guo", "given" : "Dawei", "non-dropping-particle" : "", "parse-names" : false, "suffix" : "" }, { "dropping-particle" : "", "family" : "Cai", "given" : "Jiefeng", "non-dropping-particle" : "", "parse-names" : false, "suffix" : "" }, { "dropping-particle" : "", "family" : "Ma", "given" : "Ning", "non-dropping-particle" : "", "parse-names" : false, "suffix" : "" }, { "dropping-particle" : "", "family" : "Guo", "given" : "Exiang", "non-dropping-particle" : "", "parse-names" : false, "suffix" : "" } ], "container-title" : "Journal of International Society of Preventive &amp; Community Dentistry", "id" : "ITEM-9", "issue" : "1", "issued" : { "date-parts" : [ [ "2015" ] ] }, "page" : "52-58", "publisher-place" : "India", "title" : "Caries experience and its association with weight status among 8-year-old children in Qingdao, China.", "type" : "article-journal", "volume" : "5" }, "uris" : [ "http://www.mendeley.com/documents/?uuid=40b8cc00-e92b-4f91-b0bf-8dbfa9c61c92" ] } ], "mendeley" : { "formattedCitation" : "&lt;sup&gt;27\u201335&lt;/sup&gt;", "plainTextFormattedCitation" : "27\u201335", "previouslyFormattedCitation" : "&lt;sup&gt;27\u201335&lt;/sup&gt;" }, "properties" : {  }, "schema" : "https://github.com/citation-style-language/schema/raw/master/csl-citation.json" }</w:instrText>
      </w:r>
      <w:r w:rsidR="004B69D7" w:rsidRPr="007733D5">
        <w:rPr>
          <w:rFonts w:cs="Times New Roman"/>
          <w:szCs w:val="24"/>
        </w:rPr>
        <w:fldChar w:fldCharType="separate"/>
      </w:r>
      <w:r w:rsidR="00A55EB8" w:rsidRPr="00A55EB8">
        <w:rPr>
          <w:rFonts w:cs="Times New Roman"/>
          <w:noProof/>
          <w:szCs w:val="24"/>
          <w:vertAlign w:val="superscript"/>
        </w:rPr>
        <w:t>27–35</w:t>
      </w:r>
      <w:r w:rsidR="004B69D7" w:rsidRPr="007733D5">
        <w:rPr>
          <w:rFonts w:cs="Times New Roman"/>
          <w:szCs w:val="24"/>
        </w:rPr>
        <w:fldChar w:fldCharType="end"/>
      </w:r>
      <w:r w:rsidR="004B69D7" w:rsidRPr="007733D5">
        <w:rPr>
          <w:rFonts w:cs="Times New Roman"/>
          <w:szCs w:val="24"/>
        </w:rPr>
        <w:t xml:space="preserve"> </w:t>
      </w:r>
      <w:r w:rsidR="006133C4" w:rsidRPr="007733D5">
        <w:rPr>
          <w:rFonts w:cs="Times New Roman"/>
          <w:szCs w:val="24"/>
        </w:rPr>
        <w:t xml:space="preserve">while others (including </w:t>
      </w:r>
      <w:r w:rsidR="007245B9">
        <w:rPr>
          <w:rFonts w:cs="Times New Roman"/>
          <w:szCs w:val="24"/>
        </w:rPr>
        <w:t>our study</w:t>
      </w:r>
      <w:r w:rsidR="006133C4" w:rsidRPr="007733D5">
        <w:rPr>
          <w:rFonts w:cs="Times New Roman"/>
          <w:szCs w:val="24"/>
        </w:rPr>
        <w:t>) used anthropometric measures as the outcome</w:t>
      </w:r>
      <w:r w:rsidR="00F93753">
        <w:rPr>
          <w:rFonts w:cs="Times New Roman"/>
          <w:szCs w:val="24"/>
        </w:rPr>
        <w:t>.</w:t>
      </w:r>
      <w:r w:rsidR="004B69D7" w:rsidRPr="007733D5">
        <w:rPr>
          <w:rFonts w:cs="Times New Roman"/>
          <w:szCs w:val="24"/>
        </w:rPr>
        <w:fldChar w:fldCharType="begin" w:fldLock="1"/>
      </w:r>
      <w:r w:rsidR="00A55EB8">
        <w:rPr>
          <w:rFonts w:cs="Times New Roman"/>
          <w:szCs w:val="24"/>
        </w:rPr>
        <w:instrText>ADDIN CSL_CITATION { "citationItems" : [ { "id" : "ITEM-1", "itemData" : { "DOI" : "10.1177/1010539509331787", "ISSN" : "1010-5395", "PMID" : "19193670", "abstract" : "The aim of this study was to explore association between caries prevalence and nutritional status among first-grade primary school children. A cross-sectional study of 212 students was conducted. All students were weighed and measured and then the body mass index (BMI) was calculated. Each student underwent dental examination and was interviewed. Overall, caries prevalence was 80.2% and the average decayed, missing, and filled surfaces (dmfs) were 12.4 +/- 12.3. Although none of the students was in the underweight category, 45.8% were in low percentile (5th &lt; BMI-for-age &lt; 15th). Multiple logistic regression showed that each extra carious surface (dmfs) increased the odds of being at risk for underweight (5th &lt; BMI-for-age &lt; 15th) by 3.1% after adjusting for gender and dental visits. Our findings stressed that caries has significant implications on overall child health and health personnel should increase awareness of negative impacts and promote healthy nutritional choices for children.", "author" : [ { "dropping-particle" : "", "family" : "Ngoenwiwatkul", "given" : "Yaowaluk", "non-dropping-particle" : "", "parse-names" : false, "suffix" : "" }, { "dropping-particle" : "", "family" : "Leela-adisorn", "given" : "Niramon", "non-dropping-particle" : "", "parse-names" : false, "suffix" : "" } ], "container-title" : "Asia-Pacific Journal of Public Health", "id" : "ITEM-1", "issue" : "2", "issued" : { "date-parts" : [ [ "2009", "4", "1" ] ] }, "page" : "177-183", "title" : "Effects of Dental Caries on Nutritional Status Among First-Grade Primary School Children", "type" : "article-journal", "volume" : "21" }, "uris" : [ "http://www.mendeley.com/documents/?uuid=76c81eaf-d37a-4e44-9765-f919a15568be" ] }, { "id" : "ITEM-2", "itemData" : { "ISSN" : "1471-2458", "abstract" : "BACKGROUND: Dental decay is the most common childhood disease worldwide and most of the decay remains untreated. In the Philippines caries levels are among the highest in the South East Asian region. Elementary school children suffer from high prevalence of stunting and underweight.The present study aimed to investigate the association between untreated dental decay and Body Mass Index (BMI) among 12-year-old Filipino children., METHODS: Data collection was part of the National Oral Health Survey, a representative cross-sectional study of 1951 11-13-year-old school children using a modified, stratified cluster sampling design based on population classifications of the Philippine National Statistics Office. Caries was scored according to WHO criteria (1997) and odontogenic infections using the PUFA index. Anthropometric measures were performed by trained nurses. Some socio-economic determinants were included as potential confounding factors., RESULTS: The overall prevalence of caries (DMFT + dmft &gt; 0) was 82.3% (95%CI; 80.6%-84.0%). The overall prevalence of odontogenic infections due to caries (PUFA + pufa &gt; 0) was 55.7% (95% CI; 53.5%-57.9%) The BMI of 27.1% (95%CI; 25.1%-29.1%) of children was below normal, 1% (95%CI; 0.5%-1.4%) had a BMI above normal. The regression coefficient between BMI and caries was highly significant (p &lt; 0.001). Children with odontogenic infections (PUFA + pufa &gt; 0) as compared to those without odontogenic infections had an increased risk of a below normal BMI (OR: 1.47; 95% CI: 1.19-1.80)., CONCLUSIONS: This is the first-ever representative survey showing a significant association between caries and BMI and particularly between odontogenic infections and below normal BMI. An expanded model of hypothesised associations is presented that includes progressed forms of dental decay as a significant, yet largely neglected determinant of poor child development.", "author" : [ { "dropping-particle" : "", "family" : "Benzian", "given" : "Habib", "non-dropping-particle" : "", "parse-names" : false, "suffix" : "" }, { "dropping-particle" : "", "family" : "Monse", "given" : "Bella", "non-dropping-particle" : "", "parse-names" : false, "suffix" : "" }, { "dropping-particle" : "", "family" : "Heinrich-Weltzien", "given" : "Roswitha", "non-dropping-particle" : "", "parse-names" : false, "suffix" : "" }, { "dropping-particle" : "", "family" : "Hobdell", "given" : "Martin", "non-dropping-particle" : "", "parse-names" : false, "suffix" : "" }, { "dropping-particle" : "", "family" : "Mulder", "given" : "Jan", "non-dropping-particle" : "", "parse-names" : false, "suffix" : "" }, { "dropping-particle" : "", "family" : "Palenstein Helderman", "given" : "Wim", "non-dropping-particle" : "van", "parse-names" : false, "suffix" : "" } ], "container-title" : "BioMed Central Public Health", "id" : "ITEM-2", "issued" : { "date-parts" : [ [ "2011" ] ] }, "note" : "The analysis and table need to be looked carefully- to see association", "page" : "558", "publisher" : "Fit for School Inc, Salcedo Village, Makati City, Manila, Philippines. habib.benzian@health-bureau.com", "publisher-place" : "England", "title" : "Untreated severe dental decay: a neglected determinant of low Body Mass Index in 12-year-old Filipino children.", "type" : "article-journal", "volume" : "11" }, "uris" : [ "http://www.mendeley.com/documents/?uuid=4039a5ec-6765-40b7-b81f-8f1e4e514f9e" ] }, { "id" : "ITEM-3", "itemData" : { "abstract" : "BACKGROUND  :  Caries is an infectious disease that is induced by the diet. Despite its decline in all age groups on a worldwide basis, it is still a serious public health problem in children and its control should be a priority. It has been demonstrated that dental caries can gradually reduce children's weight gain, which may be reversed after complete oral rehabilitation. The main aim of this study was to examine the relationship between dental caries and body mass index (BMI) in a sample of young children in Iran.    METHODS  :  A random sample of 420 children aged 6 years was examined for dental caries using WHO standard diagnostic criteria. Decayed, missing and filled of primary teeth (dmft) and permanent teeth (DMFT) were recorded. The children\u2019s weight and height were measured using standard digital scales by two trained examiner and their BMI were calculated BMI and dental caries categoris association was tested by chi- square analysis.    RESULTS  :  The mean decayed, missing and filled teeth score of the study population was 4.70 \u00b1 3.4. Only 9% of the children were underweight and 6% were obese when they were compared with WHO standard of BMI for children with the same age. There was a significant association (P = 0.04) between BMI and dental caries categories.    CONCLUSIONS  :  An association was observed between DMFT and BMI of participants. The relationship should be investigated by further longitudinal studies.   KEY WORDS:  Body Mass Index, dental caries, children", "author" : [ { "dropping-particle" : "", "family" : "Mohammadi", "given" : "Tayebeh Malek", "non-dropping-particle" : "", "parse-names" : false, "suffix" : "" }, { "dropping-particle" : "", "family" : "Hossienian", "given" : "Zainab", "non-dropping-particle" : "", "parse-names" : false, "suffix" : "" }, { "dropping-particle" : "", "family" : "Bakhteyar", "given" : "Maryam", "non-dropping-particle" : "", "parse-names" : false, "suffix" : "" } ], "container-title" : "Journal of Oral Health and Oral Epidemiology", "id" : "ITEM-3", "issue" : "1", "issued" : { "date-parts" : [ [ "2012", "7", "4" ] ] }, "language" : "en", "page" : "29-35", "title" : "The association of body mass index with dental caries in an  Iranian sample of children", "type" : "article", "volume" : "1" }, "uris" : [ "http://www.mendeley.com/documents/?uuid=e3ea2dd4-0501-4380-8d52-6f0006a81ac8" ] }, { "id" : "ITEM-4", "itemData" : { "DOI" : "10.1371/journal.pone.0074461", "ISSN" : "1932-6203", "PMID" : "24130667", "abstract" : "OBJECTIVE: To evaluate the relationship of children's obesity and dental decay. METHODS: We measured parameters related to obesity and dental decay in 8,275 4(th) and 5(th) grade Kuwaiti children (average age = 11.36 years) in a cross-sectional study. First to determine body weight, height, age for computation of BMI . Second, to determine numbers of teeth, numbers of fillings and numbers of untreated decayed teeth to determine extent and severity of dental disease. From these measurements, we computed measures of dental decay in children from four body weight categories; obese, overweight, normal healthy weight and underweight children. RESULTS: The percentage of children with decayed or filled teeth varied inversely with the body weight category. The percentage of decayed or filled teeth decreased from 15.61% (n=193) in underweight children, to 13.03% (n=4,094) in normal healthy weight children, to 9.73% (n=1,786) in overweight children to 7.87% (n=2,202) in obese children. Differences between all groups were statistically significant. Male children in this population had more dental decay than female children but the reduction of tooth decay as a function of BMI was greater in male children. CONCLUSIONS: The finding of an inverse obesity-dental decay relationship contradicts the obesity-sugar and the obesity-dental decay relationship hypotheses. Sugar is well recognized as necessary and sufficient for dental decay. Sugar is also hypothesized to be a leading co-factor in obesity. If the later hypothesis is true, one would expect dental decay to increase with obesity. This was not found. The reasons for this inverse relationship are not currently clear.", "author" : [ { "dropping-particle" : "", "family" : "Goodson", "given" : "J Max", "non-dropping-particle" : "", "parse-names" : false, "suffix" : "" }, { "dropping-particle" : "", "family" : "Tavares", "given" : "Mary", "non-dropping-particle" : "", "parse-names" : false, "suffix" : "" }, { "dropping-particle" : "", "family" : "Wang", "given" : "Xiaoshan", "non-dropping-particle" : "", "parse-names" : false, "suffix" : "" }, { "dropping-particle" : "", "family" : "Niederman", "given" : "Richard", "non-dropping-particle" : "", "parse-names" : false, "suffix" : "" }, { "dropping-particle" : "", "family" : "Cugini", "given" : "Maryann", "non-dropping-particle" : "", "parse-names" : false, "suffix" : "" }, { "dropping-particle" : "", "family" : "Hasturk", "given" : "Hatice", "non-dropping-particle" : "", "parse-names" : false, "suffix" : "" }, { "dropping-particle" : "", "family" : "Barake", "given" : "Roula", "non-dropping-particle" : "", "parse-names" : false, "suffix" : "" }, { "dropping-particle" : "", "family" : "Alsmadi", "given" : "Osama", "non-dropping-particle" : "", "parse-names" : false, "suffix" : "" }, { "dropping-particle" : "", "family" : "Al-Mutawa", "given" : "Sabiha", "non-dropping-particle" : "", "parse-names" : false, "suffix" : "" }, { "dropping-particle" : "", "family" : "Ariga", "given" : "Jitendra", "non-dropping-particle" : "", "parse-names" : false, "suffix" : "" }, { "dropping-particle" : "", "family" : "Soparkar", "given" : "Pramod", "non-dropping-particle" : "", "parse-names" : false, "suffix" : "" }, { "dropping-particle" : "", "family" : "Behbehani", "given" : "Jawad", "non-dropping-particle" : "", "parse-names" : false, "suffix" : "" }, { "dropping-particle" : "", "family" : "Behbehani", "given" : "Kazem", "non-dropping-particle" : "", "parse-names" : false, "suffix" : "" } ], "container-title" : "PloS One", "id" : "ITEM-4", "issue" : "10", "issued" : { "date-parts" : [ [ "2013", "1" ] ] }, "page" : "e74461", "title" : "Obesity and dental decay: inference on the role of dietary sugar.", "type" : "article-journal", "volume" : "8" }, "uris" : [ "http://www.mendeley.com/documents/?uuid=4f7a66a3-ac0f-4771-a3b1-63b21e9a5551" ] } ], "mendeley" : { "formattedCitation" : "&lt;sup&gt;36\u201339&lt;/sup&gt;", "plainTextFormattedCitation" : "36\u201339", "previouslyFormattedCitation" : "&lt;sup&gt;36\u201339&lt;/sup&gt;" }, "properties" : {  }, "schema" : "https://github.com/citation-style-language/schema/raw/master/csl-citation.json" }</w:instrText>
      </w:r>
      <w:r w:rsidR="004B69D7" w:rsidRPr="007733D5">
        <w:rPr>
          <w:rFonts w:cs="Times New Roman"/>
          <w:szCs w:val="24"/>
        </w:rPr>
        <w:fldChar w:fldCharType="separate"/>
      </w:r>
      <w:r w:rsidR="00A55EB8" w:rsidRPr="00A55EB8">
        <w:rPr>
          <w:rFonts w:cs="Times New Roman"/>
          <w:noProof/>
          <w:szCs w:val="24"/>
          <w:vertAlign w:val="superscript"/>
        </w:rPr>
        <w:t>36–39</w:t>
      </w:r>
      <w:r w:rsidR="004B69D7" w:rsidRPr="007733D5">
        <w:rPr>
          <w:rFonts w:cs="Times New Roman"/>
          <w:szCs w:val="24"/>
        </w:rPr>
        <w:fldChar w:fldCharType="end"/>
      </w:r>
      <w:r w:rsidR="00991F0C">
        <w:rPr>
          <w:rFonts w:cs="Times New Roman"/>
          <w:szCs w:val="24"/>
        </w:rPr>
        <w:t xml:space="preserve"> </w:t>
      </w:r>
      <w:proofErr w:type="gramStart"/>
      <w:r w:rsidR="00B815E1">
        <w:rPr>
          <w:rFonts w:cs="Times New Roman"/>
          <w:szCs w:val="24"/>
        </w:rPr>
        <w:t>T</w:t>
      </w:r>
      <w:r w:rsidR="00386E9E">
        <w:rPr>
          <w:rFonts w:cs="Times New Roman"/>
          <w:szCs w:val="24"/>
        </w:rPr>
        <w:t>he</w:t>
      </w:r>
      <w:proofErr w:type="gramEnd"/>
      <w:r w:rsidR="00386E9E">
        <w:rPr>
          <w:rFonts w:cs="Times New Roman"/>
          <w:szCs w:val="24"/>
        </w:rPr>
        <w:t xml:space="preserve"> direction of the associations cannot be ascertained</w:t>
      </w:r>
      <w:r w:rsidR="00B815E1">
        <w:rPr>
          <w:rFonts w:cs="Times New Roman"/>
          <w:szCs w:val="24"/>
        </w:rPr>
        <w:t xml:space="preserve"> in cross-sectional studies</w:t>
      </w:r>
      <w:r w:rsidR="006E75E2">
        <w:rPr>
          <w:rFonts w:cs="Times New Roman"/>
          <w:szCs w:val="24"/>
        </w:rPr>
        <w:t xml:space="preserve">. </w:t>
      </w:r>
      <w:r w:rsidR="00386E9E" w:rsidRPr="007733D5">
        <w:t>A direction from dental caries to lower body weight</w:t>
      </w:r>
      <w:r w:rsidR="00386E9E" w:rsidRPr="007733D5">
        <w:rPr>
          <w:rFonts w:cs="Times New Roman"/>
          <w:szCs w:val="24"/>
        </w:rPr>
        <w:t xml:space="preserve"> is supported by </w:t>
      </w:r>
      <w:r w:rsidR="001B3FF9" w:rsidRPr="007733D5">
        <w:rPr>
          <w:rFonts w:cs="Times New Roman"/>
          <w:szCs w:val="24"/>
        </w:rPr>
        <w:t>evidence from previous studies on weight gain after oral rehabilitation</w:t>
      </w:r>
      <w:r w:rsidR="00F93753">
        <w:rPr>
          <w:rFonts w:cs="Times New Roman"/>
          <w:szCs w:val="24"/>
        </w:rPr>
        <w:t>.</w:t>
      </w:r>
      <w:r w:rsidR="00660C0C" w:rsidRPr="007733D5">
        <w:rPr>
          <w:rFonts w:cs="Times New Roman"/>
          <w:szCs w:val="24"/>
        </w:rPr>
        <w:fldChar w:fldCharType="begin" w:fldLock="1"/>
      </w:r>
      <w:r w:rsidR="00CD6B3C">
        <w:rPr>
          <w:rFonts w:cs="Times New Roman"/>
          <w:szCs w:val="24"/>
        </w:rPr>
        <w:instrText>ADDIN CSL_CITATION { "citationItems" : [ { "id" : "ITEM-1", "itemData" : { "ISSN" : "0164-1263", "abstract" : "PURPOSE: The purpose of this study was to determine the effect of comprehensive dental rehabilitation on the percentile weight and percentile growth velocity of children with early childhood caries (ECC)., METHODS: The percentile weight categories of children with noncontributory medical histories and ECC were compared to caries free comparison patients, before and after comprehensive dental treatment under general anesthesia., RESULTS: Prior to dental rehabilitation, test subjects' percentile weight categories were significantly less than that of comparison counterparts (P &lt; 0.001). Of the ECC patients, 13.7% weighed less than 80% of their ideal weight, thereby satisfying one of the criteria for the designation of failure to thrive, while none of the comparison patients did so (P &lt; 0.05). Following therapeutic intervention, ECC children exhibited significantly increased growth velocities through the course of the follow-up period (P &lt; 0.001), reflecting the phenomenon of catch up growth. The average length of follow-up for the test and comparison groups were 1.58 and 1.36 years, respectively. At the end of the follow-up period there were no longer any statistically significant differences noted in the percentile weight categories of the test and comparison groups., CONCLUSION: Comprehensive dental rehabilitation resulted in catch-up growth, such that children with a history of nursing caries no longer differed in percentile weights from comparison patients.", "author" : [ { "dropping-particle" : "", "family" : "Acs", "given" : "G", "non-dropping-particle" : "", "parse-names" : false, "suffix" : "" }, { "dropping-particle" : "", "family" : "Shulman", "given" : "R", "non-dropping-particle" : "", "parse-names" : false, "suffix" : "" }, { "dropping-particle" : "", "family" : "Ng", "given" : "M W", "non-dropping-particle" : "", "parse-names" : false, "suffix" : "" }, { "dropping-particle" : "", "family" : "Chussid", "given" : "S", "non-dropping-particle" : "", "parse-names" : false, "suffix" : "" } ], "container-title" : "Pediatric Dentistry", "id" : "ITEM-1", "issue" : "2", "issued" : { "date-parts" : [ [ "1999" ] ] }, "page" : "109-113", "publisher" : "Department of Dentistry, Children's National Medical Center, Washington, DC, USA.", "publisher-place" : "UNITED STATES", "title" : "The effect of dental rehabilitation on the body weight of children with early childhood caries.", "type" : "article-journal", "volume" : "21" }, "uris" : [ "http://www.mendeley.com/documents/?uuid=d200b832-4abd-49e9-bb90-08878f8f45cd" ] }, { "id" : "ITEM-2", "itemData" : { "DOI" : "10.1186/1471-2458-12-725", "ISSN" : "1471-2458", "PMID" : "22938147", "abstract" : "BACKGROUND: Severe dental caries and the treatment thereof are reported to affect growth and well-being of young children. The objective of this study was to assess the effects of extraction of severely decayed pulpally involved primary teeth on weight and height in underweight preschool Filipino children. METHODS: Underweight preschool Filipino children with severe dental decay had their pulpally involved primary teeth extracted during a stepped wedge cluster randomized clinical trial. Day care centers were randomly divided into two groups; children from Group A day care centers received treatment as soon as practical, whereas children from Group B day care centers were treated four months after Group A. Clinical oral examinations using WHO criteria and the pufa-index were carried out. Anthropometric measurements were done on both groups immediately before treatment of Group A and at follow-up four months later. Height and weight z-scores were calculated using 2006 and 2007 WHO Growth Standards. Multilevel analysis was used to assess the effect of dental extractions on changes in anthropometric measurements after dental treatment. RESULTS: Data on 164 children (85 in Group A and 79 in Group B), mean age 59.9 months, were analyzed. Both groups gained weight and height during the trial period. Children in Group A significantly increased their BMI (p &lt; 0.001), and their weight-for-age (p &lt; 0.01) and BMI-for-age z-scores (p &lt; 0.001) after dental treatment, whereas untreated children in Group B did not. Children in Group A had significantly more weight gain (p &lt; 0.01) compared to untreated children in Group B. However, children in Group A had an inverse change in height gain (p &lt; 0.001). Adjustment for the time interval between the two visits had little effect on the results. CONCLUSIONS: The extraction of severely decayed primary teeth resulted in significant weight gain in underweight Filipino children. Untreated dental decay should be considered an important co-factor affecting child growth and should be considered when planning for interventions to improve child growth. TRIAL REGISTRATION: ISRCTN90779069 http://www.controlled-trials.com/isrctn/isrctn_loa.", "author" : [ { "dropping-particle" : "", "family" : "Monse", "given" : "Bella", "non-dropping-particle" : "", "parse-names" : false, "suffix" : "" }, { "dropping-particle" : "", "family" : "Duijster", "given" : "Denise", "non-dropping-particle" : "", "parse-names" : false, "suffix" : "" }, { "dropping-particle" : "", "family" : "Sheiham", "given" : "Aubrey", "non-dropping-particle" : "", "parse-names" : false, "suffix" : "" }, { "dropping-particle" : "", "family" : "Grijalva-Eternod", "given" : "Carlos S", "non-dropping-particle" : "", "parse-names" : false, "suffix" : "" }, { "dropping-particle" : "", "family" : "Palenstein Helderman", "given" : "Wim", "non-dropping-particle" : "van", "parse-names" : false, "suffix" : "" }, { "dropping-particle" : "", "family" : "Hobdell", "given" : "Martin H", "non-dropping-particle" : "", "parse-names" : false, "suffix" : "" } ], "container-title" : "BMC Public Health", "id" : "ITEM-2", "issue" : "1", "issued" : { "date-parts" : [ [ "2012", "1" ] ] }, "page" : "725", "title" : "The effects of extraction of pulpally involved primary teeth on weight, height and BMI in underweight Filipino children. A cluster randomized clinical trial.", "type" : "article-journal", "volume" : "12" }, "uris" : [ "http://www.mendeley.com/documents/?uuid=0337ad97-1ded-4fdc-9ed8-8acfd2a71a72" ] }, { "id" : "ITEM-3", "itemData" : { "ISSN" : "0265-539X", "abstract" : "OBJECTIVES: The aim of the study was to examine whether the removal of carious teeth affected children's growth relative to that of a standard population., DESIGN: Longitudinal prospective observational study., SETTING: Manchester Dental Hospital (MDH), U.K., PARTICIPANTS: Five- and six-year-old children who attended for extraction of carious teeth under general anaesthesia., MAIN OUTCOME MEASURE: Change in height, weight and BMI standard deviation scores during the six months after extraction of carious teeth., METHODS AND MATERIALS: The children's dental caries levels, weight and height were measured prior to extraction using standard criteria and a single trained examiner and they were then re-measured six months later. The body mass index of the children was calculated and all measurements were converted to standard deviation scores (SDS) using the U.K. 1990 growth reference. Changes in growth SDS during the six months subsequent to the extractions were then calculated., RESULTS: Two hundred and eighteen children, mean (range) age 5.9 (5-6) were examined initially, of whom 131 were successfully followed up a mean 7.1 (0.13) months later. The participants had a mean dmft of 7.18 (SD 3.27) at baseline and were not shorter than expected (8.3% &lt;10th percentile), or more underweight (6.9% &lt;10th percentile for weight). At follow up children showed a statistically significant gain in BMI SDS (mean (SD) 0.26 (37) p &lt; 0.001) and a small gain in height SDS (0.05 (0.38) p = 0.05)., CONCLUSION: This study suggests that the extraction of carious teeth in five and six year old children promotes weight gain and possibly growth.", "author" : [ { "dropping-particle" : "", "family" : "Mohammadi", "given" : "TM", "non-dropping-particle" : "", "parse-names" : false, "suffix" : "" }, { "dropping-particle" : "", "family" : "Wright", "given" : "C M", "non-dropping-particle" : "", "parse-names" : false, "suffix" : "" }, { "dropping-particle" : "", "family" : "Kay", "given" : "E J", "non-dropping-particle" : "", "parse-names" : false, "suffix" : "" } ], "container-title" : "Community Dental Health", "id" : "ITEM-3", "issue" : "1", "issued" : { "date-parts" : [ [ "2009" ] ] }, "note" : "Try to find the paper", "page" : "38-42", "publisher" : "Dental Public Health Department, Kerman Dental School, Kerman, Iran, P.O. Box 76175. tmalekmohammadi@yahoo.com", "publisher-place" : "England", "title" : "Childhood growth and dental caries.", "type" : "article-journal", "volume" : "26" }, "uris" : [ "http://www.mendeley.com/documents/?uuid=4fe38ea9-30c2-44f0-af01-22f5c926d2fc" ] } ], "mendeley" : { "formattedCitation" : "&lt;sup&gt;6,7,40&lt;/sup&gt;", "plainTextFormattedCitation" : "6,7,40", "previouslyFormattedCitation" : "&lt;sup&gt;6,7,40&lt;/sup&gt;" }, "properties" : {  }, "schema" : "https://github.com/citation-style-language/schema/raw/master/csl-citation.json" }</w:instrText>
      </w:r>
      <w:r w:rsidR="00660C0C" w:rsidRPr="007733D5">
        <w:rPr>
          <w:rFonts w:cs="Times New Roman"/>
          <w:szCs w:val="24"/>
        </w:rPr>
        <w:fldChar w:fldCharType="separate"/>
      </w:r>
      <w:r w:rsidR="00765693" w:rsidRPr="00765693">
        <w:rPr>
          <w:rFonts w:cs="Times New Roman"/>
          <w:noProof/>
          <w:szCs w:val="24"/>
          <w:vertAlign w:val="superscript"/>
        </w:rPr>
        <w:t>6,7,40</w:t>
      </w:r>
      <w:r w:rsidR="00660C0C" w:rsidRPr="007733D5">
        <w:rPr>
          <w:rFonts w:cs="Times New Roman"/>
          <w:szCs w:val="24"/>
        </w:rPr>
        <w:fldChar w:fldCharType="end"/>
      </w:r>
      <w:r w:rsidR="00386E9E" w:rsidRPr="007733D5">
        <w:rPr>
          <w:rFonts w:cs="Times New Roman"/>
          <w:szCs w:val="24"/>
        </w:rPr>
        <w:t xml:space="preserve"> These studies found </w:t>
      </w:r>
      <w:r w:rsidR="00143858" w:rsidRPr="007733D5">
        <w:t>that children w</w:t>
      </w:r>
      <w:r w:rsidR="00213111" w:rsidRPr="007733D5">
        <w:t>ith</w:t>
      </w:r>
      <w:r w:rsidR="00143858" w:rsidRPr="007733D5">
        <w:t xml:space="preserve"> severely decayed</w:t>
      </w:r>
      <w:r w:rsidR="00386E9E" w:rsidRPr="007733D5">
        <w:t>,</w:t>
      </w:r>
      <w:r w:rsidR="00143858" w:rsidRPr="007733D5">
        <w:t xml:space="preserve"> </w:t>
      </w:r>
      <w:proofErr w:type="spellStart"/>
      <w:r w:rsidR="00213111" w:rsidRPr="007733D5">
        <w:t>pulpally</w:t>
      </w:r>
      <w:proofErr w:type="spellEnd"/>
      <w:r w:rsidR="00213111" w:rsidRPr="007733D5">
        <w:t xml:space="preserve"> involved </w:t>
      </w:r>
      <w:r w:rsidR="00143858" w:rsidRPr="007733D5">
        <w:t>teeth had lower body weights</w:t>
      </w:r>
      <w:r w:rsidR="007245B9">
        <w:t>,</w:t>
      </w:r>
      <w:r w:rsidR="00143858" w:rsidRPr="007733D5">
        <w:t xml:space="preserve"> and </w:t>
      </w:r>
      <w:r w:rsidR="001B3FF9" w:rsidRPr="007733D5">
        <w:t>dental treatment</w:t>
      </w:r>
      <w:r w:rsidR="00143858" w:rsidRPr="007733D5">
        <w:t xml:space="preserve"> was followed by </w:t>
      </w:r>
      <w:r w:rsidR="00143858" w:rsidRPr="007733D5">
        <w:rPr>
          <w:rFonts w:cs="Times New Roman"/>
          <w:szCs w:val="24"/>
        </w:rPr>
        <w:t>significant weight gain</w:t>
      </w:r>
      <w:r w:rsidR="00143858" w:rsidRPr="007733D5">
        <w:t>.</w:t>
      </w:r>
      <w:r w:rsidR="00B815E1" w:rsidRPr="00B815E1">
        <w:rPr>
          <w:rFonts w:cs="Times New Roman"/>
          <w:szCs w:val="24"/>
        </w:rPr>
        <w:t xml:space="preserve"> </w:t>
      </w:r>
    </w:p>
    <w:p w14:paraId="4B692074" w14:textId="18CB8C72" w:rsidR="00C4261B" w:rsidRDefault="00D6103F" w:rsidP="00C4261B">
      <w:pPr>
        <w:rPr>
          <w:rFonts w:cs="Times New Roman"/>
          <w:szCs w:val="24"/>
        </w:rPr>
      </w:pPr>
      <w:r w:rsidRPr="00391107">
        <w:rPr>
          <w:rFonts w:cs="Times New Roman"/>
          <w:iCs/>
          <w:szCs w:val="24"/>
        </w:rPr>
        <w:lastRenderedPageBreak/>
        <w:t xml:space="preserve">While </w:t>
      </w:r>
      <w:r w:rsidRPr="00391107">
        <w:rPr>
          <w:rFonts w:cs="Times New Roman"/>
          <w:szCs w:val="24"/>
        </w:rPr>
        <w:t xml:space="preserve">most of the studies in </w:t>
      </w:r>
      <w:r w:rsidR="00934C4A" w:rsidRPr="00391107">
        <w:rPr>
          <w:rFonts w:cs="Times New Roman"/>
          <w:szCs w:val="24"/>
        </w:rPr>
        <w:t>LMICs</w:t>
      </w:r>
      <w:r w:rsidRPr="00391107">
        <w:rPr>
          <w:rFonts w:cs="Times New Roman"/>
          <w:szCs w:val="24"/>
        </w:rPr>
        <w:t xml:space="preserve"> reported inverse relationships, </w:t>
      </w:r>
      <w:r w:rsidR="00000B20">
        <w:rPr>
          <w:rFonts w:cs="Times New Roman"/>
          <w:szCs w:val="24"/>
        </w:rPr>
        <w:t>a l</w:t>
      </w:r>
      <w:r w:rsidR="00000B20" w:rsidRPr="00391107">
        <w:rPr>
          <w:rFonts w:cs="Times New Roman"/>
          <w:szCs w:val="24"/>
        </w:rPr>
        <w:t xml:space="preserve">imited number of studies </w:t>
      </w:r>
      <w:r w:rsidR="00000B20">
        <w:rPr>
          <w:rFonts w:cs="Times New Roman"/>
          <w:szCs w:val="24"/>
        </w:rPr>
        <w:t>including</w:t>
      </w:r>
      <w:r w:rsidR="00000B20" w:rsidRPr="00391107">
        <w:rPr>
          <w:rFonts w:cs="Times New Roman"/>
          <w:szCs w:val="24"/>
        </w:rPr>
        <w:t xml:space="preserve"> </w:t>
      </w:r>
      <w:r w:rsidR="00000B20">
        <w:rPr>
          <w:rFonts w:cs="Times New Roman"/>
          <w:szCs w:val="24"/>
        </w:rPr>
        <w:t xml:space="preserve">from </w:t>
      </w:r>
      <w:r w:rsidR="00000B20" w:rsidRPr="00391107">
        <w:rPr>
          <w:rFonts w:cs="Times New Roman"/>
          <w:szCs w:val="24"/>
        </w:rPr>
        <w:t>India</w:t>
      </w:r>
      <w:r w:rsidR="00660C0C" w:rsidRPr="00391107">
        <w:rPr>
          <w:rFonts w:cs="Times New Roman"/>
          <w:szCs w:val="24"/>
        </w:rPr>
        <w:fldChar w:fldCharType="begin" w:fldLock="1"/>
      </w:r>
      <w:r w:rsidR="00000B20">
        <w:rPr>
          <w:rFonts w:cs="Times New Roman"/>
          <w:szCs w:val="24"/>
        </w:rPr>
        <w:instrText>ADDIN CSL_CITATION { "citationItems" : [ { "id" : "ITEM-1", "itemData" : { "ISSN" : "1602-1622", "abstract" : "PURPOSE: To investigate the association between dental caries, obesity and socioeconomic status (SES) in 6-and 13-yearold school children in Davangere city, Karnataka, India., MATERIALS AND METHODS: Data were obtained from a cohort of 1,550 children. Dental caries detection was performed according to the World Health Organization criteria and the medical evaluation assessed the body mass index (BMI). With appropriate sample weighting, relationships between dmft/DMFT, obesity and socioeconomic status were assessed using the Kruskal-Wallis H test and multivariate logistic regression., RESULTS: The prevalence of dental caries was 28.9%. The mean dmft and DMFT scores for 6-year-olds were 2.1 + 3.75 and 0.16 + 0.59, respectively, and corresponding values for 13-year-olds were 0.03 + 0.19 and 0.91 + 2.04. Of the total sample, the mean BMI was 16.56 + 2.8. Approximately 63.4% of the children were classified as normal weight, 18.1% as overweight and 7.5% as obese. When adjusted for covariates, the logistic regression model showed that there was a significant association between overweight children (P &lt; 0.001), obese children (P &lt; 0.05) and caries prevalence., CONCLUSION: This study demonstrated a significant association between caries frequency and obesity in school children. In future preventive programmes, the importance of obesity should not only be emphasised with respect to general diseases but also with regard to carious lesions.", "author" : [ { "dropping-particle" : "", "family" : "Sakeenabi", "given" : "Basha", "non-dropping-particle" : "", "parse-names" : false, "suffix" : "" }, { "dropping-particle" : "", "family" : "Swamy", "given" : "Hiremath Shivalinga", "non-dropping-particle" : "", "parse-names" : false, "suffix" : "" }, { "dropping-particle" : "", "family" : "Mohammed", "given" : "Roshan Noor", "non-dropping-particle" : "", "parse-names" : false, "suffix" : "" } ], "container-title" : "Oral Health &amp; Preventive Dentistry", "id" : "ITEM-1", "issue" : "3", "issued" : { "date-parts" : [ [ "2012" ] ] }, "page" : "231-241", "publisher" : "Department of Preventive and Community Dentistry, College of Dental Sciences, Karnataka, India. drsaki@sify.com", "publisher-place" : "England", "title" : "Association between obesity, dental caries and socioeconomic status in 6- and 13-year-old school children.", "type" : "article-journal", "volume" : "10" }, "uris" : [ "http://www.mendeley.com/documents/?uuid=d82b3f9c-3eac-4223-8831-84eb2f48a668" ] }, { "id" : "ITEM-2", "itemData" : { "ISSN" : "1601-5037", "abstract" : "OBJECTIVE: To evaluate the relationship between obesity/overweight status, sugar consumption and dental caries among adolescents in Udupi District, India., METHODS: Study population consisted of 463 school children aged between 13 and 15 years. Information on age, sex, type of school attending and frequency of sugar consumption per day was recorded by a structured self-administered questionnaire. Body mass index (BMI) (height in metres and weight in kilograms) and caries measurements (DMFT) were taken by a trained recorder according to standard criteria., RESULTS: Majority of the children were having low normal weight, with 18.6% in overweight and 3.5% in obese groups. There was a significant difference in the frequency of sugar consumption between the BMI groups. Obese group of children had more caries than the overweight and low-normal-weight children. Correlation analysis showed significant positive relation with BMI, decayed teeth and DMFT. Regression analysis showed that caries experience had a significant association with male sex (OR = 2.09, CI = 1.01-4.33), overweight/obese (OR = 3.68, CI = 1.79-7.56) and frequency of sugar consumption more than once per day (OR = 3.13, CI = 1.25-7.85)., CONCLUSION: There was a significant association between overweight/obesity and caries experience among school children of Udupi District. Obesity and dental caries have common risk determinants and require a comprehensive multidisciplinary approach to paediatric patients by both medical and dental healthcare professionals. 2011 John Wiley &amp; Sons A/S.", "author" : [ { "dropping-particle" : "", "family" : "Honne", "given" : "T", "non-dropping-particle" : "", "parse-names" : false, "suffix" : "" }, { "dropping-particle" : "", "family" : "Pentapati", "given" : "K", "non-dropping-particle" : "", "parse-names" : false, "suffix" : "" }, { "dropping-particle" : "", "family" : "Kumar", "given" : "N", "non-dropping-particle" : "", "parse-names" : false, "suffix" : "" }, { "dropping-particle" : "", "family" : "Acharya", "given" : "S", "non-dropping-particle" : "", "parse-names" : false, "suffix" : "" } ], "container-title" : "International Journal of Dental Hygiene", "id" : "ITEM-2", "issue" : "4", "issued" : { "date-parts" : [ [ "2012" ] ] }, "page" : "240-244", "publisher" : "Department of Public Health Dentistry, Bapuji Dental College and Hospital, Davangere, Karnataka, India. dentisttips@gmail.com", "publisher-place" : "England", "title" : "Relationship between obesity/overweight status, sugar consumption and dental caries among adolescents in South India.", "type" : "article-journal", "volume" : "10" }, "uris" : [ "http://www.mendeley.com/documents/?uuid=df25575f-cac1-4ef6-84c2-0825c44071c2" ] }, { "id" : "ITEM-3", "itemData" : { "ISSN" : "1053-4628", "abstract" : "AIM: This study was undertaken to evaluate the relationship between Severe Early Childhood Caries (S-ECC) and Body Mass Index (BMI) in the absence of any underlying medical condition for the school going (3 to 6 years old) children of Mathura city, India., METHOD: One hundred caries free children (50 boys and 50 girls) and one hundred children (50 boys and 50 girls) affected with S-ECC in the age range of 3-6 years without any contributing medical history were included in the study. Measurements of the weight (kg) and height (m) were done using a standard balanced beam scale and stadiometer. The BMI (kg/m2) was determined and the body weight status was evaluated using CDC based classification for each child. Independent t-test was used to evaluate whether the weight, height and BMI of S-ECC children is significantly different from caries free children., RESULT: Although the weight of the S-ECC children is more when compared to the normal children, the difference is not statistically significant. However, the mean BMI of S-ECC children is more when compared to the caries free children which was found to be statistically significant at p &lt; 0.05. The body weight status of the Normal and S-ECC affected children based on the CDC classification revealed that 48% have been classified in underweight category and 43% in normal weight category and very few children are found to be at risk of overweight and overweight., CONCLUSIONS: A positive correlation between the BMI and S-ECC was observed in this study. 51% of caries free children and 45% of S-ECC children were classified in underweight category based on CDC classification.", "author" : [ { "dropping-particle" : "", "family" : "Bhoomika", "given" : "W", "non-dropping-particle" : "", "parse-names" : false, "suffix" : "" }, { "dropping-particle" : "", "family" : "Ramakrishna", "given" : "Y", "non-dropping-particle" : "", "parse-names" : false, "suffix" : "" }, { "dropping-particle" : "", "family" : "Munshi", "given" : "A K", "non-dropping-particle" : "", "parse-names" : false, "suffix" : "" } ], "container-title" : "The Journal of Clinical Pediatric Dentistry", "id" : "ITEM-3", "issue" : "3", "issued" : { "date-parts" : [ [ "2013" ] ] }, "page" : "235-242", "publisher" : "Dept of Pedodontics and Preventive Dentistry, K D Dental College and Hospital, Mathura--Delhi N H #2, Mathura, 281001, Uttar Pradesh, India.", "publisher-place" : "United States", "title" : "Relationship between severe early childhood caries and body mass index.", "type" : "article-journal", "volume" : "37" }, "uris" : [ "http://www.mendeley.com/documents/?uuid=4f9543c2-8208-431f-8423-d24bcbea082d" ] } ], "mendeley" : { "formattedCitation" : "&lt;sup&gt;13\u201315&lt;/sup&gt;", "plainTextFormattedCitation" : "13\u201315", "previouslyFormattedCitation" : "&lt;sup&gt;13\u201315&lt;/sup&gt;" }, "properties" : {  }, "schema" : "https://github.com/citation-style-language/schema/raw/master/csl-citation.json" }</w:instrText>
      </w:r>
      <w:r w:rsidR="00660C0C" w:rsidRPr="00391107">
        <w:rPr>
          <w:rFonts w:cs="Times New Roman"/>
          <w:szCs w:val="24"/>
        </w:rPr>
        <w:fldChar w:fldCharType="separate"/>
      </w:r>
      <w:r w:rsidR="00000B20" w:rsidRPr="003D25ED">
        <w:rPr>
          <w:rFonts w:cs="Times New Roman"/>
          <w:noProof/>
          <w:szCs w:val="24"/>
          <w:vertAlign w:val="superscript"/>
        </w:rPr>
        <w:t>13–15</w:t>
      </w:r>
      <w:r w:rsidR="00660C0C" w:rsidRPr="00391107">
        <w:rPr>
          <w:rFonts w:cs="Times New Roman"/>
          <w:szCs w:val="24"/>
        </w:rPr>
        <w:fldChar w:fldCharType="end"/>
      </w:r>
      <w:r w:rsidR="00000B20" w:rsidRPr="00391107">
        <w:rPr>
          <w:rFonts w:cs="Times New Roman"/>
          <w:szCs w:val="24"/>
        </w:rPr>
        <w:t>,  Iran</w:t>
      </w:r>
      <w:r w:rsidR="00660C0C" w:rsidRPr="00391107">
        <w:rPr>
          <w:rFonts w:cs="Times New Roman"/>
          <w:szCs w:val="24"/>
        </w:rPr>
        <w:fldChar w:fldCharType="begin" w:fldLock="1"/>
      </w:r>
      <w:r w:rsidR="00000B20">
        <w:rPr>
          <w:rFonts w:cs="Times New Roman"/>
          <w:szCs w:val="24"/>
        </w:rPr>
        <w:instrText>ADDIN CSL_CITATION { "citationItems" : [ { "id" : "ITEM-1", "itemData" : { "ISSN" : "1998-3603", "abstract" : "BACKGROUND: The aim of this study was to determine the association of dental caries and BMI-for-age in preschool children and whether BMI-for-age is similar or different between Severe Early Childhood Caries (S-ECC) and caries free children., MATERIALS AND METHODS: Four hundred preschool children aged 30-70 months were entered into this study. The parameters examined in this study were weight, height, BMI-for-age and number of decayed, extracted and filled surfaces of deciduous teeth (defs). Based on dental caries, the subjects were also divided into S-ECC and caries-free groups. Then data was analyzed by t-test, one-way ANOVA, multiple regression and logistic regression tests., RESULTS: The mean and SD of defs index was 8.37 + 11.2. In the underweight, normal-weight, at risk of overweight and overweight groups, these values were 4.89 + 10.8, 8.84 + 11.8, 8.68 + 10.6, and 10.39 + 10.2, respectively. Multiple regression analysis revealed a statistically a significant direct association between BMI-for-age and defs index (P = 0.001) after adjusting for gender and age. The percentage of subjects who were caries free and S-ECC was 44.8% and 51.2%, respectively. Logistic regression analysis showed that there was statistically a significant inverse association between BMI-for-age scores and the frequency of caries-free (P = 0.001) and a significant direct association with S-ECC children (P = 0.001)., CONCLUSIONS: The findings of this study demonstrated that there was an association between higher defs scores and severe early childhood caries with overweightness.", "author" : [ { "dropping-particle" : "", "family" : "Bagherian", "given" : "Ali", "non-dropping-particle" : "", "parse-names" : false, "suffix" : "" }, { "dropping-particle" : "", "family" : "Sadeghi", "given" : "Mostafa", "non-dropping-particle" : "", "parse-names" : false, "suffix" : "" } ], "container-title" : "Indian Journal of Dental Research : Official Publication of Indian Society for Dental Research", "id" : "ITEM-1", "issue" : "1", "issued" : { "date-parts" : [ [ "2013" ] ] }, "page" : "66-70", "publisher" : "Department of Restorative Dentistry, Dental School, Rafsanjan University of Medical Sciences, Rafsanjan, Iran.", "publisher-place" : "India", "title" : "Association between dental caries and age-specific body mass index in preschool children of an Iranian population.", "type" : "article-journal", "volume" : "24" }, "uris" : [ "http://www.mendeley.com/documents/?uuid=fa793580-c4ec-415c-b407-ffbc2ff62090" ] } ], "mendeley" : { "formattedCitation" : "&lt;sup&gt;16&lt;/sup&gt;", "plainTextFormattedCitation" : "16", "previouslyFormattedCitation" : "&lt;sup&gt;16&lt;/sup&gt;" }, "properties" : {  }, "schema" : "https://github.com/citation-style-language/schema/raw/master/csl-citation.json" }</w:instrText>
      </w:r>
      <w:r w:rsidR="00660C0C" w:rsidRPr="00391107">
        <w:rPr>
          <w:rFonts w:cs="Times New Roman"/>
          <w:szCs w:val="24"/>
        </w:rPr>
        <w:fldChar w:fldCharType="separate"/>
      </w:r>
      <w:r w:rsidR="00000B20" w:rsidRPr="003D25ED">
        <w:rPr>
          <w:rFonts w:cs="Times New Roman"/>
          <w:noProof/>
          <w:szCs w:val="24"/>
          <w:vertAlign w:val="superscript"/>
        </w:rPr>
        <w:t>16</w:t>
      </w:r>
      <w:r w:rsidR="00660C0C" w:rsidRPr="00391107">
        <w:rPr>
          <w:rFonts w:cs="Times New Roman"/>
          <w:szCs w:val="24"/>
        </w:rPr>
        <w:fldChar w:fldCharType="end"/>
      </w:r>
      <w:r w:rsidR="00000B20" w:rsidRPr="00391107">
        <w:rPr>
          <w:rFonts w:cs="Times New Roman"/>
          <w:szCs w:val="24"/>
        </w:rPr>
        <w:t xml:space="preserve">, </w:t>
      </w:r>
      <w:r w:rsidR="00000B20">
        <w:rPr>
          <w:rFonts w:cs="Times New Roman"/>
          <w:szCs w:val="24"/>
        </w:rPr>
        <w:t xml:space="preserve">and </w:t>
      </w:r>
      <w:r w:rsidR="00000B20" w:rsidRPr="00391107">
        <w:rPr>
          <w:rFonts w:cs="Times New Roman"/>
          <w:szCs w:val="24"/>
        </w:rPr>
        <w:t>China</w:t>
      </w:r>
      <w:r w:rsidR="00660C0C" w:rsidRPr="00391107">
        <w:rPr>
          <w:rFonts w:cs="Times New Roman"/>
          <w:szCs w:val="24"/>
        </w:rPr>
        <w:fldChar w:fldCharType="begin" w:fldLock="1"/>
      </w:r>
      <w:r w:rsidR="00765693">
        <w:rPr>
          <w:rFonts w:cs="Times New Roman"/>
          <w:szCs w:val="24"/>
        </w:rPr>
        <w:instrText>ADDIN CSL_CITATION { "citationItems" : [ { "id" : "ITEM-1", "itemData" : { "ISSN" : "1699-5198", "abstract" : "BACKGROUND: Previous study revealed that the link between dental caries and obesity has been controversial. The purpose of this research is to investigate the association between dental caries and obesity among primary school children in Wannan area, China., METHODS: A cross-sectional study was designed to collect the routine health screening data for primary school children aged 5-14 years in Wannan area,China, Overweight and obesity status were determined using the International Obesity Task Force standard (IOTF) BMI cut-off points. Caries status was recorded based on WHO recommendations., RESULTS: Our results revealed that the overall caries prevalence of the subjects was 44.9%, Maximum number of caries affected children belonged to underweight and normal group, followed by overweight, and the least number was obesity. These differences were statistically significant (chi-square test, P &lt; 0.001). Children with obesity were 1.908 times (OR =1.908; CI95%=1.750, 2.079) more likely have caries than children with underweight or health weight. Overweight children were 1.547 times (OR = 1.547; CI95% = 1.479, 1.618) more likely to have caries than children with underweight or health weight. After adjusted the gender and age, a statistically significant association was also observed between body mass index categories and caries., CONCLUSIONS: Obesity may have a significant effect on caries prevalence of primary school children in Wannan area, China. The importance of obesity should not only be emphasized with respect to general diseases but also with regard to carious lesions., Copyright AULA MEDICA EDICIONES 2014. Published by AULA MEDICA. All rights reserved.", "author" : [ { "dropping-particle" : "", "family" : "Yao", "given" : "Yingshui", "non-dropping-particle" : "", "parse-names" : false, "suffix" : "" }, { "dropping-particle" : "", "family" : "Ren", "given" : "Xiaohua", "non-dropping-particle" : "", "parse-names" : false, "suffix" : "" }, { "dropping-particle" : "", "family" : "Song", "given" : "Xiuli", "non-dropping-particle" : "", "parse-names" : false, "suffix" : "" }, { "dropping-particle" : "", "family" : "He", "given" : "Lianping", "non-dropping-particle" : "", "parse-names" : false, "suffix" : "" }, { "dropping-particle" : "", "family" : "Jin", "given" : "Yuelong", "non-dropping-particle" : "", "parse-names" : false, "suffix" : "" }, { "dropping-particle" : "", "family" : "Chen", "given" : "Yan", "non-dropping-particle" : "", "parse-names" : false, "suffix" : "" }, { "dropping-particle" : "", "family" : "Lu", "given" : "Wei", "non-dropping-particle" : "", "parse-names" : false, "suffix" : "" }, { "dropping-particle" : "", "family" : "Guo", "given" : "Daoxia", "non-dropping-particle" : "", "parse-names" : false, "suffix" : "" }, { "dropping-particle" : "", "family" : "Ding", "given" : "Lingling", "non-dropping-particle" : "", "parse-names" : false, "suffix" : "" }, { "dropping-particle" : "", "family" : "Tang", "given" : "Hui", "non-dropping-particle" : "", "parse-names" : false, "suffix" : "" }, { "dropping-particle" : "", "family" : "Wei", "given" : "Ningkai", "non-dropping-particle" : "", "parse-names" : false, "suffix" : "" }, { "dropping-particle" : "", "family" : "Qiu", "given" : "Shenwei", "non-dropping-particle" : "", "parse-names" : false, "suffix" : "" }, { "dropping-particle" : "", "family" : "Li", "given" : "Chaopin", "non-dropping-particle" : "", "parse-names" : false, "suffix" : "" } ], "container-title" : "Nutricion Hospitalaria", "id" : "ITEM-1", "issue" : "1", "issued" : { "date-parts" : [ [ "2014" ] ] }, "page" : "60-65", "publisher-place" : "Spain", "title" : "The relationship between dental caries and obesity among primary school children aged 5 to 14 years.", "type" : "article-journal", "volume" : "30" }, "uris" : [ "http://www.mendeley.com/documents/?uuid=4fdd8018-2686-41e6-ab0d-818878c92e15" ] } ], "mendeley" : { "formattedCitation" : "&lt;sup&gt;41&lt;/sup&gt;", "plainTextFormattedCitation" : "41", "previouslyFormattedCitation" : "&lt;sup&gt;41&lt;/sup&gt;" }, "properties" : {  }, "schema" : "https://github.com/citation-style-language/schema/raw/master/csl-citation.json" }</w:instrText>
      </w:r>
      <w:r w:rsidR="00660C0C" w:rsidRPr="00391107">
        <w:rPr>
          <w:rFonts w:cs="Times New Roman"/>
          <w:szCs w:val="24"/>
        </w:rPr>
        <w:fldChar w:fldCharType="separate"/>
      </w:r>
      <w:r w:rsidR="00765693" w:rsidRPr="00765693">
        <w:rPr>
          <w:rFonts w:cs="Times New Roman"/>
          <w:noProof/>
          <w:szCs w:val="24"/>
          <w:vertAlign w:val="superscript"/>
        </w:rPr>
        <w:t>41</w:t>
      </w:r>
      <w:r w:rsidR="00660C0C" w:rsidRPr="00391107">
        <w:rPr>
          <w:rFonts w:cs="Times New Roman"/>
          <w:szCs w:val="24"/>
        </w:rPr>
        <w:fldChar w:fldCharType="end"/>
      </w:r>
      <w:r w:rsidR="00000B20" w:rsidRPr="00391107">
        <w:rPr>
          <w:rFonts w:cs="Times New Roman"/>
          <w:szCs w:val="24"/>
        </w:rPr>
        <w:t xml:space="preserve"> reported a positive association </w:t>
      </w:r>
      <w:r w:rsidR="007245B9">
        <w:rPr>
          <w:rFonts w:cs="Times New Roman"/>
          <w:szCs w:val="24"/>
        </w:rPr>
        <w:t>between</w:t>
      </w:r>
      <w:r w:rsidR="007245B9" w:rsidRPr="00391107">
        <w:rPr>
          <w:rFonts w:cs="Times New Roman"/>
          <w:szCs w:val="24"/>
        </w:rPr>
        <w:t xml:space="preserve"> </w:t>
      </w:r>
      <w:r w:rsidR="00000B20" w:rsidRPr="00391107">
        <w:rPr>
          <w:rFonts w:cs="Times New Roman"/>
          <w:szCs w:val="24"/>
        </w:rPr>
        <w:t xml:space="preserve">dental caries and higher BMI which is contradictory to the present study findings. </w:t>
      </w:r>
      <w:r w:rsidR="00F14469">
        <w:rPr>
          <w:rFonts w:cs="Times New Roman"/>
          <w:szCs w:val="24"/>
        </w:rPr>
        <w:t>One explanation could be that</w:t>
      </w:r>
      <w:r w:rsidR="00DD5397" w:rsidRPr="00391107">
        <w:rPr>
          <w:rFonts w:cs="Times New Roman"/>
          <w:szCs w:val="24"/>
        </w:rPr>
        <w:t xml:space="preserve"> </w:t>
      </w:r>
      <w:r w:rsidR="00F14469">
        <w:rPr>
          <w:rFonts w:cs="Times New Roman"/>
          <w:szCs w:val="24"/>
        </w:rPr>
        <w:t>some</w:t>
      </w:r>
      <w:r w:rsidR="00F14469" w:rsidRPr="00391107">
        <w:rPr>
          <w:rFonts w:cs="Times New Roman"/>
          <w:szCs w:val="24"/>
        </w:rPr>
        <w:t xml:space="preserve"> </w:t>
      </w:r>
      <w:r w:rsidR="00DD5397" w:rsidRPr="00391107">
        <w:rPr>
          <w:rFonts w:cs="Times New Roman"/>
          <w:szCs w:val="24"/>
        </w:rPr>
        <w:t xml:space="preserve">of these studies </w:t>
      </w:r>
      <w:r w:rsidR="00DD5397">
        <w:rPr>
          <w:rFonts w:cs="Times New Roman"/>
          <w:szCs w:val="24"/>
        </w:rPr>
        <w:t>grouped</w:t>
      </w:r>
      <w:r w:rsidR="00DD5397" w:rsidRPr="00391107">
        <w:rPr>
          <w:rFonts w:cs="Times New Roman"/>
          <w:szCs w:val="24"/>
        </w:rPr>
        <w:t xml:space="preserve"> normal and underweight </w:t>
      </w:r>
      <w:r w:rsidR="00DD5397">
        <w:rPr>
          <w:rFonts w:cs="Times New Roman"/>
          <w:szCs w:val="24"/>
        </w:rPr>
        <w:t>children</w:t>
      </w:r>
      <w:r w:rsidR="00DD5397" w:rsidRPr="00391107">
        <w:rPr>
          <w:rFonts w:cs="Times New Roman"/>
          <w:szCs w:val="24"/>
        </w:rPr>
        <w:t xml:space="preserve"> together and </w:t>
      </w:r>
      <w:r w:rsidR="00C42612">
        <w:rPr>
          <w:rFonts w:cs="Times New Roman"/>
          <w:szCs w:val="24"/>
        </w:rPr>
        <w:t>did not</w:t>
      </w:r>
      <w:r w:rsidR="00DD5397" w:rsidRPr="00391107">
        <w:rPr>
          <w:rFonts w:cs="Times New Roman"/>
          <w:szCs w:val="24"/>
        </w:rPr>
        <w:t xml:space="preserve"> consider underweight </w:t>
      </w:r>
      <w:r w:rsidR="00DD5397">
        <w:rPr>
          <w:rFonts w:cs="Times New Roman"/>
          <w:szCs w:val="24"/>
        </w:rPr>
        <w:t xml:space="preserve">children </w:t>
      </w:r>
      <w:r w:rsidR="00DD5397" w:rsidRPr="00391107">
        <w:rPr>
          <w:rFonts w:cs="Times New Roman"/>
          <w:szCs w:val="24"/>
        </w:rPr>
        <w:t>as a distinct group</w:t>
      </w:r>
      <w:r w:rsidR="00043AB5">
        <w:rPr>
          <w:rFonts w:cs="Times New Roman"/>
          <w:szCs w:val="24"/>
        </w:rPr>
        <w:fldChar w:fldCharType="begin" w:fldLock="1"/>
      </w:r>
      <w:r w:rsidR="00043AB5">
        <w:rPr>
          <w:rFonts w:cs="Times New Roman"/>
          <w:szCs w:val="24"/>
        </w:rPr>
        <w:instrText>ADDIN CSL_CITATION { "citationItems" : [ { "id" : "ITEM-1", "itemData" : { "ISSN" : "1601-5037", "abstract" : "OBJECTIVE: To evaluate the relationship between obesity/overweight status, sugar consumption and dental caries among adolescents in Udupi District, India., METHODS: Study population consisted of 463 school children aged between 13 and 15 years. Information on age, sex, type of school attending and frequency of sugar consumption per day was recorded by a structured self-administered questionnaire. Body mass index (BMI) (height in metres and weight in kilograms) and caries measurements (DMFT) were taken by a trained recorder according to standard criteria., RESULTS: Majority of the children were having low normal weight, with 18.6% in overweight and 3.5% in obese groups. There was a significant difference in the frequency of sugar consumption between the BMI groups. Obese group of children had more caries than the overweight and low-normal-weight children. Correlation analysis showed significant positive relation with BMI, decayed teeth and DMFT. Regression analysis showed that caries experience had a significant association with male sex (OR = 2.09, CI = 1.01-4.33), overweight/obese (OR = 3.68, CI = 1.79-7.56) and frequency of sugar consumption more than once per day (OR = 3.13, CI = 1.25-7.85)., CONCLUSION: There was a significant association between overweight/obesity and caries experience among school children of Udupi District. Obesity and dental caries have common risk determinants and require a comprehensive multidisciplinary approach to paediatric patients by both medical and dental healthcare professionals. 2011 John Wiley &amp; Sons A/S.", "author" : [ { "dropping-particle" : "", "family" : "Honne", "given" : "T", "non-dropping-particle" : "", "parse-names" : false, "suffix" : "" }, { "dropping-particle" : "", "family" : "Pentapati", "given" : "K", "non-dropping-particle" : "", "parse-names" : false, "suffix" : "" }, { "dropping-particle" : "", "family" : "Kumar", "given" : "N", "non-dropping-particle" : "", "parse-names" : false, "suffix" : "" }, { "dropping-particle" : "", "family" : "Acharya", "given" : "S", "non-dropping-particle" : "", "parse-names" : false, "suffix" : "" } ], "container-title" : "International Journal of Dental Hygiene", "id" : "ITEM-1", "issue" : "4", "issued" : { "date-parts" : [ [ "2012" ] ] }, "page" : "240-244", "publisher" : "Department of Public Health Dentistry, Bapuji Dental College and Hospital, Davangere, Karnataka, India. dentisttips@gmail.com", "publisher-place" : "England", "title" : "Relationship between obesity/overweight status, sugar consumption and dental caries among adolescents in South India.", "type" : "article-journal", "volume" : "10" }, "uris" : [ "http://www.mendeley.com/documents/?uuid=df25575f-cac1-4ef6-84c2-0825c44071c2" ] }, { "id" : "ITEM-2", "itemData" : { "ISSN" : "1699-5198", "abstract" : "BACKGROUND: Previous study revealed that the link between dental caries and obesity has been controversial. The purpose of this research is to investigate the association between dental caries and obesity among primary school children in Wannan area, China., METHODS: A cross-sectional study was designed to collect the routine health screening data for primary school children aged 5-14 years in Wannan area,China, Overweight and obesity status were determined using the International Obesity Task Force standard (IOTF) BMI cut-off points. Caries status was recorded based on WHO recommendations., RESULTS: Our results revealed that the overall caries prevalence of the subjects was 44.9%, Maximum number of caries affected children belonged to underweight and normal group, followed by overweight, and the least number was obesity. These differences were statistically significant (chi-square test, P &lt; 0.001). Children with obesity were 1.908 times (OR =1.908; CI95%=1.750, 2.079) more likely have caries than children with underweight or health weight. Overweight children were 1.547 times (OR = 1.547; CI95% = 1.479, 1.618) more likely to have caries than children with underweight or health weight. After adjusted the gender and age, a statistically significant association was also observed between body mass index categories and caries., CONCLUSIONS: Obesity may have a significant effect on caries prevalence of primary school children in Wannan area, China. The importance of obesity should not only be emphasized with respect to general diseases but also with regard to carious lesions., Copyright AULA MEDICA EDICIONES 2014. Published by AULA MEDICA. All rights reserved.", "author" : [ { "dropping-particle" : "", "family" : "Yao", "given" : "Yingshui", "non-dropping-particle" : "", "parse-names" : false, "suffix" : "" }, { "dropping-particle" : "", "family" : "Ren", "given" : "Xiaohua", "non-dropping-particle" : "", "parse-names" : false, "suffix" : "" }, { "dropping-particle" : "", "family" : "Song", "given" : "Xiuli", "non-dropping-particle" : "", "parse-names" : false, "suffix" : "" }, { "dropping-particle" : "", "family" : "He", "given" : "Lianping", "non-dropping-particle" : "", "parse-names" : false, "suffix" : "" }, { "dropping-particle" : "", "family" : "Jin", "given" : "Yuelong", "non-dropping-particle" : "", "parse-names" : false, "suffix" : "" }, { "dropping-particle" : "", "family" : "Chen", "given" : "Yan", "non-dropping-particle" : "", "parse-names" : false, "suffix" : "" }, { "dropping-particle" : "", "family" : "Lu", "given" : "Wei", "non-dropping-particle" : "", "parse-names" : false, "suffix" : "" }, { "dropping-particle" : "", "family" : "Guo", "given" : "Daoxia", "non-dropping-particle" : "", "parse-names" : false, "suffix" : "" }, { "dropping-particle" : "", "family" : "Ding", "given" : "Lingling", "non-dropping-particle" : "", "parse-names" : false, "suffix" : "" }, { "dropping-particle" : "", "family" : "Tang", "given" : "Hui", "non-dropping-particle" : "", "parse-names" : false, "suffix" : "" }, { "dropping-particle" : "", "family" : "Wei", "given" : "Ningkai", "non-dropping-particle" : "", "parse-names" : false, "suffix" : "" }, { "dropping-particle" : "", "family" : "Qiu", "given" : "Shenwei", "non-dropping-particle" : "", "parse-names" : false, "suffix" : "" }, { "dropping-particle" : "", "family" : "Li", "given" : "Chaopin", "non-dropping-particle" : "", "parse-names" : false, "suffix" : "" } ], "container-title" : "Nutricion Hospitalaria", "id" : "ITEM-2", "issue" : "1", "issued" : { "date-parts" : [ [ "2014" ] ] }, "page" : "60-65", "publisher-place" : "Spain", "title" : "The relationship between dental caries and obesity among primary school children aged 5 to 14 years.", "type" : "article-journal", "volume" : "30" }, "uris" : [ "http://www.mendeley.com/documents/?uuid=4fdd8018-2686-41e6-ab0d-818878c92e15" ] } ], "mendeley" : { "formattedCitation" : "&lt;sup&gt;14,41&lt;/sup&gt;", "plainTextFormattedCitation" : "14,41", "previouslyFormattedCitation" : "&lt;sup&gt;14,41&lt;/sup&gt;" }, "properties" : {  }, "schema" : "https://github.com/citation-style-language/schema/raw/master/csl-citation.json" }</w:instrText>
      </w:r>
      <w:r w:rsidR="00043AB5">
        <w:rPr>
          <w:rFonts w:cs="Times New Roman"/>
          <w:szCs w:val="24"/>
        </w:rPr>
        <w:fldChar w:fldCharType="separate"/>
      </w:r>
      <w:r w:rsidR="00043AB5" w:rsidRPr="00043AB5">
        <w:rPr>
          <w:rFonts w:cs="Times New Roman"/>
          <w:noProof/>
          <w:szCs w:val="24"/>
          <w:vertAlign w:val="superscript"/>
        </w:rPr>
        <w:t>14,41</w:t>
      </w:r>
      <w:r w:rsidR="00043AB5">
        <w:rPr>
          <w:rFonts w:cs="Times New Roman"/>
          <w:szCs w:val="24"/>
        </w:rPr>
        <w:fldChar w:fldCharType="end"/>
      </w:r>
      <w:r w:rsidR="00DD5397" w:rsidRPr="00391107">
        <w:rPr>
          <w:rFonts w:cs="Times New Roman"/>
          <w:szCs w:val="24"/>
        </w:rPr>
        <w:t xml:space="preserve">. </w:t>
      </w:r>
      <w:r w:rsidR="00E31052" w:rsidRPr="00391107">
        <w:rPr>
          <w:rFonts w:cs="Times New Roman"/>
          <w:szCs w:val="24"/>
        </w:rPr>
        <w:t>Moreover, most of these studies conducted only basic statistical analyses</w:t>
      </w:r>
      <w:r w:rsidR="006C664B">
        <w:rPr>
          <w:rFonts w:cs="Times New Roman"/>
          <w:szCs w:val="24"/>
        </w:rPr>
        <w:fldChar w:fldCharType="begin" w:fldLock="1"/>
      </w:r>
      <w:r w:rsidR="006C664B">
        <w:rPr>
          <w:rFonts w:cs="Times New Roman"/>
          <w:szCs w:val="24"/>
        </w:rPr>
        <w:instrText>ADDIN CSL_CITATION { "citationItems" : [ { "id" : "ITEM-1", "itemData" : { "ISSN" : "1053-4628", "abstract" : "AIM: This study was undertaken to evaluate the relationship between Severe Early Childhood Caries (S-ECC) and Body Mass Index (BMI) in the absence of any underlying medical condition for the school going (3 to 6 years old) children of Mathura city, India., METHOD: One hundred caries free children (50 boys and 50 girls) and one hundred children (50 boys and 50 girls) affected with S-ECC in the age range of 3-6 years without any contributing medical history were included in the study. Measurements of the weight (kg) and height (m) were done using a standard balanced beam scale and stadiometer. The BMI (kg/m2) was determined and the body weight status was evaluated using CDC based classification for each child. Independent t-test was used to evaluate whether the weight, height and BMI of S-ECC children is significantly different from caries free children., RESULT: Although the weight of the S-ECC children is more when compared to the normal children, the difference is not statistically significant. However, the mean BMI of S-ECC children is more when compared to the caries free children which was found to be statistically significant at p &lt; 0.05. The body weight status of the Normal and S-ECC affected children based on the CDC classification revealed that 48% have been classified in underweight category and 43% in normal weight category and very few children are found to be at risk of overweight and overweight., CONCLUSIONS: A positive correlation between the BMI and S-ECC was observed in this study. 51% of caries free children and 45% of S-ECC children were classified in underweight category based on CDC classification.", "author" : [ { "dropping-particle" : "", "family" : "Bhoomika", "given" : "W", "non-dropping-particle" : "", "parse-names" : false, "suffix" : "" }, { "dropping-particle" : "", "family" : "Ramakrishna", "given" : "Y", "non-dropping-particle" : "", "parse-names" : false, "suffix" : "" }, { "dropping-particle" : "", "family" : "Munshi", "given" : "A K", "non-dropping-particle" : "", "parse-names" : false, "suffix" : "" } ], "container-title" : "The Journal of Clinical Pediatric Dentistry", "id" : "ITEM-1", "issue" : "3", "issued" : { "date-parts" : [ [ "2013" ] ] }, "page" : "235-242", "publisher" : "Dept of Pedodontics and Preventive Dentistry, K D Dental College and Hospital, Mathura--Delhi N H #2, Mathura, 281001, Uttar Pradesh, India.", "publisher-place" : "United States", "title" : "Relationship between severe early childhood caries and body mass index.", "type" : "article-journal", "volume" : "37" }, "uris" : [ "http://www.mendeley.com/documents/?uuid=4f9543c2-8208-431f-8423-d24bcbea082d" ] } ], "mendeley" : { "formattedCitation" : "&lt;sup&gt;15&lt;/sup&gt;", "plainTextFormattedCitation" : "15", "previouslyFormattedCitation" : "&lt;sup&gt;15&lt;/sup&gt;" }, "properties" : {  }, "schema" : "https://github.com/citation-style-language/schema/raw/master/csl-citation.json" }</w:instrText>
      </w:r>
      <w:r w:rsidR="006C664B">
        <w:rPr>
          <w:rFonts w:cs="Times New Roman"/>
          <w:szCs w:val="24"/>
        </w:rPr>
        <w:fldChar w:fldCharType="separate"/>
      </w:r>
      <w:r w:rsidR="006C664B" w:rsidRPr="006C664B">
        <w:rPr>
          <w:rFonts w:cs="Times New Roman"/>
          <w:noProof/>
          <w:szCs w:val="24"/>
          <w:vertAlign w:val="superscript"/>
        </w:rPr>
        <w:t>15</w:t>
      </w:r>
      <w:r w:rsidR="006C664B">
        <w:rPr>
          <w:rFonts w:cs="Times New Roman"/>
          <w:szCs w:val="24"/>
        </w:rPr>
        <w:fldChar w:fldCharType="end"/>
      </w:r>
      <w:r w:rsidR="00E31052" w:rsidRPr="00391107">
        <w:rPr>
          <w:rFonts w:cs="Times New Roman"/>
          <w:szCs w:val="24"/>
        </w:rPr>
        <w:t xml:space="preserve"> </w:t>
      </w:r>
      <w:r w:rsidR="006C664B">
        <w:rPr>
          <w:rFonts w:cs="Times New Roman"/>
          <w:szCs w:val="24"/>
        </w:rPr>
        <w:t>or</w:t>
      </w:r>
      <w:r w:rsidR="00E31052" w:rsidRPr="00391107">
        <w:rPr>
          <w:rFonts w:cs="Times New Roman"/>
          <w:szCs w:val="24"/>
        </w:rPr>
        <w:t xml:space="preserve"> did not account for </w:t>
      </w:r>
      <w:r w:rsidR="00E31052">
        <w:rPr>
          <w:rFonts w:cs="Times New Roman"/>
          <w:szCs w:val="24"/>
        </w:rPr>
        <w:t xml:space="preserve">potentially </w:t>
      </w:r>
      <w:r w:rsidR="00E31052" w:rsidRPr="00391107">
        <w:rPr>
          <w:rFonts w:cs="Times New Roman"/>
          <w:szCs w:val="24"/>
        </w:rPr>
        <w:t>confounding factors</w:t>
      </w:r>
      <w:r w:rsidR="006C664B">
        <w:rPr>
          <w:rFonts w:cs="Times New Roman"/>
          <w:szCs w:val="24"/>
        </w:rPr>
        <w:fldChar w:fldCharType="begin" w:fldLock="1"/>
      </w:r>
      <w:r w:rsidR="006C664B">
        <w:rPr>
          <w:rFonts w:cs="Times New Roman"/>
          <w:szCs w:val="24"/>
        </w:rPr>
        <w:instrText>ADDIN CSL_CITATION { "citationItems" : [ { "id" : "ITEM-1", "itemData" : { "ISSN" : "1998-3603", "abstract" : "BACKGROUND: The aim of this study was to determine the association of dental caries and BMI-for-age in preschool children and whether BMI-for-age is similar or different between Severe Early Childhood Caries (S-ECC) and caries free children., MATERIALS AND METHODS: Four hundred preschool children aged 30-70 months were entered into this study. The parameters examined in this study were weight, height, BMI-for-age and number of decayed, extracted and filled surfaces of deciduous teeth (defs). Based on dental caries, the subjects were also divided into S-ECC and caries-free groups. Then data was analyzed by t-test, one-way ANOVA, multiple regression and logistic regression tests., RESULTS: The mean and SD of defs index was 8.37 + 11.2. In the underweight, normal-weight, at risk of overweight and overweight groups, these values were 4.89 + 10.8, 8.84 + 11.8, 8.68 + 10.6, and 10.39 + 10.2, respectively. Multiple regression analysis revealed a statistically a significant direct association between BMI-for-age and defs index (P = 0.001) after adjusting for gender and age. The percentage of subjects who were caries free and S-ECC was 44.8% and 51.2%, respectively. Logistic regression analysis showed that there was statistically a significant inverse association between BMI-for-age scores and the frequency of caries-free (P = 0.001) and a significant direct association with S-ECC children (P = 0.001)., CONCLUSIONS: The findings of this study demonstrated that there was an association between higher defs scores and severe early childhood caries with overweightness.", "author" : [ { "dropping-particle" : "", "family" : "Bagherian", "given" : "Ali", "non-dropping-particle" : "", "parse-names" : false, "suffix" : "" }, { "dropping-particle" : "", "family" : "Sadeghi", "given" : "Mostafa", "non-dropping-particle" : "", "parse-names" : false, "suffix" : "" } ], "container-title" : "Indian Journal of Dental Research : Official Publication of Indian Society for Dental Research", "id" : "ITEM-1", "issue" : "1", "issued" : { "date-parts" : [ [ "2013" ] ] }, "page" : "66-70", "publisher" : "Department of Restorative Dentistry, Dental School, Rafsanjan University of Medical Sciences, Rafsanjan, Iran.", "publisher-place" : "India", "title" : "Association between dental caries and age-specific body mass index in preschool children of an Iranian population.", "type" : "article-journal", "volume" : "24" }, "uris" : [ "http://www.mendeley.com/documents/?uuid=fa793580-c4ec-415c-b407-ffbc2ff62090" ] }, { "id" : "ITEM-2", "itemData" : { "ISSN" : "1699-5198", "abstract" : "BACKGROUND: Previous study revealed that the link between dental caries and obesity has been controversial. The purpose of this research is to investigate the association between dental caries and obesity among primary school children in Wannan area, China., METHODS: A cross-sectional study was designed to collect the routine health screening data for primary school children aged 5-14 years in Wannan area,China, Overweight and obesity status were determined using the International Obesity Task Force standard (IOTF) BMI cut-off points. Caries status was recorded based on WHO recommendations., RESULTS: Our results revealed that the overall caries prevalence of the subjects was 44.9%, Maximum number of caries affected children belonged to underweight and normal group, followed by overweight, and the least number was obesity. These differences were statistically significant (chi-square test, P &lt; 0.001). Children with obesity were 1.908 times (OR =1.908; CI95%=1.750, 2.079) more likely have caries than children with underweight or health weight. Overweight children were 1.547 times (OR = 1.547; CI95% = 1.479, 1.618) more likely to have caries than children with underweight or health weight. After adjusted the gender and age, a statistically significant association was also observed between body mass index categories and caries., CONCLUSIONS: Obesity may have a significant effect on caries prevalence of primary school children in Wannan area, China. The importance of obesity should not only be emphasized with respect to general diseases but also with regard to carious lesions., Copyright AULA MEDICA EDICIONES 2014. Published by AULA MEDICA. All rights reserved.", "author" : [ { "dropping-particle" : "", "family" : "Yao", "given" : "Yingshui", "non-dropping-particle" : "", "parse-names" : false, "suffix" : "" }, { "dropping-particle" : "", "family" : "Ren", "given" : "Xiaohua", "non-dropping-particle" : "", "parse-names" : false, "suffix" : "" }, { "dropping-particle" : "", "family" : "Song", "given" : "Xiuli", "non-dropping-particle" : "", "parse-names" : false, "suffix" : "" }, { "dropping-particle" : "", "family" : "He", "given" : "Lianping", "non-dropping-particle" : "", "parse-names" : false, "suffix" : "" }, { "dropping-particle" : "", "family" : "Jin", "given" : "Yuelong", "non-dropping-particle" : "", "parse-names" : false, "suffix" : "" }, { "dropping-particle" : "", "family" : "Chen", "given" : "Yan", "non-dropping-particle" : "", "parse-names" : false, "suffix" : "" }, { "dropping-particle" : "", "family" : "Lu", "given" : "Wei", "non-dropping-particle" : "", "parse-names" : false, "suffix" : "" }, { "dropping-particle" : "", "family" : "Guo", "given" : "Daoxia", "non-dropping-particle" : "", "parse-names" : false, "suffix" : "" }, { "dropping-particle" : "", "family" : "Ding", "given" : "Lingling", "non-dropping-particle" : "", "parse-names" : false, "suffix" : "" }, { "dropping-particle" : "", "family" : "Tang", "given" : "Hui", "non-dropping-particle" : "", "parse-names" : false, "suffix" : "" }, { "dropping-particle" : "", "family" : "Wei", "given" : "Ningkai", "non-dropping-particle" : "", "parse-names" : false, "suffix" : "" }, { "dropping-particle" : "", "family" : "Qiu", "given" : "Shenwei", "non-dropping-particle" : "", "parse-names" : false, "suffix" : "" }, { "dropping-particle" : "", "family" : "Li", "given" : "Chaopin", "non-dropping-particle" : "", "parse-names" : false, "suffix" : "" } ], "container-title" : "Nutricion Hospitalaria", "id" : "ITEM-2", "issue" : "1", "issued" : { "date-parts" : [ [ "2014" ] ] }, "page" : "60-65", "publisher-place" : "Spain", "title" : "The relationship between dental caries and obesity among primary school children aged 5 to 14 years.", "type" : "article-journal", "volume" : "30" }, "uris" : [ "http://www.mendeley.com/documents/?uuid=4fdd8018-2686-41e6-ab0d-818878c92e15" ] } ], "mendeley" : { "formattedCitation" : "&lt;sup&gt;16,41&lt;/sup&gt;", "plainTextFormattedCitation" : "16,41", "previouslyFormattedCitation" : "&lt;sup&gt;16,41&lt;/sup&gt;" }, "properties" : {  }, "schema" : "https://github.com/citation-style-language/schema/raw/master/csl-citation.json" }</w:instrText>
      </w:r>
      <w:r w:rsidR="006C664B">
        <w:rPr>
          <w:rFonts w:cs="Times New Roman"/>
          <w:szCs w:val="24"/>
        </w:rPr>
        <w:fldChar w:fldCharType="separate"/>
      </w:r>
      <w:r w:rsidR="006C664B" w:rsidRPr="006C664B">
        <w:rPr>
          <w:rFonts w:cs="Times New Roman"/>
          <w:noProof/>
          <w:szCs w:val="24"/>
          <w:vertAlign w:val="superscript"/>
        </w:rPr>
        <w:t>16,41</w:t>
      </w:r>
      <w:r w:rsidR="006C664B">
        <w:rPr>
          <w:rFonts w:cs="Times New Roman"/>
          <w:szCs w:val="24"/>
        </w:rPr>
        <w:fldChar w:fldCharType="end"/>
      </w:r>
      <w:r w:rsidR="00E31052" w:rsidRPr="00391107">
        <w:rPr>
          <w:rFonts w:cs="Times New Roman"/>
          <w:szCs w:val="24"/>
        </w:rPr>
        <w:t xml:space="preserve">. </w:t>
      </w:r>
      <w:r w:rsidR="00386E9E" w:rsidRPr="007733D5">
        <w:rPr>
          <w:rFonts w:cs="Times New Roman"/>
          <w:szCs w:val="24"/>
        </w:rPr>
        <w:t>O</w:t>
      </w:r>
      <w:r w:rsidR="00DF5B52" w:rsidRPr="007733D5">
        <w:rPr>
          <w:rFonts w:cs="Times New Roman"/>
          <w:szCs w:val="24"/>
        </w:rPr>
        <w:t xml:space="preserve">ther studies </w:t>
      </w:r>
      <w:r w:rsidR="00B815E1" w:rsidRPr="007733D5">
        <w:rPr>
          <w:rFonts w:cs="Times New Roman"/>
          <w:szCs w:val="24"/>
        </w:rPr>
        <w:t>reported no significant associations between dental caries and BMI after accounting for socioeconomic factors</w:t>
      </w:r>
      <w:r w:rsidR="00B815E1">
        <w:rPr>
          <w:rFonts w:cs="Times New Roman"/>
          <w:szCs w:val="24"/>
        </w:rPr>
        <w:t>.</w:t>
      </w:r>
      <w:r w:rsidR="00B815E1" w:rsidRPr="007733D5">
        <w:rPr>
          <w:rFonts w:cs="Times New Roman"/>
          <w:szCs w:val="24"/>
        </w:rPr>
        <w:fldChar w:fldCharType="begin" w:fldLock="1"/>
      </w:r>
      <w:r w:rsidR="00CD6B3C">
        <w:rPr>
          <w:rFonts w:cs="Times New Roman"/>
          <w:szCs w:val="24"/>
        </w:rPr>
        <w:instrText>ADDIN CSL_CITATION { "citationItems" : [ { "id" : "ITEM-1", "itemData" : { "DOI" : "10.1111/idj.12259", "ISSN" : "00206539", "abstract" : "OBJECTIVES: To determine the association of body mass index (BMI) with dental caries in Indian schoolchildren, and to analyse the influence of socio-economic status (SES)., METHODS: The study population consisted of 11- to 14-year-old children from Medak District in Telangana State, India. The Indian Academy of Paediatrics 2015 growth charts were used to categorise children as underweight, overweight, normal or obese, based on their BMI. Data on the SES of the family were collected through questionnaires. Clinical examination for dental caries was performed by a single examiner., RESULTS: A total of 1,092 subjects returned questionnaires and were clinically examined (giving a response rate of 85%). There were no significant differences in caries prevalence and experience across the categories of BMI. However, caries prevalence and experience in overweight children were 24.8% and 0.69 +/- 1.51, respectively, while the corresponding values in normal-weight children were 35% and 0.85 +/- 1.50, respectively. Among children of high-SES families, overweight children had approximately 71% fewer caries than did those who were normal weight [incidence rate ratio (IRR) = 0.29; 95% CI: 0.11-0.78)]., CONCLUSIONS: BMI was not associated with dental caries prevalence and experience in this population. The association of BMI with dental caries varied across SES categories. In the high-SES category, overweight children experienced fewer caries than did normal-weight children., Copyright \u00a9 2016 FDI World Dental Federation.", "author" : [ { "dropping-particle" : "", "family" : "Kumar", "given" : "Santhosh", "non-dropping-particle" : "", "parse-names" : false, "suffix" : "" }, { "dropping-particle" : "", "family" : "Kroon", "given" : "Jeroen", "non-dropping-particle" : "", "parse-names" : false, "suffix" : "" }, { "dropping-particle" : "", "family" : "Lalloo", "given" : "Ratilal", "non-dropping-particle" : "", "parse-names" : false, "suffix" : "" }, { "dropping-particle" : "", "family" : "Kulkarni", "given" : "Suhas", "non-dropping-particle" : "", "parse-names" : false, "suffix" : "" }, { "dropping-particle" : "", "family" : "Johnson", "given" : "Newell W", "non-dropping-particle" : "", "parse-names" : false, "suffix" : "" } ], "container-title" : "International Dental Journal", "id" : "ITEM-1", "issue" : "2", "issued" : { "date-parts" : [ [ "2017", "4" ] ] }, "note" : "BMI was not associated with dental caries prevalence and experience in this population. The association of BMI with dental caries varied across SES categories. In the high-SES category, overweight children experienced fewer caries than did normal-weight children", "page" : "91-97", "publisher-place" : "England", "title" : "Relationship between body mass index and dental caries in children, and the influence of socio-economic status", "type" : "article-journal", "volume" : "67" }, "uris" : [ "http://www.mendeley.com/documents/?uuid=e5acdc33-fa89-4560-9ff1-756d91cbb7d6" ] }, { "id" : "ITEM-2", "itemData" : { "DOI" : "DOI 10.1007/s00784-012-0849-3", "ISSN" : "1436-3771", "abstract" : "OBJECTIVES: The aims of the study were (1) to assess in 6- to 7-year-old Filipino children caries prevalence and experience and the weight status and (2) to investigate the association between dental caries and weight status., MATERIALS AND METHODS: Dental and anthropometric examinations were conducted on 1,962 6- to 7-year-old children during the National Oral Health Survey in 2005-2006. Dental caries assessments were carried out using World Health Organisation (WHO) criteria (1997). Weight status was assessed with body mass index according to WHO growth reference. A multivariable logistic regression model was applied to investigate the effect of dental caries and sociodemographic variables on the children's weight status., RESULTS: Caries prevalence was 96.8 % in primary and 39.7 % in permanent teeth, and caries experience was 8.4 dmft and ios (OR) 0.70, confidence interval (CI) 0.55-0.88. Children living in rural areas and with no television at home were more likely to be underweight (OR 1.36, CI 1.07-1.72; OR 1.37, CI 1.07-1.76, respectively). Fewer primary and permanent teeth were risk factors for being underweight (OR 0.93, CI 0.92-0.95; OR 0.90, CI 0.89-0.94, respectively)., CONCLUSIONS: Underweight was associated stronger with demographic and socioeconomic conditions than with dental variables. However, underweight and dental caries are public health issues of high priority affecting children at an important phase of their development.\\n\\nCLINICAL RELEVANCE: Definite conclusions upon an association between dental caries and weight status in high caries risk schoolchildren cannot be drawn.0.6 DMFT. Of the children, 17.8 % were underweight, 73.0 % had normalweight, 6.0 % were overweight and 3.2 % were obese. Girls had a lower risk of being underweight than boys odds rat", "author" : [ { "dropping-particle" : "", "family" : "Heinrich-Weltzien", "given" : "Roswitha", "non-dropping-particle" : "", "parse-names" : false, "suffix" : "" }, { "dropping-particle" : "", "family" : "Monse", "given" : "Bella", "non-dropping-particle" : "", "parse-names" : false, "suffix" : "" }, { "dropping-particle" : "", "family" : "Benzian", "given" : "Habib", "non-dropping-particle" : "", "parse-names" : false, "suffix" : "" }, { "dropping-particle" : "", "family" : "Heinrich", "given" : "Joachim", "non-dropping-particle" : "", "parse-names" : false, "suffix" : "" }, { "dropping-particle" : "", "family" : "Kromeyer-Hauschild", "given" : "Katrin", "non-dropping-particle" : "", "parse-names" : false, "suffix" : "" } ], "container-title" : "Clinical Oral Investigations", "id" : "ITEM-2", "issue" : "6", "issued" : { "date-parts" : [ [ "2013" ] ] }, "page" : "1515-1523", "publisher" : "WHO Collaborating Centre for Prevention of Oral Diseases, Department of Preventive and Paediatric Dentistry, Jena University Hospital, Bachstr. 18, 07743, Jena, Germany. roswitha.heinrich-weltzien@med.uni-jena.de", "publisher-place" : "Germany", "title" : "Association of dental caries and weight status in 6- to 7-year-old Filipino children.", "type" : "article-journal", "volume" : "17" }, "uris" : [ "http://www.mendeley.com/documents/?uuid=74d5d68b-9025-4ea9-b6de-fe789ed88f8e" ] } ], "mendeley" : { "formattedCitation" : "&lt;sup&gt;42,43&lt;/sup&gt;", "plainTextFormattedCitation" : "42,43", "previouslyFormattedCitation" : "&lt;sup&gt;42,43&lt;/sup&gt;" }, "properties" : {  }, "schema" : "https://github.com/citation-style-language/schema/raw/master/csl-citation.json" }</w:instrText>
      </w:r>
      <w:r w:rsidR="00B815E1" w:rsidRPr="007733D5">
        <w:rPr>
          <w:rFonts w:cs="Times New Roman"/>
          <w:szCs w:val="24"/>
        </w:rPr>
        <w:fldChar w:fldCharType="separate"/>
      </w:r>
      <w:r w:rsidR="00765693" w:rsidRPr="00765693">
        <w:rPr>
          <w:rFonts w:cs="Times New Roman"/>
          <w:noProof/>
          <w:szCs w:val="24"/>
          <w:vertAlign w:val="superscript"/>
        </w:rPr>
        <w:t>42,43</w:t>
      </w:r>
      <w:r w:rsidR="00B815E1" w:rsidRPr="007733D5">
        <w:rPr>
          <w:rFonts w:cs="Times New Roman"/>
          <w:szCs w:val="24"/>
        </w:rPr>
        <w:fldChar w:fldCharType="end"/>
      </w:r>
      <w:r w:rsidR="00751BFC">
        <w:rPr>
          <w:rFonts w:cs="Times New Roman"/>
          <w:szCs w:val="24"/>
        </w:rPr>
        <w:t xml:space="preserve"> </w:t>
      </w:r>
      <w:r w:rsidR="00F14469">
        <w:rPr>
          <w:rFonts w:cs="Times New Roman"/>
          <w:szCs w:val="24"/>
        </w:rPr>
        <w:t xml:space="preserve">Similarly, two </w:t>
      </w:r>
      <w:r w:rsidR="00B815E1">
        <w:rPr>
          <w:rFonts w:cs="Times New Roman"/>
          <w:szCs w:val="24"/>
        </w:rPr>
        <w:t xml:space="preserve">studies </w:t>
      </w:r>
      <w:r w:rsidR="00DF5B52" w:rsidRPr="007733D5">
        <w:rPr>
          <w:rFonts w:cs="Times New Roman"/>
          <w:szCs w:val="24"/>
        </w:rPr>
        <w:t>from India</w:t>
      </w:r>
      <w:r w:rsidR="00DF5B52" w:rsidRPr="007733D5">
        <w:rPr>
          <w:rFonts w:cs="Times New Roman"/>
          <w:szCs w:val="24"/>
        </w:rPr>
        <w:fldChar w:fldCharType="begin" w:fldLock="1"/>
      </w:r>
      <w:r w:rsidR="00A55EB8">
        <w:rPr>
          <w:rFonts w:cs="Times New Roman"/>
          <w:szCs w:val="24"/>
        </w:rPr>
        <w:instrText>ADDIN CSL_CITATION { "citationItems" : [ { "id" : "ITEM-1", "itemData" : { "ISSN" : "1526-3711", "abstract" : "INTRODUCTION: Overweight and obesity are growing health-related problems worldwide, and it is currently the most prevalent nutritional disorder among children and adolescents. The objective of this study was to assess the association between overweight and dental caries among 12- to 15-year-old schoolchildren in Mangaluru district, Karnataka, India., MATERIALS AND METHODS: Data were obtained from 2000 school-going children aged 12 to 15 years. The children were categorized as overweight and normal-weight group by assessing the body mass index (BMI). Body mass index was categorized using the classification system given by the International Obesity Task Force (IOTF) and obtained in units of kg/m2. The dental caries was assessed by detection and was performed according to decayed, missing, and filled teeth (DMFT) index., RESULTS: Of the 2000 children examined, the mean BMI recorded was 26.87 +/- 2.26 for the overweight children and 20.82 +/- 1.48 for the normal-weight children. Even though the DMFT (3.90 +/- 2.95) in the overweight children was slightly higher than the control group (3.36 +/- 2.73), it was not statistically significant., CONCLUSION: Within the confines of the present study, it can be concluded that there is no significant association between overweight and dental caries among the schoolchildren of Mangaluru district in Karnataka. Longitudinal studies are necessary to substantiate the possible relationships between dental caries and overweight in children. Knowledge of these relationships could lead to preventive health measures designed to reduce the prevalence of both obesity and dental caries.", "author" : [ { "dropping-particle" : "", "family" : "Kottayi", "given" : "Soni", "non-dropping-particle" : "", "parse-names" : false, "suffix" : "" }, { "dropping-particle" : "", "family" : "Bhat", "given" : "Sham S", "non-dropping-particle" : "", "parse-names" : false, "suffix" : "" }, { "dropping-particle" : "", "family" : "Hegde", "given" : "K Sundeep", "non-dropping-particle" : "", "parse-names" : false, "suffix" : "" }, { "dropping-particle" : "", "family" : "Peedikayil", "given" : "Faizal C", "non-dropping-particle" : "", "parse-names" : false, "suffix" : "" }, { "dropping-particle" : "", "family" : "Chandru", "given" : "T P", "non-dropping-particle" : "", "parse-names" : false, "suffix" : "" }, { "dropping-particle" : "", "family" : "Anil", "given" : "Sukumaran", "non-dropping-particle" : "", "parse-names" : false, "suffix" : "" } ], "container-title" : "The Journal of Contemporary Dental Practice", "id" : "ITEM-1", "issue" : "9", "issued" : { "date-parts" : [ [ "2016" ] ] }, "page" : "750-754", "publisher-place" : "India", "title" : "A Cross-sectional Study of the Prevalence of Dental Caries among 12- to 15-year-old Overweight Schoolchildren.", "type" : "article-journal", "volume" : "17" }, "uris" : [ "http://www.mendeley.com/documents/?uuid=e2c9667d-34af-4472-b44d-34c46c96a488" ] } ], "mendeley" : { "formattedCitation" : "&lt;sup&gt;44&lt;/sup&gt;", "plainTextFormattedCitation" : "44", "previouslyFormattedCitation" : "&lt;sup&gt;44&lt;/sup&gt;" }, "properties" : {  }, "schema" : "https://github.com/citation-style-language/schema/raw/master/csl-citation.json" }</w:instrText>
      </w:r>
      <w:r w:rsidR="00DF5B52" w:rsidRPr="007733D5">
        <w:rPr>
          <w:rFonts w:cs="Times New Roman"/>
          <w:szCs w:val="24"/>
        </w:rPr>
        <w:fldChar w:fldCharType="separate"/>
      </w:r>
      <w:r w:rsidR="00A55EB8" w:rsidRPr="00A55EB8">
        <w:rPr>
          <w:rFonts w:cs="Times New Roman"/>
          <w:noProof/>
          <w:szCs w:val="24"/>
          <w:vertAlign w:val="superscript"/>
        </w:rPr>
        <w:t>44</w:t>
      </w:r>
      <w:r w:rsidR="00DF5B52" w:rsidRPr="007733D5">
        <w:rPr>
          <w:rFonts w:cs="Times New Roman"/>
          <w:szCs w:val="24"/>
        </w:rPr>
        <w:fldChar w:fldCharType="end"/>
      </w:r>
      <w:r w:rsidR="00DF5B52" w:rsidRPr="007733D5">
        <w:rPr>
          <w:rFonts w:cs="Times New Roman"/>
          <w:szCs w:val="24"/>
        </w:rPr>
        <w:t xml:space="preserve"> and Brazil</w:t>
      </w:r>
      <w:r w:rsidR="00985990" w:rsidRPr="007733D5">
        <w:rPr>
          <w:rFonts w:cs="Times New Roman"/>
          <w:noProof/>
          <w:szCs w:val="24"/>
          <w:vertAlign w:val="superscript"/>
        </w:rPr>
        <w:fldChar w:fldCharType="begin" w:fldLock="1"/>
      </w:r>
      <w:r w:rsidR="00A55EB8">
        <w:rPr>
          <w:rFonts w:cs="Times New Roman"/>
          <w:noProof/>
          <w:szCs w:val="24"/>
          <w:vertAlign w:val="superscript"/>
        </w:rPr>
        <w:instrText>ADDIN CSL_CITATION { "citationItems" : [ { "id" : "ITEM-1", "itemData" : { "ISSN" : "1600-0528", "abstract" : "OBJECTIVES: To assess the association between weight status and dental caries among 12-year-old Brazilian schoolchildren., METHODS: This cross-sectional study was carried out in Porto Alegre using a multistage probability sampling strategy to draw a representative sample of schoolchildren attending public and private schools. Data on demographics, socioeconomic status, oral hygiene habits, anthropometrics, and dental caries were collected. Overweight and obesity were defined according to WHO categories for BMI (body mass index)-for-age Z-scores. Survey Poisson regression models were used to assess the association between weight status and dental caries. Estimates were adjusted for gender, socioeconomic status, and brushing frequency. Prevalence ratios (PR), rate ratios (RR) and 95% confidence intervals (95% CI) were reported., RESULTS: One thousand five hundred and twenty-eight of 1837 eligible schoolchildren were examined. Prevalence of overweight and obesity were 22.15% (95% CI = 20.59-23.72) and 13.61% (95% CI = 11.44-15.78), respectively. Caries experience was observed in 55.23% (95% CI = 45.26-65.19) of children. Schoolchildren presented, on average, 1.39 (95% CI = 1.07-1.71) decayed, missing or filled teeth. No significant differences in caries experience or extent were observed among BMI groups. After adjusting for important cofactors, weight status was not associated with caries prevalence (overweight, PR = 0.99; 95% CI = 0.89-1.10; obese, PR = 1.00; 95% CI = 0.87-1.16) or caries extent (overweight, RR = 0.91; 95% CI = 0.74-1.12; obese, RR = 0.86; 95% CI = 0.72-1.04)., CONCLUSIONS: Our findings indicate that overweight and obese adolescents should not be regarded as at higher risk of dental caries in this population. 2012 John Wiley &amp; Sons A/S. Published by John Wiley &amp; Sons Ltd.", "author" : [ { "dropping-particle" : "", "family" : "Alves", "given" : "Luana Severo", "non-dropping-particle" : "", "parse-names" : false, "suffix" : "" }, { "dropping-particle" : "", "family" : "Susin", "given" : "Cristiano", "non-dropping-particle" : "", "parse-names" : false, "suffix" : "" }, { "dropping-particle" : "", "family" : "Dame-Teixeira", "given" : "Naile", "non-dropping-particle" : "", "parse-names" : false, "suffix" : "" }, { "dropping-particle" : "", "family" : "Maltz", "given" : "Marisa", "non-dropping-particle" : "", "parse-names" : false, "suffix" : "" } ], "container-title" : "Community Dentistry and Oral Epidemiology", "id" : "ITEM-1", "issue" : "3", "issued" : { "date-parts" : [ [ "2013" ] ] }, "page" : "224-231", "publisher" : "Department of Social and Preventive Dentistry, Faculty of Dentistry, Federal University of Rio Grande do Sul, Porto Alegre, RS, Brazil. luanaseal@gmail.com", "publisher-place" : "Denmark", "title" : "Overweight and obesity are not associated with dental caries among 12-year-old South Brazilian schoolchildren.", "type" : "article-journal", "volume" : "41" }, "uris" : [ "http://www.mendeley.com/documents/?uuid=202dec5b-633f-45ad-adcd-5baf1f4962b3" ] } ], "mendeley" : { "formattedCitation" : "&lt;sup&gt;45&lt;/sup&gt;", "plainTextFormattedCitation" : "45", "previouslyFormattedCitation" : "&lt;sup&gt;45&lt;/sup&gt;" }, "properties" : {  }, "schema" : "https://github.com/citation-style-language/schema/raw/master/csl-citation.json" }</w:instrText>
      </w:r>
      <w:r w:rsidR="00985990" w:rsidRPr="007733D5">
        <w:rPr>
          <w:rFonts w:cs="Times New Roman"/>
          <w:noProof/>
          <w:szCs w:val="24"/>
          <w:vertAlign w:val="superscript"/>
        </w:rPr>
        <w:fldChar w:fldCharType="separate"/>
      </w:r>
      <w:r w:rsidR="00A55EB8" w:rsidRPr="00A55EB8">
        <w:rPr>
          <w:rFonts w:cs="Times New Roman"/>
          <w:noProof/>
          <w:szCs w:val="24"/>
          <w:vertAlign w:val="superscript"/>
        </w:rPr>
        <w:t>45</w:t>
      </w:r>
      <w:r w:rsidR="00985990" w:rsidRPr="007733D5">
        <w:rPr>
          <w:rFonts w:cs="Times New Roman"/>
          <w:noProof/>
          <w:szCs w:val="24"/>
          <w:vertAlign w:val="superscript"/>
        </w:rPr>
        <w:fldChar w:fldCharType="end"/>
      </w:r>
      <w:r w:rsidR="00985990" w:rsidRPr="007733D5">
        <w:rPr>
          <w:rFonts w:cs="Times New Roman"/>
          <w:noProof/>
          <w:szCs w:val="24"/>
          <w:vertAlign w:val="superscript"/>
        </w:rPr>
        <w:t xml:space="preserve"> </w:t>
      </w:r>
      <w:r w:rsidR="00DF5B52" w:rsidRPr="007733D5">
        <w:rPr>
          <w:rFonts w:cs="Times New Roman"/>
          <w:szCs w:val="24"/>
        </w:rPr>
        <w:t xml:space="preserve">observed no significant associations between caries and </w:t>
      </w:r>
      <w:r w:rsidR="00386E9E" w:rsidRPr="007733D5">
        <w:rPr>
          <w:rFonts w:cs="Times New Roman"/>
          <w:szCs w:val="24"/>
        </w:rPr>
        <w:t xml:space="preserve">childhood </w:t>
      </w:r>
      <w:r w:rsidR="00DF5B52" w:rsidRPr="007733D5">
        <w:rPr>
          <w:rFonts w:cs="Times New Roman"/>
          <w:szCs w:val="24"/>
        </w:rPr>
        <w:t>obesity</w:t>
      </w:r>
      <w:r w:rsidR="00F14469">
        <w:rPr>
          <w:rFonts w:cs="Times New Roman"/>
          <w:szCs w:val="24"/>
        </w:rPr>
        <w:t>.</w:t>
      </w:r>
      <w:r w:rsidR="00E31052">
        <w:rPr>
          <w:rFonts w:cs="Times New Roman"/>
          <w:szCs w:val="24"/>
        </w:rPr>
        <w:t xml:space="preserve"> </w:t>
      </w:r>
      <w:r w:rsidR="00F14469">
        <w:rPr>
          <w:rFonts w:cs="Times New Roman"/>
          <w:szCs w:val="24"/>
        </w:rPr>
        <w:t xml:space="preserve">In contrast, </w:t>
      </w:r>
      <w:r w:rsidRPr="00391107">
        <w:rPr>
          <w:rFonts w:cs="Times New Roman"/>
          <w:szCs w:val="24"/>
        </w:rPr>
        <w:t>Chopra et al.</w:t>
      </w:r>
      <w:r w:rsidR="00660C0C" w:rsidRPr="00391107">
        <w:rPr>
          <w:rFonts w:cs="Times New Roman"/>
          <w:szCs w:val="24"/>
        </w:rPr>
        <w:fldChar w:fldCharType="begin" w:fldLock="1"/>
      </w:r>
      <w:r w:rsidR="00A55EB8">
        <w:rPr>
          <w:rFonts w:cs="Times New Roman"/>
          <w:szCs w:val="24"/>
        </w:rPr>
        <w:instrText>ADDIN CSL_CITATION { "citationItems" : [ { "id" : "ITEM-1", "itemData" : { "ISSN" : "2250-1541", "abstract" : "BACKGROUND: Dental caries and deviations from normal weight are two conditions which share several broadly predisposing factors. So it's important to understand any relationship between dental state and body weight if either is to be managed appropriately., AIMS: The study was done to find out the correlation between body mass index (BMI), diet, and dental caries among 12-15-year-old schoolgoing children in Panchkula District., MATERIALS AND METHODS: A multistage sample of 12-15-year-old school children (n = 810) in Panchkula district, Haryana was considered. Child demographic details and diet history for 5 days was recorded. Data regarding dental caries status was collected using World Health Organization (1997) format. BMI was calculated and categorized according to the World Health Organization classification system for BMI. The data were subjected to statistical analysis using chi-square test and binomial regression developed using the Statistical Package for Social Sciences (SPSS) 20.0., RESULTS: The mean Decayed Missing Filled Teeth (DMFT) score was found to be 1.72 with decayed, missing, and filled teeth to be 1.22, 0.04, and 0.44, respectively. When the sample was assessed based on type of diet, it was found that vegetarians had higher mean DMFT (1.72) as compared to children having mixed diet. Overweight children had highest DMFT (3.21) which was followed by underweight (2.31) and obese children (2.23). Binomial regression revealed that females were 1.293 times at risk of developing caries as compared to males. Fair and poor Simplified-Oral Hygiene Index (OHI-S) showed 3.920 and 4.297 times risk of developing caries as compared to good oral hygiene, respectively. Upper high socioeconomic status (SES) is at most risk of developing caries. Underweight, overweight, and obese are at 2.7, 2.5, and 3 times risk of developing caries as compared to children with normal BMI, respectively., CONCLUSION: Dental caries and deviations from normal weight are two conditions which share several broadly predisposing factors such as diet, SES, lifestyle and other environmental factors.", "author" : [ { "dropping-particle" : "", "family" : "Chopra", "given" : "Amandeep", "non-dropping-particle" : "", "parse-names" : false, "suffix" : "" }, { "dropping-particle" : "", "family" : "Rao", "given" : "Nanak Chand", "non-dropping-particle" : "", "parse-names" : false, "suffix" : "" }, { "dropping-particle" : "", "family" : "Gupta", "given" : "Nidhi", "non-dropping-particle" : "", "parse-names" : false, "suffix" : "" }, { "dropping-particle" : "", "family" : "Vashisth", "given" : "Shelja", "non-dropping-particle" : "", "parse-names" : false, "suffix" : "" }, { "dropping-particle" : "", "family" : "Lakhanpal", "given" : "Manav", "non-dropping-particle" : "", "parse-names" : false, "suffix" : "" } ], "container-title" : "North American Journal of Medical Sciences", "id" : "ITEM-1", "issue" : "4", "issued" : { "date-parts" : [ [ "2015" ] ] }, "page" : "151-159", "publisher-place" : "India", "title" : "The Predisposing Factors between Dental Caries and Deviations from Normal Weight.", "type" : "article-journal", "volume" : "7" }, "suppress-author" : 1, "uris" : [ "http://www.mendeley.com/documents/?uuid=47fc8a3a-d2ed-4408-b541-f0eff9c44783" ] } ], "mendeley" : { "formattedCitation" : "&lt;sup&gt;46&lt;/sup&gt;", "plainTextFormattedCitation" : "46", "previouslyFormattedCitation" : "&lt;sup&gt;46&lt;/sup&gt;" }, "properties" : {  }, "schema" : "https://github.com/citation-style-language/schema/raw/master/csl-citation.json" }</w:instrText>
      </w:r>
      <w:r w:rsidR="00660C0C" w:rsidRPr="00391107">
        <w:rPr>
          <w:rFonts w:cs="Times New Roman"/>
          <w:szCs w:val="24"/>
        </w:rPr>
        <w:fldChar w:fldCharType="separate"/>
      </w:r>
      <w:r w:rsidR="00A55EB8" w:rsidRPr="00A55EB8">
        <w:rPr>
          <w:rFonts w:cs="Times New Roman"/>
          <w:noProof/>
          <w:szCs w:val="24"/>
          <w:vertAlign w:val="superscript"/>
        </w:rPr>
        <w:t>46</w:t>
      </w:r>
      <w:r w:rsidR="00660C0C" w:rsidRPr="00391107">
        <w:rPr>
          <w:rFonts w:cs="Times New Roman"/>
          <w:szCs w:val="24"/>
        </w:rPr>
        <w:fldChar w:fldCharType="end"/>
      </w:r>
      <w:r w:rsidR="00E35B78" w:rsidRPr="00391107">
        <w:rPr>
          <w:rFonts w:cs="Times New Roman"/>
          <w:szCs w:val="24"/>
        </w:rPr>
        <w:t xml:space="preserve"> </w:t>
      </w:r>
      <w:r w:rsidRPr="00391107">
        <w:rPr>
          <w:rFonts w:cs="Times New Roman"/>
          <w:szCs w:val="24"/>
        </w:rPr>
        <w:t>in their study in India found that both under</w:t>
      </w:r>
      <w:r w:rsidR="001628F2">
        <w:rPr>
          <w:rFonts w:cs="Times New Roman"/>
          <w:szCs w:val="24"/>
        </w:rPr>
        <w:t>-</w:t>
      </w:r>
      <w:r w:rsidRPr="00391107">
        <w:rPr>
          <w:rFonts w:cs="Times New Roman"/>
          <w:szCs w:val="24"/>
        </w:rPr>
        <w:t xml:space="preserve"> and overweight children had higher caries</w:t>
      </w:r>
      <w:r w:rsidR="00B80A40">
        <w:rPr>
          <w:rFonts w:cs="Times New Roman"/>
          <w:szCs w:val="24"/>
        </w:rPr>
        <w:t xml:space="preserve"> levels</w:t>
      </w:r>
      <w:r w:rsidRPr="00391107">
        <w:rPr>
          <w:rFonts w:cs="Times New Roman"/>
          <w:szCs w:val="24"/>
        </w:rPr>
        <w:t xml:space="preserve"> than children with normal BMI</w:t>
      </w:r>
      <w:r w:rsidR="00E31052">
        <w:rPr>
          <w:rFonts w:cs="Times New Roman"/>
          <w:szCs w:val="24"/>
        </w:rPr>
        <w:t xml:space="preserve">, suggesting that </w:t>
      </w:r>
      <w:r w:rsidR="00061531" w:rsidRPr="00061531">
        <w:rPr>
          <w:rFonts w:cs="Times New Roman"/>
          <w:szCs w:val="24"/>
          <w:highlight w:val="yellow"/>
        </w:rPr>
        <w:t>within the country</w:t>
      </w:r>
      <w:r w:rsidR="00061531" w:rsidRPr="008D42F6">
        <w:rPr>
          <w:rFonts w:cs="Times New Roman"/>
          <w:szCs w:val="24"/>
          <w:highlight w:val="yellow"/>
        </w:rPr>
        <w:t>,</w:t>
      </w:r>
      <w:r w:rsidR="00061531" w:rsidRPr="008D42F6" w:rsidDel="00061531">
        <w:rPr>
          <w:rFonts w:cs="Times New Roman"/>
          <w:szCs w:val="24"/>
          <w:highlight w:val="yellow"/>
        </w:rPr>
        <w:t xml:space="preserve"> </w:t>
      </w:r>
      <w:r w:rsidR="00061531" w:rsidRPr="00B55B5D">
        <w:rPr>
          <w:rFonts w:cs="Calibri"/>
          <w:highlight w:val="yellow"/>
        </w:rPr>
        <w:t>different pathways might be at play</w:t>
      </w:r>
      <w:r w:rsidR="00061531" w:rsidRPr="00061531">
        <w:rPr>
          <w:rFonts w:cs="Times New Roman"/>
          <w:szCs w:val="24"/>
          <w:highlight w:val="yellow"/>
        </w:rPr>
        <w:t xml:space="preserve"> </w:t>
      </w:r>
      <w:r w:rsidR="00061531" w:rsidRPr="008D42F6">
        <w:rPr>
          <w:rFonts w:cs="Times New Roman"/>
          <w:szCs w:val="24"/>
          <w:highlight w:val="yellow"/>
        </w:rPr>
        <w:t>for children of different</w:t>
      </w:r>
      <w:r w:rsidR="00C4261B" w:rsidRPr="008D42F6">
        <w:rPr>
          <w:rFonts w:cs="Times New Roman"/>
          <w:szCs w:val="24"/>
          <w:highlight w:val="yellow"/>
        </w:rPr>
        <w:t xml:space="preserve"> socioeconomic </w:t>
      </w:r>
      <w:r w:rsidR="00A54FBF">
        <w:rPr>
          <w:rFonts w:cs="Times New Roman"/>
          <w:szCs w:val="24"/>
          <w:highlight w:val="yellow"/>
        </w:rPr>
        <w:t>backgrounds</w:t>
      </w:r>
      <w:r w:rsidR="00C4261B" w:rsidRPr="00B55B5D">
        <w:rPr>
          <w:rFonts w:cs="Times New Roman"/>
          <w:szCs w:val="24"/>
          <w:highlight w:val="yellow"/>
        </w:rPr>
        <w:t>.</w:t>
      </w:r>
      <w:r w:rsidR="00C4261B" w:rsidRPr="00391107">
        <w:rPr>
          <w:rFonts w:cs="Times New Roman"/>
          <w:szCs w:val="24"/>
        </w:rPr>
        <w:t xml:space="preserve"> </w:t>
      </w:r>
    </w:p>
    <w:p w14:paraId="01C2AD10" w14:textId="5B11187A" w:rsidR="009449D9" w:rsidRPr="001F5F7A" w:rsidRDefault="00E65994" w:rsidP="00C4261B">
      <w:pPr>
        <w:rPr>
          <w:rFonts w:cs="Times New Roman"/>
          <w:color w:val="FF0000"/>
          <w:szCs w:val="24"/>
        </w:rPr>
      </w:pPr>
      <w:r w:rsidRPr="001F5F7A">
        <w:rPr>
          <w:rFonts w:cs="Times New Roman"/>
          <w:szCs w:val="24"/>
        </w:rPr>
        <w:t xml:space="preserve">As </w:t>
      </w:r>
      <w:r w:rsidR="00B80A40" w:rsidRPr="001F5F7A">
        <w:rPr>
          <w:rFonts w:cs="Times New Roman"/>
          <w:szCs w:val="24"/>
        </w:rPr>
        <w:t>mentioned earlier,</w:t>
      </w:r>
      <w:r w:rsidRPr="001F5F7A">
        <w:rPr>
          <w:rFonts w:cs="Times New Roman"/>
          <w:szCs w:val="24"/>
        </w:rPr>
        <w:t xml:space="preserve"> systematic reviews</w:t>
      </w:r>
      <w:r w:rsidR="00B80A40" w:rsidRPr="001F5F7A">
        <w:rPr>
          <w:rFonts w:cs="Times New Roman"/>
          <w:szCs w:val="24"/>
        </w:rPr>
        <w:t xml:space="preserve"> have suggested</w:t>
      </w:r>
      <w:r w:rsidRPr="001F5F7A">
        <w:rPr>
          <w:rFonts w:cs="Times New Roman"/>
          <w:szCs w:val="24"/>
        </w:rPr>
        <w:t xml:space="preserve"> </w:t>
      </w:r>
      <w:r w:rsidR="00B80A40" w:rsidRPr="001F5F7A">
        <w:rPr>
          <w:rFonts w:cs="Times New Roman"/>
          <w:szCs w:val="24"/>
        </w:rPr>
        <w:t xml:space="preserve">that </w:t>
      </w:r>
      <w:r w:rsidRPr="001F5F7A">
        <w:rPr>
          <w:rFonts w:cs="Times New Roman"/>
          <w:szCs w:val="24"/>
        </w:rPr>
        <w:t>association</w:t>
      </w:r>
      <w:r w:rsidR="00CC4B9B" w:rsidRPr="001F5F7A">
        <w:rPr>
          <w:rFonts w:cs="Times New Roman"/>
          <w:szCs w:val="24"/>
        </w:rPr>
        <w:t xml:space="preserve">s between </w:t>
      </w:r>
      <w:r w:rsidR="00B80A40" w:rsidRPr="001F5F7A">
        <w:rPr>
          <w:rFonts w:cs="Times New Roman"/>
          <w:szCs w:val="24"/>
        </w:rPr>
        <w:t xml:space="preserve">childhood </w:t>
      </w:r>
      <w:r w:rsidR="00CC4B9B" w:rsidRPr="001F5F7A">
        <w:rPr>
          <w:rFonts w:cs="Times New Roman"/>
          <w:szCs w:val="24"/>
        </w:rPr>
        <w:t xml:space="preserve">dental caries and BMI </w:t>
      </w:r>
      <w:r w:rsidR="00B80A40" w:rsidRPr="001F5F7A">
        <w:rPr>
          <w:rFonts w:cs="Times New Roman"/>
          <w:szCs w:val="24"/>
        </w:rPr>
        <w:t>vary by</w:t>
      </w:r>
      <w:r w:rsidRPr="001F5F7A">
        <w:rPr>
          <w:rFonts w:cs="Times New Roman"/>
          <w:szCs w:val="24"/>
        </w:rPr>
        <w:t xml:space="preserve"> </w:t>
      </w:r>
      <w:r w:rsidR="00B80A40" w:rsidRPr="001F5F7A">
        <w:rPr>
          <w:rFonts w:cs="Times New Roman"/>
          <w:szCs w:val="24"/>
        </w:rPr>
        <w:t xml:space="preserve">country-level </w:t>
      </w:r>
      <w:r w:rsidRPr="001F5F7A">
        <w:rPr>
          <w:rFonts w:cs="Times New Roman"/>
          <w:szCs w:val="24"/>
        </w:rPr>
        <w:t>income</w:t>
      </w:r>
      <w:r w:rsidR="00F93753">
        <w:rPr>
          <w:rFonts w:cs="Times New Roman"/>
          <w:szCs w:val="24"/>
        </w:rPr>
        <w:t>.</w:t>
      </w:r>
      <w:r w:rsidR="00660C0C" w:rsidRPr="001F5F7A">
        <w:rPr>
          <w:rFonts w:cs="Times New Roman"/>
          <w:szCs w:val="24"/>
        </w:rPr>
        <w:fldChar w:fldCharType="begin" w:fldLock="1"/>
      </w:r>
      <w:r w:rsidR="003925A6">
        <w:rPr>
          <w:rFonts w:cs="Times New Roman"/>
          <w:szCs w:val="24"/>
        </w:rPr>
        <w:instrText>ADDIN CSL_CITATION { "citationItems" : [ { "id" : "ITEM-1", "itemData" : { "DOI" : "10.1186/2046-4053-1-57", "ISSN" : "2046-4053", "PMID" : "23171603", "abstract" : "THE OBJECTIVE: The authors undertook an updated systematic review of the relationship between body mass index and dental caries in children and adolescents. METHOD: The authors searched Medline, ISI, Cochrane, Scopus, Global Health and CINAHL databases and conducted lateral searches from reference lists for papers published from 2004 to 2011, inclusive. All empirical papers that tested associations between body mass index and dental caries in child and adolescent populations (aged 0 to 18 years) were included. RESULTS: Dental caries is associated with both high and low body mass index. CONCLUSION: A non-linear association between body mass index and dental caries may account for inconsistent findings in previous research. We recommend future research investigate the nature of the association between body mass index and dental caries in samples that include a full range of body mass index scores, and explore how factors such as socioeconomic status mediate the association between body mass index and dental caries.", "author" : [ { "dropping-particle" : "", "family" : "Hooley", "given" : "Merrilyn", "non-dropping-particle" : "", "parse-names" : false, "suffix" : "" }, { "dropping-particle" : "", "family" : "Skouteris", "given" : "Helen", "non-dropping-particle" : "", "parse-names" : false, "suffix" : "" }, { "dropping-particle" : "", "family" : "Boganin", "given" : "Cecile", "non-dropping-particle" : "", "parse-names" : false, "suffix" : "" }, { "dropping-particle" : "", "family" : "Satur", "given" : "Julie", "non-dropping-particle" : "", "parse-names" : false, "suffix" : "" }, { "dropping-particle" : "", "family" : "Kilpatrick", "given" : "Nicky", "non-dropping-particle" : "", "parse-names" : false, "suffix" : "" } ], "container-title" : "Systematic Reviews", "id" : "ITEM-1", "issue" : "1", "issued" : { "date-parts" : [ [ "2012", "1", "21" ] ] }, "language" : "en", "page" : "57", "publisher" : "BioMed Central Ltd", "title" : "Body mass index and dental caries in children and adolescents: a systematic review of literature published 2004 to 2011.", "type" : "article-journal", "volume" : "1" }, "uris" : [ "http://www.mendeley.com/documents/?uuid=2cd1a914-1ca3-46e3-9c4f-4c34f826a5ed" ] }, { "id" : "ITEM-2", "itemData" : { "DOI" : "10.1016/j.jebdp.2014.01.001", "ISBN" : "1532-3382", "ISSN" : "15323382", "PMID" : "24581705", "abstract" : "ARTICLE TITLE AND BIBLIOGRAPHIC INFORMATION Obesity and dental caries in children: A systematic review and meta-analysis. Hayden C, Bowler JO, Chambers S, Freeman R, Humphris G, Richards D, Cecil JE. Community Dent Oral Epidemiol 2013;41(4):289-308 REVIEWER Merrilyn Hooley, Dip App Sc (Dental Therapy), BA (Hons, Psych), Grad Cert Higher Ed, PhD PURPOSE/QUESTION What is the relationship between dental caries and obesity in children? SOURCE OF FUNDING The authors reported that no external funding sources directly supported this study TYPE OF STUDY/DESIGN Systematic review with meta-analysis of data LEVEL OF EVIDENCE Level 2: Limited-quality, patient-oriented evidence STRENGTH OF RECOMMENDATION GRADE Grade B: Inconsistent or limited-quality patient-oriented evidence", "author" : [ { "dropping-particle" : "", "family" : "Hooley", "given" : "Merrilyn", "non-dropping-particle" : "", "parse-names" : false, "suffix" : "" } ], "container-title" : "Journal of Evidence-Based Dental Practice", "id" : "ITEM-2", "issue" : "1", "issued" : { "date-parts" : [ [ "2014" ] ] }, "page" : "16-18", "title" : "Dental caries is related to obesity in children but the relationship is moderated by socio-economic strata and child age", "type" : "article", "volume" : "14" }, "uris" : [ "http://www.mendeley.com/documents/?uuid=3f50a1b8-ad83-375e-ad33-ad1119314f48" ] } ], "mendeley" : { "formattedCitation" : "&lt;sup&gt;11,17&lt;/sup&gt;", "plainTextFormattedCitation" : "11,17", "previouslyFormattedCitation" : "&lt;sup&gt;11,17&lt;/sup&gt;" }, "properties" : {  }, "schema" : "https://github.com/citation-style-language/schema/raw/master/csl-citation.json" }</w:instrText>
      </w:r>
      <w:r w:rsidR="00660C0C" w:rsidRPr="001F5F7A">
        <w:rPr>
          <w:rFonts w:cs="Times New Roman"/>
          <w:szCs w:val="24"/>
        </w:rPr>
        <w:fldChar w:fldCharType="separate"/>
      </w:r>
      <w:r w:rsidR="003925A6" w:rsidRPr="003925A6">
        <w:rPr>
          <w:rFonts w:cs="Times New Roman"/>
          <w:noProof/>
          <w:szCs w:val="24"/>
          <w:vertAlign w:val="superscript"/>
        </w:rPr>
        <w:t>11,17</w:t>
      </w:r>
      <w:r w:rsidR="00660C0C" w:rsidRPr="001F5F7A">
        <w:rPr>
          <w:rFonts w:cs="Times New Roman"/>
          <w:szCs w:val="24"/>
        </w:rPr>
        <w:fldChar w:fldCharType="end"/>
      </w:r>
      <w:r w:rsidR="00370647">
        <w:rPr>
          <w:rFonts w:cs="Times New Roman"/>
          <w:szCs w:val="24"/>
        </w:rPr>
        <w:t xml:space="preserve"> </w:t>
      </w:r>
      <w:r w:rsidR="0014499B">
        <w:rPr>
          <w:rFonts w:cs="Times New Roman"/>
          <w:szCs w:val="24"/>
        </w:rPr>
        <w:t>D</w:t>
      </w:r>
      <w:r w:rsidR="0014499B" w:rsidRPr="001F5F7A">
        <w:rPr>
          <w:rFonts w:cs="Times New Roman"/>
          <w:szCs w:val="24"/>
        </w:rPr>
        <w:t>ietary sugar is recognized as the leading cause</w:t>
      </w:r>
      <w:r w:rsidR="0014499B">
        <w:rPr>
          <w:rFonts w:cs="Times New Roman"/>
          <w:szCs w:val="24"/>
        </w:rPr>
        <w:t xml:space="preserve"> </w:t>
      </w:r>
      <w:r w:rsidR="0014499B" w:rsidRPr="001F5F7A">
        <w:rPr>
          <w:rFonts w:cs="Times New Roman"/>
          <w:szCs w:val="24"/>
        </w:rPr>
        <w:t xml:space="preserve">for </w:t>
      </w:r>
      <w:r w:rsidR="0014499B">
        <w:rPr>
          <w:rFonts w:cs="Times New Roman"/>
          <w:szCs w:val="24"/>
        </w:rPr>
        <w:t>both</w:t>
      </w:r>
      <w:r w:rsidR="0014499B" w:rsidRPr="001F5F7A">
        <w:rPr>
          <w:rFonts w:cs="Times New Roman"/>
          <w:szCs w:val="24"/>
        </w:rPr>
        <w:t xml:space="preserve"> dental caries and </w:t>
      </w:r>
      <w:r w:rsidR="0014499B">
        <w:rPr>
          <w:rFonts w:cs="Times New Roman"/>
          <w:szCs w:val="24"/>
        </w:rPr>
        <w:t>obesity</w:t>
      </w:r>
      <w:r w:rsidR="0014499B" w:rsidRPr="001F5F7A">
        <w:rPr>
          <w:rFonts w:cs="Times New Roman"/>
          <w:szCs w:val="24"/>
        </w:rPr>
        <w:t xml:space="preserve"> in children</w:t>
      </w:r>
      <w:r w:rsidR="0014499B">
        <w:rPr>
          <w:rFonts w:cs="Times New Roman"/>
          <w:szCs w:val="24"/>
        </w:rPr>
        <w:t xml:space="preserve">, which would explain the </w:t>
      </w:r>
      <w:r w:rsidR="00F41519">
        <w:rPr>
          <w:rFonts w:cs="Times New Roman"/>
          <w:szCs w:val="24"/>
        </w:rPr>
        <w:t>positive association between dental caries and body weight</w:t>
      </w:r>
      <w:r w:rsidR="0014499B">
        <w:rPr>
          <w:rFonts w:cs="Times New Roman"/>
          <w:szCs w:val="24"/>
        </w:rPr>
        <w:t xml:space="preserve"> </w:t>
      </w:r>
      <w:r w:rsidR="00F41519">
        <w:rPr>
          <w:rFonts w:cs="Times New Roman"/>
          <w:szCs w:val="24"/>
        </w:rPr>
        <w:t>observed in most high-income countries</w:t>
      </w:r>
      <w:r w:rsidR="00D6103F" w:rsidRPr="001F5F7A">
        <w:rPr>
          <w:rFonts w:cs="Times New Roman"/>
          <w:szCs w:val="24"/>
        </w:rPr>
        <w:t xml:space="preserve">. </w:t>
      </w:r>
      <w:r w:rsidR="00F41519">
        <w:rPr>
          <w:rFonts w:cs="Times New Roman"/>
          <w:szCs w:val="24"/>
        </w:rPr>
        <w:t xml:space="preserve">However, the </w:t>
      </w:r>
      <w:r w:rsidR="00B815E1">
        <w:rPr>
          <w:rFonts w:cs="Times New Roman"/>
          <w:szCs w:val="24"/>
        </w:rPr>
        <w:t xml:space="preserve">situation </w:t>
      </w:r>
      <w:r w:rsidR="00F41519">
        <w:rPr>
          <w:rFonts w:cs="Times New Roman"/>
          <w:szCs w:val="24"/>
        </w:rPr>
        <w:t>is more complex in the context of LMICs</w:t>
      </w:r>
      <w:r w:rsidR="00C4261B">
        <w:rPr>
          <w:rFonts w:cs="Times New Roman"/>
          <w:szCs w:val="24"/>
        </w:rPr>
        <w:t xml:space="preserve"> </w:t>
      </w:r>
      <w:r w:rsidR="00C4261B" w:rsidRPr="00F16A6E">
        <w:rPr>
          <w:rFonts w:cs="Times New Roman"/>
          <w:szCs w:val="24"/>
          <w:highlight w:val="yellow"/>
        </w:rPr>
        <w:t>where childhood malnutrition</w:t>
      </w:r>
      <w:r w:rsidR="00B815E1">
        <w:rPr>
          <w:rFonts w:cs="Times New Roman"/>
          <w:szCs w:val="24"/>
          <w:highlight w:val="yellow"/>
        </w:rPr>
        <w:t xml:space="preserve"> and</w:t>
      </w:r>
      <w:r w:rsidR="00C4261B" w:rsidRPr="00F16A6E">
        <w:rPr>
          <w:rFonts w:cs="Times New Roman"/>
          <w:szCs w:val="24"/>
          <w:highlight w:val="yellow"/>
        </w:rPr>
        <w:t xml:space="preserve"> </w:t>
      </w:r>
      <w:r w:rsidR="000A12B8">
        <w:rPr>
          <w:rFonts w:cs="Times New Roman"/>
          <w:szCs w:val="24"/>
          <w:highlight w:val="yellow"/>
        </w:rPr>
        <w:t>impaired</w:t>
      </w:r>
      <w:r w:rsidR="00C4261B" w:rsidRPr="00F16A6E">
        <w:rPr>
          <w:rFonts w:cs="Times New Roman"/>
          <w:szCs w:val="24"/>
          <w:highlight w:val="yellow"/>
        </w:rPr>
        <w:t xml:space="preserve"> access to health services</w:t>
      </w:r>
      <w:r w:rsidR="007A67E4">
        <w:rPr>
          <w:rFonts w:cs="Times New Roman"/>
          <w:szCs w:val="24"/>
          <w:highlight w:val="yellow"/>
        </w:rPr>
        <w:t xml:space="preserve"> </w:t>
      </w:r>
      <w:r w:rsidR="00C4261B" w:rsidRPr="00F16A6E">
        <w:rPr>
          <w:rFonts w:cs="Times New Roman"/>
          <w:szCs w:val="24"/>
          <w:highlight w:val="yellow"/>
        </w:rPr>
        <w:t xml:space="preserve">are </w:t>
      </w:r>
      <w:r w:rsidR="007A67E4">
        <w:rPr>
          <w:rFonts w:cs="Times New Roman"/>
          <w:szCs w:val="24"/>
          <w:highlight w:val="yellow"/>
        </w:rPr>
        <w:t>more pronounced</w:t>
      </w:r>
      <w:r w:rsidR="00C4261B" w:rsidRPr="00F16A6E">
        <w:rPr>
          <w:rFonts w:cs="Times New Roman"/>
          <w:szCs w:val="24"/>
          <w:highlight w:val="yellow"/>
        </w:rPr>
        <w:t xml:space="preserve"> </w:t>
      </w:r>
      <w:r w:rsidR="007A67E4">
        <w:rPr>
          <w:rFonts w:cs="Times New Roman"/>
          <w:szCs w:val="24"/>
          <w:highlight w:val="yellow"/>
        </w:rPr>
        <w:t xml:space="preserve">public </w:t>
      </w:r>
      <w:r w:rsidR="00C4261B">
        <w:rPr>
          <w:rFonts w:cs="Times New Roman"/>
          <w:szCs w:val="24"/>
          <w:highlight w:val="yellow"/>
        </w:rPr>
        <w:t xml:space="preserve">health </w:t>
      </w:r>
      <w:r w:rsidR="00C4261B" w:rsidRPr="00F16A6E">
        <w:rPr>
          <w:rFonts w:cs="Times New Roman"/>
          <w:szCs w:val="24"/>
          <w:highlight w:val="yellow"/>
        </w:rPr>
        <w:t>challenges</w:t>
      </w:r>
      <w:r w:rsidR="007A67E4" w:rsidRPr="007A67E4">
        <w:rPr>
          <w:rFonts w:cs="Times New Roman"/>
          <w:szCs w:val="24"/>
          <w:highlight w:val="yellow"/>
        </w:rPr>
        <w:t xml:space="preserve"> </w:t>
      </w:r>
      <w:r w:rsidR="00D562E5">
        <w:rPr>
          <w:rFonts w:cs="Times New Roman"/>
          <w:szCs w:val="24"/>
          <w:highlight w:val="yellow"/>
        </w:rPr>
        <w:t>than</w:t>
      </w:r>
      <w:r w:rsidR="007A67E4">
        <w:rPr>
          <w:rFonts w:cs="Times New Roman"/>
          <w:szCs w:val="24"/>
          <w:highlight w:val="yellow"/>
        </w:rPr>
        <w:t xml:space="preserve"> </w:t>
      </w:r>
      <w:r w:rsidR="00B815E1">
        <w:rPr>
          <w:rFonts w:cs="Times New Roman"/>
          <w:szCs w:val="24"/>
          <w:highlight w:val="yellow"/>
        </w:rPr>
        <w:t xml:space="preserve">in </w:t>
      </w:r>
      <w:r w:rsidR="00A54FBF">
        <w:rPr>
          <w:rFonts w:cs="Times New Roman"/>
          <w:szCs w:val="24"/>
          <w:highlight w:val="yellow"/>
        </w:rPr>
        <w:t>high-income</w:t>
      </w:r>
      <w:r w:rsidR="007A67E4">
        <w:rPr>
          <w:rFonts w:cs="Times New Roman"/>
          <w:szCs w:val="24"/>
          <w:highlight w:val="yellow"/>
        </w:rPr>
        <w:t xml:space="preserve"> countries</w:t>
      </w:r>
      <w:r w:rsidR="00C4261B" w:rsidRPr="00F16A6E">
        <w:rPr>
          <w:rFonts w:cs="Times New Roman"/>
          <w:szCs w:val="24"/>
          <w:highlight w:val="yellow"/>
        </w:rPr>
        <w:t>.</w:t>
      </w:r>
      <w:r w:rsidR="00F41519">
        <w:rPr>
          <w:rFonts w:cs="Times New Roman"/>
          <w:szCs w:val="24"/>
        </w:rPr>
        <w:t xml:space="preserve"> </w:t>
      </w:r>
      <w:r w:rsidR="003F2AAC" w:rsidRPr="001F5F7A">
        <w:rPr>
          <w:rFonts w:cs="Times New Roman"/>
          <w:szCs w:val="24"/>
        </w:rPr>
        <w:t xml:space="preserve">Due </w:t>
      </w:r>
      <w:r w:rsidR="00D6103F" w:rsidRPr="001F5F7A">
        <w:rPr>
          <w:rFonts w:cs="Times New Roman"/>
          <w:szCs w:val="24"/>
        </w:rPr>
        <w:t xml:space="preserve">to </w:t>
      </w:r>
      <w:r w:rsidR="00E31052">
        <w:rPr>
          <w:rFonts w:cs="Times New Roman"/>
          <w:szCs w:val="24"/>
        </w:rPr>
        <w:t xml:space="preserve">the </w:t>
      </w:r>
      <w:r w:rsidR="00B23CA8" w:rsidRPr="001F5F7A">
        <w:rPr>
          <w:rFonts w:cs="Times New Roman"/>
          <w:szCs w:val="24"/>
        </w:rPr>
        <w:t xml:space="preserve">nutrition </w:t>
      </w:r>
      <w:r w:rsidR="00D6103F" w:rsidRPr="001F5F7A">
        <w:rPr>
          <w:rFonts w:cs="Times New Roman"/>
          <w:szCs w:val="24"/>
        </w:rPr>
        <w:t xml:space="preserve">transition and </w:t>
      </w:r>
      <w:r w:rsidR="00E31052">
        <w:rPr>
          <w:rFonts w:cs="Times New Roman"/>
          <w:szCs w:val="24"/>
        </w:rPr>
        <w:t xml:space="preserve">increased </w:t>
      </w:r>
      <w:r w:rsidR="00D6103F" w:rsidRPr="001F5F7A">
        <w:rPr>
          <w:rFonts w:cs="Times New Roman"/>
          <w:szCs w:val="24"/>
        </w:rPr>
        <w:t>availability of sugary foods and drinks,</w:t>
      </w:r>
      <w:r w:rsidR="00DA4409" w:rsidRPr="001F5F7A">
        <w:rPr>
          <w:rFonts w:cs="Times New Roman"/>
          <w:szCs w:val="24"/>
        </w:rPr>
        <w:t xml:space="preserve"> </w:t>
      </w:r>
      <w:r w:rsidR="00E31052">
        <w:rPr>
          <w:rFonts w:cs="Times New Roman"/>
          <w:szCs w:val="24"/>
        </w:rPr>
        <w:t>compounded by</w:t>
      </w:r>
      <w:r w:rsidR="00E31052" w:rsidRPr="001F5F7A">
        <w:rPr>
          <w:rFonts w:cs="Times New Roman"/>
          <w:szCs w:val="24"/>
        </w:rPr>
        <w:t xml:space="preserve"> </w:t>
      </w:r>
      <w:r w:rsidR="00C16994">
        <w:rPr>
          <w:rFonts w:cs="Times New Roman"/>
          <w:szCs w:val="24"/>
        </w:rPr>
        <w:t xml:space="preserve">childhood </w:t>
      </w:r>
      <w:r w:rsidR="00F333A3">
        <w:rPr>
          <w:rFonts w:cs="Times New Roman"/>
          <w:szCs w:val="24"/>
        </w:rPr>
        <w:t>malnutrition</w:t>
      </w:r>
      <w:r w:rsidR="00660C0C" w:rsidRPr="001F5F7A">
        <w:rPr>
          <w:rFonts w:cs="Times New Roman"/>
          <w:szCs w:val="24"/>
        </w:rPr>
        <w:fldChar w:fldCharType="begin" w:fldLock="1"/>
      </w:r>
      <w:r w:rsidR="00A55EB8">
        <w:rPr>
          <w:rFonts w:cs="Times New Roman"/>
          <w:szCs w:val="24"/>
        </w:rPr>
        <w:instrText>ADDIN CSL_CITATION { "citationItems" : [ { "id" : "ITEM-1", "itemData" : { "DOI" : "10.1159/000088178", "ISSN" : "0008-6568", "PMID" : "16251787", "abstract" : "Protein-energy malnutrition occurs when there are deficiencies in protein, energy foods or both, relative to a body's needs. This paper reviews the association of early childhood malnutrition with: (1) dental caries, (2) enamel hypoplasia, (3) salivary gland hypofunction, and (4) delayed eruption. Studies suggest that caries of the primary dentition is associated with early childhood malnutrition, though the effect on caries of the permanent dentition has essentially not been studied. Enamel hypoplasia, salivary glandular hypofunction and saliva compositional changes may be mechanisms through which malnutrition is associated with caries, while altered eruption timing may create a challenge in the analysis of age-specific caries rates.", "author" : [ { "dropping-particle" : "", "family" : "Psoter", "given" : "W J", "non-dropping-particle" : "", "parse-names" : false, "suffix" : "" }, { "dropping-particle" : "", "family" : "Reid", "given" : "B C", "non-dropping-particle" : "", "parse-names" : false, "suffix" : "" }, { "dropping-particle" : "V", "family" : "Katz", "given" : "R", "non-dropping-particle" : "", "parse-names" : false, "suffix" : "" } ], "container-title" : "Caries Research", "id" : "ITEM-1", "issue" : "6", "issued" : { "date-parts" : [ [ "2005" ] ] }, "page" : "441-7", "title" : "Malnutrition and dental caries: a review of the literature.", "type" : "article-journal", "volume" : "39" }, "uris" : [ "http://www.mendeley.com/documents/?uuid=d5500502-b44c-454d-aab2-3b9d9a085b97" ] } ], "mendeley" : { "formattedCitation" : "&lt;sup&gt;47&lt;/sup&gt;", "plainTextFormattedCitation" : "47", "previouslyFormattedCitation" : "&lt;sup&gt;47&lt;/sup&gt;" }, "properties" : {  }, "schema" : "https://github.com/citation-style-language/schema/raw/master/csl-citation.json" }</w:instrText>
      </w:r>
      <w:r w:rsidR="00660C0C" w:rsidRPr="001F5F7A">
        <w:rPr>
          <w:rFonts w:cs="Times New Roman"/>
          <w:szCs w:val="24"/>
        </w:rPr>
        <w:fldChar w:fldCharType="separate"/>
      </w:r>
      <w:r w:rsidR="00A55EB8" w:rsidRPr="00A55EB8">
        <w:rPr>
          <w:rFonts w:cs="Times New Roman"/>
          <w:noProof/>
          <w:szCs w:val="24"/>
          <w:vertAlign w:val="superscript"/>
        </w:rPr>
        <w:t>47</w:t>
      </w:r>
      <w:r w:rsidR="00660C0C" w:rsidRPr="001F5F7A">
        <w:rPr>
          <w:rFonts w:cs="Times New Roman"/>
          <w:szCs w:val="24"/>
        </w:rPr>
        <w:fldChar w:fldCharType="end"/>
      </w:r>
      <w:r w:rsidR="00F333A3">
        <w:rPr>
          <w:rFonts w:cs="Times New Roman"/>
          <w:szCs w:val="24"/>
        </w:rPr>
        <w:t xml:space="preserve"> and </w:t>
      </w:r>
      <w:r w:rsidR="00DA4409" w:rsidRPr="001F5F7A">
        <w:rPr>
          <w:rFonts w:cs="Times New Roman"/>
          <w:szCs w:val="24"/>
        </w:rPr>
        <w:t xml:space="preserve">inadequate exposure to </w:t>
      </w:r>
      <w:r w:rsidR="00E874E7">
        <w:rPr>
          <w:rFonts w:cs="Times New Roman"/>
          <w:szCs w:val="24"/>
        </w:rPr>
        <w:t>f</w:t>
      </w:r>
      <w:r w:rsidR="00DA4409" w:rsidRPr="001F5F7A">
        <w:rPr>
          <w:rFonts w:cs="Times New Roman"/>
          <w:szCs w:val="24"/>
        </w:rPr>
        <w:t>luoride</w:t>
      </w:r>
      <w:r w:rsidR="00F41519">
        <w:rPr>
          <w:rFonts w:cs="Times New Roman"/>
          <w:szCs w:val="24"/>
        </w:rPr>
        <w:t xml:space="preserve">; </w:t>
      </w:r>
      <w:r w:rsidR="00D6103F" w:rsidRPr="00862F77">
        <w:rPr>
          <w:rFonts w:cs="Times New Roman"/>
          <w:szCs w:val="24"/>
        </w:rPr>
        <w:t xml:space="preserve">caries prevalence has increased in children </w:t>
      </w:r>
      <w:r w:rsidR="00E874E7" w:rsidRPr="00862F77">
        <w:rPr>
          <w:rFonts w:cs="Times New Roman"/>
          <w:szCs w:val="24"/>
        </w:rPr>
        <w:t>in</w:t>
      </w:r>
      <w:r w:rsidR="00D6103F" w:rsidRPr="00862F77">
        <w:rPr>
          <w:rFonts w:cs="Times New Roman"/>
          <w:szCs w:val="24"/>
        </w:rPr>
        <w:t xml:space="preserve"> </w:t>
      </w:r>
      <w:r w:rsidR="00651F22">
        <w:rPr>
          <w:rFonts w:cs="Times New Roman"/>
          <w:szCs w:val="24"/>
        </w:rPr>
        <w:t>some LMICs</w:t>
      </w:r>
      <w:r w:rsidR="00F93753">
        <w:rPr>
          <w:rFonts w:cs="Times New Roman"/>
          <w:szCs w:val="24"/>
        </w:rPr>
        <w:t>.</w:t>
      </w:r>
      <w:r w:rsidR="00660C0C" w:rsidRPr="00862F77">
        <w:rPr>
          <w:rFonts w:cs="Times New Roman"/>
          <w:szCs w:val="24"/>
        </w:rPr>
        <w:fldChar w:fldCharType="begin" w:fldLock="1"/>
      </w:r>
      <w:r w:rsidR="00C30983">
        <w:rPr>
          <w:rFonts w:cs="Times New Roman"/>
          <w:szCs w:val="24"/>
        </w:rPr>
        <w:instrText>ADDIN CSL_CITATION { "citationItems" : [ { "id" : "ITEM-1", "itemData" : { "DOI" : "10.1177/1010539512469250", "ISSN" : "1010-5395", "PMID" : "23239751", "abstract" : "The oral health status of 6- and 12-year-old Filipino children was assessed in a representative national sample of 2030 6-year-old and 2022 12-year-old children, using WHO Basic Methods for Oral Health Surveys (4th edition, 1997) and the PUFA (pulpal involvement [P/p], ulceration caused by dislocated tooth fragments [U/u], fistula [F/f], and abscess [A/a]) index. A subsample of 242 12-year-old children was included to assess backward comparability between the 1998 Oral Health Survey that used WHO Basic Methods (3rd edition, 1987). The results showed that 97% of 6-year-old children had caries (mean dmft 8.4), 85% showed dental infection (mean pufa 3.4), 20% reported pain when examined. In all, 82% of 12-year-old children had caries (mean DMFT 2.9), 56% prevalence of pulp involvement (mean PUFA 1.0), and 16% reported pain when examined. Differences in methodology between the 1998 and the 2006 surveys are likely to have had an effect on the observed reduction in DMFT, indicating that the real caries prevalence had not changed much and remains very high.", "author" : [ { "dropping-particle" : "", "family" : "Monse", "given" : "Bella", "non-dropping-particle" : "", "parse-names" : false, "suffix" : "" }, { "dropping-particle" : "", "family" : "Benzian", "given" : "Habib", "non-dropping-particle" : "", "parse-names" : false, "suffix" : "" }, { "dropping-particle" : "", "family" : "Araojo", "given" : "Juan", "non-dropping-particle" : "", "parse-names" : false, "suffix" : "" }, { "dropping-particle" : "", "family" : "Holmgren", "given" : "Christopher", "non-dropping-particle" : "", "parse-names" : false, "suffix" : "" }, { "dropping-particle" : "", "family" : "Palenstein Helderman", "given" : "Wim", "non-dropping-particle" : "van", "parse-names" : false, "suffix" : "" }, { "dropping-particle" : "", "family" : "Naliponguit", "given" : "Ella-Cecilia", "non-dropping-particle" : "", "parse-names" : false, "suffix" : "" }, { "dropping-particle" : "", "family" : "Heinrich-Weltzien", "given" : "Roswitha", "non-dropping-particle" : "", "parse-names" : false, "suffix" : "" } ], "container-title" : "Asia Pacific Journal of Public Health", "id" : "ITEM-1", "issue" : "2", "issued" : { "date-parts" : [ [ "2015", "3", "13" ] ] }, "page" : "NP2316-NP2325", "title" : "A Silent Public Health Crisis", "type" : "article-journal", "volume" : "27" }, "uris" : [ "http://www.mendeley.com/documents/?uuid=c05ca790-4a48-331b-bf72-4e68d9ed1c66" ] }, { "id" : "ITEM-2", "itemData" : { "DOI" : "10.19082/4683", "ISSN" : "2008-5842", "PMID" : "28848648", "abstract" : "BACKGROUND AND OBJECTIVE Malnutrition, pain, and insomnia are common adverse effects of early dental caries among 3-6-year-old children. To increase our understanding of the dental caries status which will help in the control and prevention of it, this study aimed to assess the trend of dental caries, Severe Early Childhood Caries (S-ECC) and its related factors among 3-6-year-old children during a 9-year period in Babol, Northern Iran. METHODS This was a cross-sectional study among 2,080 children aged 3-6 years old in Babol, Northern Iran. The studied samples were examined from May 2007 to June 2015. Oral examinations were performed with visual-touch technique. S-ECC was measured as number of decayed, missing, and filled teeth surface (dmfs). Data were evaluated by SPSS software for Windows version 23 and were analyzed using the one-way ANOVA, chi-square test and independent-samples t-test. Level of significance was set at \u2264 0.05. RESULTS The trend of dental caries and S-ECC rose among 3-6-year-old children over a 9-year period. Of the children, 26.3% were caries free. The mean dmft was increased significantly among boys (p&lt;0.001), among 3-4-year-old children (p=0.01), and those children with both employed parents (p=0.01) and low educated parents (p&lt;0.001) from 2007 to 2015. CONCLUSION Dental caries status showed an increasing trend over the study period in Babol preschool children, therefore effective preventive strategies are required to decrease the prevalence of dental caries in children.", "author" : [ { "dropping-particle" : "", "family" : "Sistani", "given" : "Mohammad Mehdi Naghibi", "non-dropping-particle" : "", "parse-names" : false, "suffix" : "" }, { "dropping-particle" : "", "family" : "Hataminia", "given" : "Zohreh", "non-dropping-particle" : "", "parse-names" : false, "suffix" : "" }, { "dropping-particle" : "", "family" : "Hajiahmadi", "given" : "Mahmoud", "non-dropping-particle" : "", "parse-names" : false, "suffix" : "" }, { "dropping-particle" : "", "family" : "Khodadadi", "given" : "Effat", "non-dropping-particle" : "", "parse-names" : false, "suffix" : "" } ], "container-title" : "Electronic physician", "id" : "ITEM-2", "issue" : "6", "issued" : { "date-parts" : [ [ "2017", "6" ] ] }, "page" : "4683-4688", "publisher" : "The Electronic Physician", "title" : "Nine years' trend of dental caries and severe early childhood caries among 3-6-year-old children in Babol, Northern Iran.", "type" : "article-journal", "volume" : "9" }, "uris" : [ "http://www.mendeley.com/documents/?uuid=ce320ec7-f264-353c-bf68-b539f5779c83" ] } ], "mendeley" : { "formattedCitation" : "&lt;sup&gt;48,49&lt;/sup&gt;", "plainTextFormattedCitation" : "48,49", "previouslyFormattedCitation" : "&lt;sup&gt;48,49&lt;/sup&gt;" }, "properties" : {  }, "schema" : "https://github.com/citation-style-language/schema/raw/master/csl-citation.json" }</w:instrText>
      </w:r>
      <w:r w:rsidR="00660C0C" w:rsidRPr="00862F77">
        <w:rPr>
          <w:rFonts w:cs="Times New Roman"/>
          <w:szCs w:val="24"/>
        </w:rPr>
        <w:fldChar w:fldCharType="separate"/>
      </w:r>
      <w:r w:rsidR="00DE446F" w:rsidRPr="00DE446F">
        <w:rPr>
          <w:rFonts w:cs="Times New Roman"/>
          <w:noProof/>
          <w:szCs w:val="24"/>
          <w:vertAlign w:val="superscript"/>
        </w:rPr>
        <w:t>48,49</w:t>
      </w:r>
      <w:r w:rsidR="00660C0C" w:rsidRPr="00862F77">
        <w:rPr>
          <w:rFonts w:cs="Times New Roman"/>
          <w:szCs w:val="24"/>
        </w:rPr>
        <w:fldChar w:fldCharType="end"/>
      </w:r>
      <w:r w:rsidR="00D6103F" w:rsidRPr="001F5F7A">
        <w:rPr>
          <w:rFonts w:cs="Times New Roman"/>
          <w:szCs w:val="24"/>
        </w:rPr>
        <w:t xml:space="preserve"> </w:t>
      </w:r>
      <w:r w:rsidR="000A12B8">
        <w:rPr>
          <w:rFonts w:cs="Times New Roman"/>
          <w:szCs w:val="24"/>
        </w:rPr>
        <w:t>At the same time</w:t>
      </w:r>
      <w:r w:rsidR="001D29E5">
        <w:rPr>
          <w:rFonts w:cs="Times New Roman"/>
          <w:szCs w:val="24"/>
        </w:rPr>
        <w:t xml:space="preserve">, </w:t>
      </w:r>
      <w:r w:rsidR="00E31052">
        <w:rPr>
          <w:rFonts w:cs="Times New Roman"/>
          <w:szCs w:val="24"/>
        </w:rPr>
        <w:t xml:space="preserve">access to </w:t>
      </w:r>
      <w:r w:rsidR="00CC4B9B" w:rsidRPr="001F5F7A">
        <w:rPr>
          <w:rFonts w:cs="Times New Roman"/>
          <w:szCs w:val="24"/>
        </w:rPr>
        <w:t xml:space="preserve">dental treatment </w:t>
      </w:r>
      <w:r w:rsidR="00E31052">
        <w:rPr>
          <w:rFonts w:cs="Times New Roman"/>
          <w:szCs w:val="24"/>
        </w:rPr>
        <w:t>is</w:t>
      </w:r>
      <w:r w:rsidR="00CC4B9B" w:rsidRPr="001F5F7A">
        <w:rPr>
          <w:rFonts w:cs="Times New Roman"/>
          <w:szCs w:val="24"/>
        </w:rPr>
        <w:t xml:space="preserve"> limited</w:t>
      </w:r>
      <w:r w:rsidR="0096071A">
        <w:rPr>
          <w:rFonts w:cs="Times New Roman"/>
          <w:szCs w:val="24"/>
        </w:rPr>
        <w:t>.</w:t>
      </w:r>
      <w:r w:rsidR="00E77C0C">
        <w:rPr>
          <w:rFonts w:cs="Times New Roman"/>
          <w:szCs w:val="24"/>
        </w:rPr>
        <w:fldChar w:fldCharType="begin" w:fldLock="1"/>
      </w:r>
      <w:r w:rsidR="00DE446F">
        <w:rPr>
          <w:rFonts w:cs="Times New Roman"/>
          <w:szCs w:val="24"/>
        </w:rPr>
        <w:instrText>ADDIN CSL_CITATION { "citationItems" : [ { "id" : "ITEM-1", "itemData" : { "DOI" : "10.1007/s40496-015-0064-9", "ISSN" : "2196-3002", "PMID" : "26523247", "abstract" : "WHO data suggest that all over the world the prevalence of caries has declined at the end of the previous and in the first decade of the present century. This decline started wherever the use of effective fluoride toothpaste became commonplace. Even though the decline is considerable with a 90\u00a0% reduction in DMFT for 12-year-olds in Western Europe and the USA, caries still affects 60-90\u00a0% of the children throughout the world. In the high- and middle-income countries, the nature of caries has changed from a rapid progressing disease of childhood to a slowly progressing disease throughout adulthood and even old age. However, throughout the world, the circumstances for caries differ, e.g., low-income countries experience more caries with higher sugar consumption, while between high-income countries this correlation is reversed. In high-income countries, fluoride is widely used and preventive programs in dental offices are in place. These programs, if effective, may not be a realistic option in low-income countries. In order to reduce caries in the world even further, the use of effective and affordable fluoride toothpaste should be encouraged and enabled.", "author" : [ { "dropping-particle" : "", "family" : "Lagerweij", "given" : "M D", "non-dropping-particle" : "", "parse-names" : false, "suffix" : "" }, { "dropping-particle" : "", "family" : "Loveren", "given" : "C", "non-dropping-particle" : "van", "parse-names" : false, "suffix" : "" } ], "container-title" : "Current oral health reports", "id" : "ITEM-1", "issue" : "4", "issued" : { "date-parts" : [ [ "2015" ] ] }, "page" : "212-217", "publisher" : "Springer", "title" : "Declining Caries Trends: Are We Satisfied?", "type" : "article-journal", "volume" : "2" }, "uris" : [ "http://www.mendeley.com/documents/?uuid=89630885-37ef-4909-b6a0-446bd580fdaf" ] } ], "mendeley" : { "formattedCitation" : "&lt;sup&gt;50&lt;/sup&gt;", "plainTextFormattedCitation" : "50", "previouslyFormattedCitation" : "&lt;sup&gt;50&lt;/sup&gt;" }, "properties" : {  }, "schema" : "https://github.com/citation-style-language/schema/raw/master/csl-citation.json" }</w:instrText>
      </w:r>
      <w:r w:rsidR="00E77C0C">
        <w:rPr>
          <w:rFonts w:cs="Times New Roman"/>
          <w:szCs w:val="24"/>
        </w:rPr>
        <w:fldChar w:fldCharType="separate"/>
      </w:r>
      <w:r w:rsidR="00DE446F" w:rsidRPr="00DE446F">
        <w:rPr>
          <w:rFonts w:cs="Times New Roman"/>
          <w:noProof/>
          <w:szCs w:val="24"/>
          <w:vertAlign w:val="superscript"/>
        </w:rPr>
        <w:t>50</w:t>
      </w:r>
      <w:r w:rsidR="00E77C0C">
        <w:rPr>
          <w:rFonts w:cs="Times New Roman"/>
          <w:szCs w:val="24"/>
        </w:rPr>
        <w:fldChar w:fldCharType="end"/>
      </w:r>
      <w:r w:rsidR="00CC4B9B" w:rsidRPr="001F5F7A">
        <w:rPr>
          <w:rFonts w:cs="Times New Roman"/>
          <w:szCs w:val="24"/>
        </w:rPr>
        <w:t xml:space="preserve"> Analysing WHO data, </w:t>
      </w:r>
      <w:r w:rsidR="00E31052">
        <w:rPr>
          <w:rFonts w:cs="Times New Roman"/>
          <w:szCs w:val="24"/>
        </w:rPr>
        <w:t>v</w:t>
      </w:r>
      <w:r w:rsidR="00E31052" w:rsidRPr="001F5F7A">
        <w:rPr>
          <w:rFonts w:cs="Times New Roman"/>
          <w:szCs w:val="24"/>
        </w:rPr>
        <w:t xml:space="preserve">an </w:t>
      </w:r>
      <w:proofErr w:type="spellStart"/>
      <w:r w:rsidR="00C011FF" w:rsidRPr="001F5F7A">
        <w:rPr>
          <w:rFonts w:cs="Times New Roman"/>
          <w:szCs w:val="24"/>
        </w:rPr>
        <w:t>Palenstein</w:t>
      </w:r>
      <w:proofErr w:type="spellEnd"/>
      <w:r w:rsidR="00C011FF" w:rsidRPr="001F5F7A">
        <w:rPr>
          <w:rFonts w:cs="Times New Roman"/>
          <w:szCs w:val="24"/>
        </w:rPr>
        <w:t xml:space="preserve"> et al.</w:t>
      </w:r>
      <w:r w:rsidR="00660C0C" w:rsidRPr="001F5F7A">
        <w:rPr>
          <w:rFonts w:cs="Times New Roman"/>
          <w:szCs w:val="24"/>
        </w:rPr>
        <w:fldChar w:fldCharType="begin" w:fldLock="1"/>
      </w:r>
      <w:r w:rsidR="00C30983">
        <w:rPr>
          <w:rFonts w:cs="Times New Roman"/>
          <w:szCs w:val="24"/>
        </w:rPr>
        <w:instrText>ADDIN CSL_CITATION { "citationItems" : [ { "id" : "ITEM-1", "itemData" : { "author" : [ { "dropping-particle" : "", "family" : "Palenstein-Helderman", "given" : "W", "non-dropping-particle" : "Van", "parse-names" : false, "suffix" : "" }, { "dropping-particle" : "", "family" : "H\u00f6lmgren", "given" : "C", "non-dropping-particle" : "", "parse-names" : false, "suffix" : "" }, { "dropping-particle" : "", "family" : "Monse", "given" : "B", "non-dropping-particle" : "", "parse-names" : false, "suffix" : "" }, { "dropping-particle" : "", "family" : "Benzian", "given" : "Habib", "non-dropping-particle" : "", "parse-names" : false, "suffix" : "" } ], "container-title" : "Dental caries: the disease and its clinical management.", "editor" : [ { "dropping-particle" : "", "family" : "Fejerskov", "given" : "O", "non-dropping-particle" : "", "parse-names" : false, "suffix" : "" }, { "dropping-particle" : "", "family" : "Nyvad", "given" : "Bente", "non-dropping-particle" : "", "parse-names" : false, "suffix" : "" }, { "dropping-particle" : "", "family" : "Kidd", "given" : "Edwina", "non-dropping-particle" : "", "parse-names" : false, "suffix" : "" } ], "id" : "ITEM-1", "issued" : { "date-parts" : [ [ "2015" ] ] }, "page" : "405-422", "publisher" : "JohnWiley&amp;Sons, Ltd.", "title" : "Caries prevention and control in low and middle income countries.", "type" : "chapter" }, "suppress-author" : 1, "uris" : [ "http://www.mendeley.com/documents/?uuid=b8514f7a-4c30-4bf0-bf5c-69313d40e88b" ] } ], "mendeley" : { "formattedCitation" : "&lt;sup&gt;51&lt;/sup&gt;", "plainTextFormattedCitation" : "51", "previouslyFormattedCitation" : "&lt;sup&gt;51&lt;/sup&gt;" }, "properties" : {  }, "schema" : "https://github.com/citation-style-language/schema/raw/master/csl-citation.json" }</w:instrText>
      </w:r>
      <w:r w:rsidR="00660C0C" w:rsidRPr="001F5F7A">
        <w:rPr>
          <w:rFonts w:cs="Times New Roman"/>
          <w:szCs w:val="24"/>
        </w:rPr>
        <w:fldChar w:fldCharType="separate"/>
      </w:r>
      <w:r w:rsidR="00C30983" w:rsidRPr="00C30983">
        <w:rPr>
          <w:rFonts w:cs="Times New Roman"/>
          <w:noProof/>
          <w:szCs w:val="24"/>
          <w:vertAlign w:val="superscript"/>
        </w:rPr>
        <w:t>51</w:t>
      </w:r>
      <w:r w:rsidR="00660C0C" w:rsidRPr="001F5F7A">
        <w:rPr>
          <w:rFonts w:cs="Times New Roman"/>
          <w:szCs w:val="24"/>
        </w:rPr>
        <w:fldChar w:fldCharType="end"/>
      </w:r>
      <w:r w:rsidR="00C011FF" w:rsidRPr="001F5F7A">
        <w:rPr>
          <w:rFonts w:cs="Times New Roman"/>
          <w:szCs w:val="24"/>
        </w:rPr>
        <w:t xml:space="preserve"> reported the D</w:t>
      </w:r>
      <w:r w:rsidR="00E874E7">
        <w:rPr>
          <w:rFonts w:cs="Times New Roman"/>
          <w:szCs w:val="24"/>
        </w:rPr>
        <w:t>M</w:t>
      </w:r>
      <w:r w:rsidR="00C011FF" w:rsidRPr="001F5F7A">
        <w:rPr>
          <w:rFonts w:cs="Times New Roman"/>
          <w:szCs w:val="24"/>
        </w:rPr>
        <w:t>F component</w:t>
      </w:r>
      <w:r w:rsidR="00EF1C60">
        <w:rPr>
          <w:rFonts w:cs="Times New Roman"/>
          <w:szCs w:val="24"/>
        </w:rPr>
        <w:t>s</w:t>
      </w:r>
      <w:r w:rsidR="00C011FF" w:rsidRPr="001F5F7A">
        <w:rPr>
          <w:rFonts w:cs="Times New Roman"/>
          <w:szCs w:val="24"/>
        </w:rPr>
        <w:t xml:space="preserve"> of 12-year-old children separately for countries of different income level</w:t>
      </w:r>
      <w:r w:rsidR="00CA7DDC" w:rsidRPr="001F5F7A">
        <w:rPr>
          <w:rFonts w:cs="Times New Roman"/>
          <w:szCs w:val="24"/>
        </w:rPr>
        <w:t>s</w:t>
      </w:r>
      <w:r w:rsidR="00C011FF" w:rsidRPr="001F5F7A">
        <w:rPr>
          <w:rFonts w:cs="Times New Roman"/>
          <w:szCs w:val="24"/>
        </w:rPr>
        <w:t xml:space="preserve"> and showed that in h</w:t>
      </w:r>
      <w:r w:rsidR="00B15F42" w:rsidRPr="001F5F7A">
        <w:rPr>
          <w:rFonts w:cs="Times New Roman"/>
          <w:szCs w:val="24"/>
        </w:rPr>
        <w:t>igh-income countries, almost 50</w:t>
      </w:r>
      <w:r w:rsidR="00C011FF" w:rsidRPr="001F5F7A">
        <w:rPr>
          <w:rFonts w:cs="Times New Roman"/>
          <w:szCs w:val="24"/>
        </w:rPr>
        <w:t>% of the caries is treated</w:t>
      </w:r>
      <w:proofErr w:type="gramStart"/>
      <w:r w:rsidR="00C011FF" w:rsidRPr="001F5F7A">
        <w:rPr>
          <w:rFonts w:cs="Times New Roman"/>
          <w:szCs w:val="24"/>
        </w:rPr>
        <w:t>;</w:t>
      </w:r>
      <w:proofErr w:type="gramEnd"/>
      <w:r w:rsidR="00C011FF" w:rsidRPr="001F5F7A">
        <w:rPr>
          <w:rFonts w:cs="Times New Roman"/>
          <w:szCs w:val="24"/>
        </w:rPr>
        <w:t xml:space="preserve"> compare</w:t>
      </w:r>
      <w:r w:rsidR="001C4F9F" w:rsidRPr="001F5F7A">
        <w:rPr>
          <w:rFonts w:cs="Times New Roman"/>
          <w:szCs w:val="24"/>
        </w:rPr>
        <w:t>d to</w:t>
      </w:r>
      <w:r w:rsidR="00C011FF" w:rsidRPr="001F5F7A">
        <w:rPr>
          <w:rFonts w:cs="Times New Roman"/>
          <w:szCs w:val="24"/>
        </w:rPr>
        <w:t xml:space="preserve"> only 2% in lower income countries. </w:t>
      </w:r>
      <w:r w:rsidR="00DA4409" w:rsidRPr="001F5F7A">
        <w:rPr>
          <w:rFonts w:cs="Times New Roman"/>
          <w:szCs w:val="24"/>
        </w:rPr>
        <w:t>Thus</w:t>
      </w:r>
      <w:r w:rsidR="00D6103F" w:rsidRPr="001F5F7A">
        <w:rPr>
          <w:rFonts w:cs="Times New Roman"/>
          <w:szCs w:val="24"/>
        </w:rPr>
        <w:t>,</w:t>
      </w:r>
      <w:r w:rsidR="00C011FF" w:rsidRPr="001F5F7A">
        <w:rPr>
          <w:rFonts w:cs="Times New Roman"/>
          <w:szCs w:val="24"/>
        </w:rPr>
        <w:t xml:space="preserve"> </w:t>
      </w:r>
      <w:r w:rsidR="00D6103F" w:rsidRPr="001F5F7A">
        <w:rPr>
          <w:rFonts w:cs="Times New Roman"/>
          <w:szCs w:val="24"/>
        </w:rPr>
        <w:t xml:space="preserve">due to </w:t>
      </w:r>
      <w:r w:rsidR="00EF1C60">
        <w:rPr>
          <w:rFonts w:cs="Times New Roman"/>
          <w:szCs w:val="24"/>
        </w:rPr>
        <w:t>a</w:t>
      </w:r>
      <w:r w:rsidR="00EF1C60" w:rsidRPr="001F5F7A">
        <w:rPr>
          <w:rFonts w:cs="Times New Roman"/>
          <w:szCs w:val="24"/>
        </w:rPr>
        <w:t xml:space="preserve"> </w:t>
      </w:r>
      <w:r w:rsidR="00EF1C60">
        <w:rPr>
          <w:rFonts w:cs="Times New Roman"/>
          <w:szCs w:val="24"/>
        </w:rPr>
        <w:t>lack</w:t>
      </w:r>
      <w:r w:rsidR="00857B49" w:rsidRPr="001F5F7A">
        <w:rPr>
          <w:rFonts w:cs="Times New Roman"/>
          <w:szCs w:val="24"/>
        </w:rPr>
        <w:t xml:space="preserve"> of preventive measures</w:t>
      </w:r>
      <w:r w:rsidR="00EF1C60">
        <w:rPr>
          <w:rFonts w:cs="Times New Roman"/>
          <w:szCs w:val="24"/>
        </w:rPr>
        <w:t xml:space="preserve"> and</w:t>
      </w:r>
      <w:r w:rsidR="00D6103F" w:rsidRPr="001F5F7A">
        <w:rPr>
          <w:rFonts w:cs="Times New Roman"/>
          <w:szCs w:val="24"/>
        </w:rPr>
        <w:t xml:space="preserve"> limited access to </w:t>
      </w:r>
      <w:r w:rsidR="00857B49" w:rsidRPr="001F5F7A">
        <w:rPr>
          <w:rFonts w:cs="Times New Roman"/>
          <w:szCs w:val="24"/>
        </w:rPr>
        <w:t>ora</w:t>
      </w:r>
      <w:r w:rsidR="00D6103F" w:rsidRPr="001F5F7A">
        <w:rPr>
          <w:rFonts w:cs="Times New Roman"/>
          <w:szCs w:val="24"/>
        </w:rPr>
        <w:t>l health care</w:t>
      </w:r>
      <w:r w:rsidR="002936AA">
        <w:rPr>
          <w:rFonts w:cs="Times New Roman"/>
          <w:szCs w:val="24"/>
        </w:rPr>
        <w:t xml:space="preserve">, </w:t>
      </w:r>
      <w:r w:rsidR="002936AA" w:rsidRPr="00651F22">
        <w:rPr>
          <w:rFonts w:cs="Times New Roman"/>
          <w:highlight w:val="yellow"/>
        </w:rPr>
        <w:t>children in LMICs are disproportionately affected by the negative consequences of untreated dental caries, such as</w:t>
      </w:r>
      <w:r w:rsidR="002936AA" w:rsidRPr="00175818">
        <w:rPr>
          <w:rFonts w:cs="Times New Roman"/>
        </w:rPr>
        <w:t xml:space="preserve"> </w:t>
      </w:r>
      <w:r w:rsidR="002936AA">
        <w:rPr>
          <w:rFonts w:cs="Times New Roman"/>
          <w:highlight w:val="yellow"/>
        </w:rPr>
        <w:t>inflammation caused by dental sepsis, as well as reduced appetite</w:t>
      </w:r>
      <w:r w:rsidR="00651F22">
        <w:rPr>
          <w:rFonts w:cs="Times New Roman"/>
          <w:highlight w:val="yellow"/>
        </w:rPr>
        <w:t>, eating difficult</w:t>
      </w:r>
      <w:r w:rsidR="00157507">
        <w:rPr>
          <w:rFonts w:cs="Times New Roman"/>
          <w:highlight w:val="yellow"/>
        </w:rPr>
        <w:t>ies</w:t>
      </w:r>
      <w:r w:rsidR="002936AA">
        <w:rPr>
          <w:rFonts w:cs="Times New Roman"/>
          <w:highlight w:val="yellow"/>
        </w:rPr>
        <w:t xml:space="preserve"> and sleeping di</w:t>
      </w:r>
      <w:r w:rsidR="00157507">
        <w:rPr>
          <w:rFonts w:cs="Times New Roman"/>
          <w:highlight w:val="yellow"/>
        </w:rPr>
        <w:t>sturbance</w:t>
      </w:r>
      <w:r w:rsidR="002936AA">
        <w:rPr>
          <w:rFonts w:cs="Times New Roman"/>
          <w:highlight w:val="yellow"/>
        </w:rPr>
        <w:t xml:space="preserve"> due to dental pain</w:t>
      </w:r>
      <w:r w:rsidR="005B4322" w:rsidRPr="00862F77">
        <w:rPr>
          <w:rFonts w:cs="Times New Roman"/>
          <w:szCs w:val="24"/>
        </w:rPr>
        <w:t>, all of which might negatively affect their growth</w:t>
      </w:r>
      <w:r w:rsidR="00F93753">
        <w:rPr>
          <w:rFonts w:cs="Times New Roman"/>
          <w:szCs w:val="24"/>
        </w:rPr>
        <w:t>.</w:t>
      </w:r>
      <w:r w:rsidR="000C40D8" w:rsidRPr="00862F77">
        <w:rPr>
          <w:rFonts w:cs="Times New Roman"/>
          <w:szCs w:val="24"/>
        </w:rPr>
        <w:fldChar w:fldCharType="begin" w:fldLock="1"/>
      </w:r>
      <w:r w:rsidR="00C30983">
        <w:rPr>
          <w:rFonts w:cs="Times New Roman"/>
          <w:szCs w:val="24"/>
        </w:rPr>
        <w:instrText>ADDIN CSL_CITATION { "citationItems" : [ { "id" : "ITEM-1", "itemData" : { "DOI" : "10.1038/sj.bdj.4814259", "ISSN" : "0007-0610", "PMID" : "17128231", "abstract" : "The effect of a relatively common chronic disease, severe dental caries, affects young childrens' growth and well-being. Treating dental caries in pre-school children would increase growth rates and the quality of life of millions of children. Severe untreated dental caries is common in pre-school children in many countries. Children with severe caries weighed less than controls, and after treatment of decayed teeth there was more rapid weight gain and improvements in their quality of life. This may be due to dietary intake improving because pain affected the quantity and variety of food eaten, and second, chronic inflammation from caries related pulpitis and abscesses is known to suppress growth through a metabolic pathway and to reduce haemoglobin as a result of depressed erythrocyte production.", "author" : [ { "dropping-particle" : "", "family" : "Sheiham", "given" : "A", "non-dropping-particle" : "", "parse-names" : false, "suffix" : "" } ], "container-title" : "British Dental Journal", "id" : "ITEM-1", "issue" : "10", "issued" : { "date-parts" : [ [ "2006", "11", "25" ] ] }, "page" : "625-6", "publisher" : "Nature Publishing Group", "title" : "Dental caries affects body weight, growth and quality of life in pre-school children.", "title-short" : "Br Dent J", "type" : "article-journal", "volume" : "201" }, "uris" : [ "http://www.mendeley.com/documents/?uuid=147524bd-8dab-487b-b823-bbf6cab4787b" ] }, { "id" : "ITEM-2", "itemData" : { "DOI" : "10.1186/1471-2431-13-22", "ISSN" : "1471-2431", "PMID" : "23388209", "abstract" : "BACKGROUND: Severe tooth decay is known to affect the health and well-being of young children. However, little is known about the influence of Severe Early Childhood Caries (S-ECC) on childhood nutritional status. The purpose of this study was to contrast ferritin and haemoglobin levels between preschoolers with S-ECC and caries-free controls. METHODS: Children were recruited as part of a larger case-control study examining differences in nutritional status between those with and without S-ECC. Preschoolers with S-ECC were recruited on the day of their dental surgery, while caries-free controls were recruited from the community. Parents completed a questionnaire and the child underwent venipuncture. The study was approved by the University's Health Research Ethics Board. Statistics included descriptive, bivariate and logistic regression analyses. A p value \u2264 .05 was significant. A total of 266 children were recruited; 144 with S-ECC and 122 caries-free. RESULTS: The mean age was 40.8 \u00b1 14.1 months. The mean ferritin concentration for all children was 29.6 \u00b1 17.9 \u03bcg/L while the mean haemoglobin level was 115.1 \u00b1 10.1 g/L. Children with S-ECC were significantly more likely to have low ferritin (p=.033) and low haemoglobin levels (p&gt;.001). Logistic regression analyses revealed that children with S-ECC were nearly twice as likely to have low ferritin levels and were over six times more likely to have iron deficiency anaemia than caries-free controls. CONCLUSIONS: Children with S-ECC appear to be at significantly greater odds of having low ferritin status compared with caries-free children and also appear to have significantly lower haemoglobin levels than the caries-free control group. Children with S-ECC also appear to be at significantly greater odds for iron deficiency anaemia than cavity-free children.", "author" : [ { "dropping-particle" : "", "family" : "Schroth", "given" : "Robert J", "non-dropping-particle" : "", "parse-names" : false, "suffix" : "" }, { "dropping-particle" : "", "family" : "Levi", "given" : "Jeremy", "non-dropping-particle" : "", "parse-names" : false, "suffix" : "" }, { "dropping-particle" : "", "family" : "Kliewer", "given" : "Eleonore", "non-dropping-particle" : "", "parse-names" : false, "suffix" : "" }, { "dropping-particle" : "", "family" : "Friel", "given" : "James", "non-dropping-particle" : "", "parse-names" : false, "suffix" : "" }, { "dropping-particle" : "", "family" : "Moffatt", "given" : "Michael E K", "non-dropping-particle" : "", "parse-names" : false, "suffix" : "" } ], "container-title" : "BMC Pediatrics", "id" : "ITEM-2", "issued" : { "date-parts" : [ [ "2013", "1" ] ] }, "page" : "22", "title" : "Association between iron status, iron deficiency anaemia, and severe early childhood caries: a case-control study.", "type" : "article-journal", "volume" : "13" }, "uris" : [ "http://www.mendeley.com/documents/?uuid=b950f286-c32c-4dbb-87fc-cae64abb6b76" ] }, { "id" : "ITEM-3", "itemData" : { "DOI" : "10.1186/1471-2431-13-174", "ISSN" : "1471-2431", "PMID" : "24160554", "abstract" : "BACKGROUND: Severe Early Childhood Caries (S-ECC) affects the health and well-being of young children. There is limited research in this area, though evidence suggests that children with S-ECC are at an increased risk of malnutrition. The purpose of this study was to determine the association between vitamin D (25(OH)D) levels and S-ECC. METHODS: This case-control study was conducted from 2009 to 2011 in the city of Winnipeg, Manitoba, Canada. 144 preschool children with S-ECC were recruited from a local health centre on the day of their slated dental surgery under general anesthetic. 122 caries-free controls were recruited from the community. Children underwent a blood draw for vitamin D (25(OH)D), calcium, parathyroid hormone, and albumin levels. Parents completed an interviewed questionnaire assessing the child's nutritional habits, oral health, and family demographics. Analyses included descriptive and bivariate statistics as well as multiple and logistic regression. A p value \u2264 0.05 was significant. RESULTS: The mean age of participants was 40.8 \u00b1 14.1 months. Children with S-ECC had significantly lower mean 25(OH)D (68.9 \u00b1 28.0 nmol/L vs. 82.9 \u00b1 31.1, p &lt; 0.001), calcium (p &lt; 0.001), and albumin (p &lt; 0.001) levels, and significantly higher parathyroid hormone (p &lt; 0.001) levels than those caries-free. Children with S-ECC were significantly more likely to have vitamin D levels below recognized thresholds for optimal and adequate status (i.e. &lt; 75 and &lt; 50 nmol/L, respectively). Multiple regression analysis revealed that S-ECC, infrequent milk consumption, and winter season were significantly associated with lower 25(OH)D concentrations. Low 25(OH)D levels, low household income, and poorer ratings of the child's general health were significantly associated with S-ECC on logistic regression. CONCLUSION: Children with S-ECC appear to have relatively poor nutritional health compared to caries-free controls, and were significantly more likely to have low vitamin D, calcium, and albumin concentrations and elevated PTH levels.", "author" : [ { "dropping-particle" : "", "family" : "Schroth", "given" : "Robert J", "non-dropping-particle" : "", "parse-names" : false, "suffix" : "" }, { "dropping-particle" : "", "family" : "Levi", "given" : "Jeremy A", "non-dropping-particle" : "", "parse-names" : false, "suffix" : "" }, { "dropping-particle" : "", "family" : "Sellers", "given" : "Elizabeth A", "non-dropping-particle" : "", "parse-names" : false, "suffix" : "" }, { "dropping-particle" : "", "family" : "Friel", "given" : "James", "non-dropping-particle" : "", "parse-names" : false, "suffix" : "" }, { "dropping-particle" : "", "family" : "Kliewer", "given" : "Eleonore", "non-dropping-particle" : "", "parse-names" : false, "suffix" : "" }, { "dropping-particle" : "", "family" : "Moffatt", "given" : "Michael E K", "non-dropping-particle" : "", "parse-names" : false, "suffix" : "" } ], "container-title" : "BMC Pediatrics", "id" : "ITEM-3", "issue" : "1", "issued" : { "date-parts" : [ [ "2013", "1" ] ] }, "page" : "174", "title" : "Vitamin D status of children with severe early childhood caries: a case-control study.", "type" : "article-journal", "volume" : "13" }, "uris" : [ "http://www.mendeley.com/documents/?uuid=31a18f06-73d8-4c0c-80e5-ba5857ec22b7" ] } ], "mendeley" : { "formattedCitation" : "&lt;sup&gt;52\u201354&lt;/sup&gt;", "plainTextFormattedCitation" : "52\u201354", "previouslyFormattedCitation" : "&lt;sup&gt;52\u201354&lt;/sup&gt;" }, "properties" : {  }, "schema" : "https://github.com/citation-style-language/schema/raw/master/csl-citation.json" }</w:instrText>
      </w:r>
      <w:r w:rsidR="000C40D8" w:rsidRPr="00862F77">
        <w:rPr>
          <w:rFonts w:cs="Times New Roman"/>
          <w:szCs w:val="24"/>
        </w:rPr>
        <w:fldChar w:fldCharType="separate"/>
      </w:r>
      <w:r w:rsidR="00C30983" w:rsidRPr="00C30983">
        <w:rPr>
          <w:rFonts w:cs="Times New Roman"/>
          <w:noProof/>
          <w:szCs w:val="24"/>
          <w:vertAlign w:val="superscript"/>
        </w:rPr>
        <w:t>52–54</w:t>
      </w:r>
      <w:r w:rsidR="000C40D8" w:rsidRPr="00862F77">
        <w:rPr>
          <w:rFonts w:cs="Times New Roman"/>
          <w:szCs w:val="24"/>
        </w:rPr>
        <w:fldChar w:fldCharType="end"/>
      </w:r>
      <w:r w:rsidR="00A54FBF">
        <w:rPr>
          <w:rFonts w:cs="Times New Roman"/>
          <w:szCs w:val="24"/>
        </w:rPr>
        <w:t xml:space="preserve"> </w:t>
      </w:r>
      <w:proofErr w:type="gramStart"/>
      <w:r w:rsidR="002936AA">
        <w:rPr>
          <w:rFonts w:cs="Times New Roman"/>
          <w:highlight w:val="yellow"/>
        </w:rPr>
        <w:t>These</w:t>
      </w:r>
      <w:proofErr w:type="gramEnd"/>
      <w:r w:rsidR="002936AA">
        <w:rPr>
          <w:rFonts w:cs="Times New Roman"/>
          <w:highlight w:val="yellow"/>
        </w:rPr>
        <w:t xml:space="preserve"> potential mechanisms</w:t>
      </w:r>
      <w:r w:rsidR="002936AA" w:rsidRPr="00175818" w:rsidDel="00444A05">
        <w:rPr>
          <w:rFonts w:cs="Times New Roman"/>
          <w:highlight w:val="yellow"/>
        </w:rPr>
        <w:t xml:space="preserve"> </w:t>
      </w:r>
      <w:r w:rsidR="002936AA">
        <w:rPr>
          <w:rFonts w:cs="Times New Roman"/>
          <w:highlight w:val="yellow"/>
        </w:rPr>
        <w:t>should be explored through f</w:t>
      </w:r>
      <w:r w:rsidR="002936AA" w:rsidRPr="00175818">
        <w:rPr>
          <w:rFonts w:cs="Times New Roman"/>
          <w:highlight w:val="yellow"/>
        </w:rPr>
        <w:t>urther research.</w:t>
      </w:r>
    </w:p>
    <w:p w14:paraId="2475FAD5" w14:textId="13C6BBB9" w:rsidR="009449D9" w:rsidRPr="001F5F7A" w:rsidRDefault="005F4EB5" w:rsidP="00842BE1">
      <w:pPr>
        <w:pStyle w:val="NormalWeb"/>
        <w:shd w:val="clear" w:color="auto" w:fill="FFFFFF"/>
        <w:spacing w:before="0" w:beforeAutospacing="0" w:after="225" w:afterAutospacing="0" w:line="360" w:lineRule="auto"/>
        <w:jc w:val="both"/>
        <w:textAlignment w:val="baseline"/>
      </w:pPr>
      <w:r w:rsidRPr="001F5F7A">
        <w:lastRenderedPageBreak/>
        <w:t>To our knowledge, this was the first study to assess th</w:t>
      </w:r>
      <w:r>
        <w:t>e</w:t>
      </w:r>
      <w:r w:rsidRPr="001F5F7A">
        <w:t xml:space="preserve"> </w:t>
      </w:r>
      <w:r>
        <w:t>relationships between dental caries and anthropometric measures</w:t>
      </w:r>
      <w:r w:rsidRPr="001F5F7A">
        <w:t xml:space="preserve"> among children in Bangladesh. </w:t>
      </w:r>
      <w:r>
        <w:rPr>
          <w:bCs/>
          <w:iCs/>
        </w:rPr>
        <w:t>Our</w:t>
      </w:r>
      <w:r w:rsidRPr="001F5F7A">
        <w:rPr>
          <w:bCs/>
          <w:iCs/>
        </w:rPr>
        <w:t xml:space="preserve"> findings are an important contribution towards the collection of dental epidemiological data in Bangladesh, where</w:t>
      </w:r>
      <w:r w:rsidRPr="001F5F7A">
        <w:t xml:space="preserve"> </w:t>
      </w:r>
      <w:r>
        <w:t>such</w:t>
      </w:r>
      <w:r w:rsidRPr="001F5F7A">
        <w:t xml:space="preserve"> studies are scarce</w:t>
      </w:r>
      <w:r w:rsidRPr="001F5F7A">
        <w:rPr>
          <w:bCs/>
          <w:iCs/>
        </w:rPr>
        <w:t xml:space="preserve">. </w:t>
      </w:r>
      <w:r w:rsidRPr="001F5F7A">
        <w:rPr>
          <w:lang w:val="en-US"/>
        </w:rPr>
        <w:t xml:space="preserve">The pragmatic approach of </w:t>
      </w:r>
      <w:r w:rsidRPr="001F5F7A">
        <w:t>selecting the study population from both hospital and community settings meant that the study hypothesis was t</w:t>
      </w:r>
      <w:bookmarkStart w:id="0" w:name="_GoBack"/>
      <w:bookmarkEnd w:id="0"/>
      <w:r w:rsidRPr="001F5F7A">
        <w:t>ested in a sample with a wide range of caries</w:t>
      </w:r>
      <w:r>
        <w:t xml:space="preserve"> levels</w:t>
      </w:r>
      <w:r w:rsidRPr="001F5F7A">
        <w:t xml:space="preserve">. </w:t>
      </w:r>
      <w:r w:rsidR="00D4770D" w:rsidRPr="001F5F7A">
        <w:t>Moreover, to overcome some limitations of previous studies</w:t>
      </w:r>
      <w:r w:rsidR="007019DC">
        <w:t>,</w:t>
      </w:r>
      <w:r w:rsidR="00AE2164" w:rsidRPr="001F5F7A">
        <w:rPr>
          <w:lang w:val="en-US"/>
        </w:rPr>
        <w:t xml:space="preserve"> </w:t>
      </w:r>
      <w:r w:rsidR="00B31F31" w:rsidRPr="001F5F7A">
        <w:rPr>
          <w:lang w:val="en-US"/>
        </w:rPr>
        <w:t xml:space="preserve">a range of </w:t>
      </w:r>
      <w:r w:rsidR="009449D9" w:rsidRPr="001F5F7A">
        <w:rPr>
          <w:lang w:val="en-US"/>
        </w:rPr>
        <w:t>possible confounding factors</w:t>
      </w:r>
      <w:r w:rsidR="003A3F4C" w:rsidRPr="001F5F7A">
        <w:rPr>
          <w:lang w:val="en-US"/>
        </w:rPr>
        <w:t xml:space="preserve"> were adjusted for</w:t>
      </w:r>
      <w:r w:rsidR="009449D9" w:rsidRPr="001F5F7A">
        <w:rPr>
          <w:lang w:val="en-US"/>
        </w:rPr>
        <w:t xml:space="preserve">. </w:t>
      </w:r>
      <w:r w:rsidR="00EF1C60">
        <w:t>We</w:t>
      </w:r>
      <w:r w:rsidR="00F5442F" w:rsidRPr="001F5F7A">
        <w:t xml:space="preserve"> </w:t>
      </w:r>
      <w:r w:rsidR="00EF1C60">
        <w:t>used</w:t>
      </w:r>
      <w:r w:rsidR="00EF1C60" w:rsidRPr="001F5F7A">
        <w:t xml:space="preserve"> </w:t>
      </w:r>
      <w:r w:rsidR="00F5442F" w:rsidRPr="001F5F7A">
        <w:t xml:space="preserve">z-scores of height, weight and BMI </w:t>
      </w:r>
      <w:r w:rsidR="001C4F9F" w:rsidRPr="001F5F7A">
        <w:t xml:space="preserve">on </w:t>
      </w:r>
      <w:r w:rsidR="00F5442F" w:rsidRPr="001F5F7A">
        <w:t xml:space="preserve">a continuous scale rather than </w:t>
      </w:r>
      <w:r w:rsidR="00EF1C60">
        <w:t>cut-off points</w:t>
      </w:r>
      <w:r w:rsidR="00E55304" w:rsidRPr="001F5F7A">
        <w:t>.</w:t>
      </w:r>
      <w:r w:rsidR="00157507" w:rsidRPr="00157507">
        <w:t xml:space="preserve"> </w:t>
      </w:r>
      <w:r w:rsidR="00157507" w:rsidRPr="001F5F7A">
        <w:t xml:space="preserve">However, </w:t>
      </w:r>
      <w:r w:rsidR="00157507">
        <w:t xml:space="preserve">our study had several limitations. </w:t>
      </w:r>
      <w:r w:rsidR="00157507" w:rsidRPr="00D2455A">
        <w:t>T</w:t>
      </w:r>
      <w:r w:rsidR="00157507" w:rsidRPr="00D2455A">
        <w:rPr>
          <w:bCs/>
          <w:iCs/>
        </w:rPr>
        <w:t>he study sample was not representative of Bangladeshi children.</w:t>
      </w:r>
      <w:r w:rsidR="00B15F42" w:rsidRPr="001F5F7A">
        <w:t xml:space="preserve"> </w:t>
      </w:r>
      <w:r w:rsidR="00927D14">
        <w:t xml:space="preserve">We recruited children from a hospital and schools in only one area in Dhaka, </w:t>
      </w:r>
      <w:r w:rsidR="00927D14">
        <w:rPr>
          <w:highlight w:val="yellow"/>
        </w:rPr>
        <w:t>therefore our findings might not be generalizable to other areas in the same city or to Bangladeshi children as a whole</w:t>
      </w:r>
      <w:r w:rsidR="00927D14" w:rsidRPr="005D3A15">
        <w:rPr>
          <w:rFonts w:ascii="TimesNewRoman" w:hAnsi="TimesNewRoman"/>
          <w:highlight w:val="yellow"/>
        </w:rPr>
        <w:t>.</w:t>
      </w:r>
      <w:r w:rsidR="00927D14" w:rsidRPr="001F5F7A">
        <w:t xml:space="preserve"> </w:t>
      </w:r>
      <w:r w:rsidR="008B2ABC" w:rsidRPr="00DB62A2">
        <w:rPr>
          <w:highlight w:val="yellow"/>
        </w:rPr>
        <w:t>Our study population was mostly from lower middle and middle socioeconomic groups.</w:t>
      </w:r>
      <w:r w:rsidR="008B2ABC" w:rsidRPr="001F5F7A">
        <w:t xml:space="preserve"> </w:t>
      </w:r>
      <w:r w:rsidR="00B15F42" w:rsidRPr="001F5F7A">
        <w:rPr>
          <w:bCs/>
          <w:iCs/>
        </w:rPr>
        <w:t xml:space="preserve">The </w:t>
      </w:r>
      <w:r w:rsidR="00A332BE" w:rsidRPr="001F5F7A">
        <w:rPr>
          <w:bCs/>
          <w:iCs/>
        </w:rPr>
        <w:t xml:space="preserve">under-representation </w:t>
      </w:r>
      <w:r w:rsidR="00B15F42" w:rsidRPr="001F5F7A">
        <w:rPr>
          <w:bCs/>
          <w:iCs/>
        </w:rPr>
        <w:t>of children from higher</w:t>
      </w:r>
      <w:r w:rsidR="00013CE0">
        <w:rPr>
          <w:bCs/>
          <w:iCs/>
        </w:rPr>
        <w:t xml:space="preserve"> </w:t>
      </w:r>
      <w:r w:rsidR="00B15F42" w:rsidRPr="001F5F7A">
        <w:rPr>
          <w:bCs/>
          <w:iCs/>
        </w:rPr>
        <w:t xml:space="preserve">socio-economic </w:t>
      </w:r>
      <w:r w:rsidR="00A332BE" w:rsidRPr="001F5F7A">
        <w:rPr>
          <w:bCs/>
          <w:iCs/>
        </w:rPr>
        <w:t xml:space="preserve">groups </w:t>
      </w:r>
      <w:r w:rsidR="00B15F42" w:rsidRPr="001F5F7A">
        <w:rPr>
          <w:bCs/>
          <w:iCs/>
        </w:rPr>
        <w:t xml:space="preserve">might have </w:t>
      </w:r>
      <w:r w:rsidR="00A332BE" w:rsidRPr="001F5F7A">
        <w:rPr>
          <w:bCs/>
          <w:iCs/>
        </w:rPr>
        <w:t>affected</w:t>
      </w:r>
      <w:r w:rsidR="00B15F42" w:rsidRPr="001F5F7A">
        <w:rPr>
          <w:bCs/>
          <w:iCs/>
        </w:rPr>
        <w:t xml:space="preserve"> the direction of the association as their BMI and caries burden might be different </w:t>
      </w:r>
      <w:r w:rsidR="00A332BE" w:rsidRPr="001F5F7A">
        <w:rPr>
          <w:bCs/>
          <w:iCs/>
        </w:rPr>
        <w:t xml:space="preserve">from </w:t>
      </w:r>
      <w:r w:rsidR="00B15F42" w:rsidRPr="001F5F7A">
        <w:rPr>
          <w:bCs/>
          <w:iCs/>
        </w:rPr>
        <w:t>the current study sample.</w:t>
      </w:r>
      <w:r w:rsidR="00842BE1" w:rsidRPr="001F5F7A">
        <w:rPr>
          <w:bCs/>
          <w:iCs/>
        </w:rPr>
        <w:t xml:space="preserve"> </w:t>
      </w:r>
      <w:r w:rsidR="00A332BE" w:rsidRPr="001F5F7A">
        <w:t xml:space="preserve">Future studies should </w:t>
      </w:r>
      <w:r w:rsidR="00B37855">
        <w:t>use</w:t>
      </w:r>
      <w:r w:rsidR="00A332BE" w:rsidRPr="001F5F7A">
        <w:t xml:space="preserve"> representative data and </w:t>
      </w:r>
      <w:r w:rsidR="00591E5E">
        <w:t xml:space="preserve">a </w:t>
      </w:r>
      <w:r w:rsidR="0095495C" w:rsidRPr="0095495C">
        <w:t xml:space="preserve">longitudinal </w:t>
      </w:r>
      <w:r w:rsidR="001628F2">
        <w:t>design</w:t>
      </w:r>
      <w:r w:rsidR="001628F2" w:rsidRPr="0095495C">
        <w:t xml:space="preserve"> </w:t>
      </w:r>
      <w:r w:rsidR="0095495C" w:rsidRPr="0095495C">
        <w:t xml:space="preserve">to elucidate </w:t>
      </w:r>
      <w:r w:rsidR="0095495C">
        <w:t xml:space="preserve">the issue of reverse </w:t>
      </w:r>
      <w:r w:rsidR="00591E5E">
        <w:t>causality</w:t>
      </w:r>
      <w:r w:rsidR="006B64CA">
        <w:t xml:space="preserve">. </w:t>
      </w:r>
      <w:r w:rsidR="00927D14">
        <w:rPr>
          <w:highlight w:val="yellow"/>
        </w:rPr>
        <w:t xml:space="preserve">Our findings </w:t>
      </w:r>
      <w:r w:rsidR="006B64CA" w:rsidRPr="00252E27">
        <w:rPr>
          <w:highlight w:val="yellow"/>
        </w:rPr>
        <w:t>will</w:t>
      </w:r>
      <w:r w:rsidR="001020A2" w:rsidRPr="00252E27">
        <w:rPr>
          <w:highlight w:val="yellow"/>
        </w:rPr>
        <w:t xml:space="preserve"> </w:t>
      </w:r>
      <w:r w:rsidR="00927D14">
        <w:rPr>
          <w:highlight w:val="yellow"/>
        </w:rPr>
        <w:t>hopefully strengthen the</w:t>
      </w:r>
      <w:r w:rsidR="00927D14" w:rsidRPr="00252E27">
        <w:rPr>
          <w:highlight w:val="yellow"/>
        </w:rPr>
        <w:t xml:space="preserve"> </w:t>
      </w:r>
      <w:r w:rsidR="001020A2" w:rsidRPr="00252E27">
        <w:rPr>
          <w:highlight w:val="yellow"/>
        </w:rPr>
        <w:t xml:space="preserve">evidence-base </w:t>
      </w:r>
      <w:r w:rsidR="004D3452" w:rsidRPr="00252E27">
        <w:rPr>
          <w:highlight w:val="yellow"/>
        </w:rPr>
        <w:t>for</w:t>
      </w:r>
      <w:r w:rsidR="0094370B" w:rsidRPr="00252E27">
        <w:rPr>
          <w:highlight w:val="yellow"/>
        </w:rPr>
        <w:t xml:space="preserve"> </w:t>
      </w:r>
      <w:r w:rsidR="001020A2" w:rsidRPr="00252E27">
        <w:rPr>
          <w:highlight w:val="yellow"/>
        </w:rPr>
        <w:t xml:space="preserve">future </w:t>
      </w:r>
      <w:r w:rsidR="0094370B" w:rsidRPr="00252E27">
        <w:rPr>
          <w:highlight w:val="yellow"/>
        </w:rPr>
        <w:t xml:space="preserve">oral </w:t>
      </w:r>
      <w:r w:rsidR="005D3A15" w:rsidRPr="00252E27">
        <w:rPr>
          <w:highlight w:val="yellow"/>
        </w:rPr>
        <w:t xml:space="preserve">health </w:t>
      </w:r>
      <w:r w:rsidR="001020A2" w:rsidRPr="00252E27">
        <w:rPr>
          <w:highlight w:val="yellow"/>
        </w:rPr>
        <w:t xml:space="preserve">policy development </w:t>
      </w:r>
      <w:r w:rsidR="0094370B" w:rsidRPr="00252E27">
        <w:rPr>
          <w:highlight w:val="yellow"/>
        </w:rPr>
        <w:t>in Bangladesh</w:t>
      </w:r>
      <w:r w:rsidR="00927D14">
        <w:rPr>
          <w:highlight w:val="yellow"/>
        </w:rPr>
        <w:t xml:space="preserve"> – so far </w:t>
      </w:r>
      <w:r w:rsidR="004D3452" w:rsidRPr="00252E27">
        <w:rPr>
          <w:rFonts w:ascii="TimesNewRoman" w:hAnsi="TimesNewRoman"/>
          <w:highlight w:val="yellow"/>
        </w:rPr>
        <w:t xml:space="preserve">a </w:t>
      </w:r>
      <w:r w:rsidR="00927D14">
        <w:rPr>
          <w:rFonts w:ascii="TimesNewRoman" w:hAnsi="TimesNewRoman"/>
          <w:highlight w:val="yellow"/>
        </w:rPr>
        <w:t>widely</w:t>
      </w:r>
      <w:r w:rsidR="00927D14" w:rsidRPr="00252E27">
        <w:rPr>
          <w:rFonts w:ascii="TimesNewRoman" w:hAnsi="TimesNewRoman"/>
          <w:highlight w:val="yellow"/>
        </w:rPr>
        <w:t xml:space="preserve"> </w:t>
      </w:r>
      <w:r w:rsidR="001020A2" w:rsidRPr="00252E27">
        <w:rPr>
          <w:rFonts w:ascii="TimesNewRoman" w:hAnsi="TimesNewRoman"/>
          <w:highlight w:val="yellow"/>
        </w:rPr>
        <w:t xml:space="preserve">neglected </w:t>
      </w:r>
      <w:r w:rsidR="00927D14">
        <w:rPr>
          <w:rFonts w:ascii="TimesNewRoman" w:hAnsi="TimesNewRoman"/>
          <w:highlight w:val="yellow"/>
        </w:rPr>
        <w:t>area</w:t>
      </w:r>
      <w:r w:rsidR="001020A2" w:rsidRPr="00252E27">
        <w:rPr>
          <w:rFonts w:ascii="TimesNewRoman" w:hAnsi="TimesNewRoman"/>
          <w:highlight w:val="yellow"/>
        </w:rPr>
        <w:t>.</w:t>
      </w:r>
      <w:r w:rsidR="001020A2" w:rsidRPr="00252E27">
        <w:rPr>
          <w:rFonts w:ascii="TimesNewRoman" w:hAnsi="TimesNewRoman"/>
          <w:highlight w:val="yellow"/>
        </w:rPr>
        <w:fldChar w:fldCharType="begin" w:fldLock="1"/>
      </w:r>
      <w:r w:rsidR="00C30983">
        <w:rPr>
          <w:rFonts w:ascii="TimesNewRoman" w:hAnsi="TimesNewRoman"/>
          <w:highlight w:val="yellow"/>
        </w:rPr>
        <w:instrText>ADDIN CSL_CITATION { "citationItems" : [ { "id" : "ITEM-1", "itemData" : { "DOI" : "10.11648/j.ajhr.20140206.18", "abstract" : "The health system of Bangladesh relies heavily on the government or the public sector for financing and setting overall policies and service delivery mechanisms. Although the health system is faced with many intractable challenges, it seems to receive little priority in terms of national resource allocation. According to the World Health Organization (WHO 2010) only about 3% of the Gross Domestic Product (GDP) is spent on health services. However, government expenditure on health is only about 34% of the total health expenditure (THE), the rest (66%) being out-of-pocket (OOP) expenses. Inequity, therefore, is a serious problem affecting the health care system. Based on a review of secondary data, the paper assesses the current challenges and opportunities of the health system in Bangladesh. The findings suggest that although the health system faces multifaceted challenges such as lack of public health facilities, scarcity of skilled workforce, inadequate financial resource allocation and political instability; Bangladesh has demonstrated much progress in achieving the health-related Millennium Development Goals (MDGs) especially MDG 4 and MDG 5. Although the country has a growing private sector primarily providing tertiary level health care services, Bangladesh still does not have a comprehensive health policy to strengthen the entire health system. Clearly, the most crucial challenge is the absence of a dynamic and proactive stewardship able to design and enforce policies to further strengthen and enhance the overall health system. Such strong leadership could bring about meaningful and effective health system reform, which will work more efficiently for the betterment of the health of the people of Bangladesh, and would be built upon the values of equity and accountability.", "author" : [ { "dropping-particle" : "", "family" : "Islam", "given" : "Anwar", "non-dropping-particle" : "", "parse-names" : false, "suffix" : "" }, { "dropping-particle" : "", "family" : "Biswas", "given" : "Tuhin", "non-dropping-particle" : "", "parse-names" : false, "suffix" : "" } ], "container-title" : "American Journal of Health Research", "id" : "ITEM-1", "issue" : "6", "issued" : { "date-parts" : [ [ "2014" ] ] }, "page" : "366-374", "title" : "Health system in Bangladesh: Challenges and opportunities", "type" : "article-journal", "volume" : "2" }, "uris" : [ "http://www.mendeley.com/documents/?uuid=c3f46538-2d02-3135-9009-e8b2c40f05cc" ] } ], "mendeley" : { "formattedCitation" : "&lt;sup&gt;55&lt;/sup&gt;", "plainTextFormattedCitation" : "55", "previouslyFormattedCitation" : "&lt;sup&gt;55&lt;/sup&gt;" }, "properties" : {  }, "schema" : "https://github.com/citation-style-language/schema/raw/master/csl-citation.json" }</w:instrText>
      </w:r>
      <w:r w:rsidR="001020A2" w:rsidRPr="00252E27">
        <w:rPr>
          <w:rFonts w:ascii="TimesNewRoman" w:hAnsi="TimesNewRoman"/>
          <w:highlight w:val="yellow"/>
        </w:rPr>
        <w:fldChar w:fldCharType="separate"/>
      </w:r>
      <w:r w:rsidR="00C30983" w:rsidRPr="00C30983">
        <w:rPr>
          <w:rFonts w:ascii="TimesNewRoman" w:hAnsi="TimesNewRoman"/>
          <w:noProof/>
          <w:highlight w:val="yellow"/>
          <w:vertAlign w:val="superscript"/>
        </w:rPr>
        <w:t>55</w:t>
      </w:r>
      <w:r w:rsidR="001020A2" w:rsidRPr="00252E27">
        <w:rPr>
          <w:rFonts w:ascii="TimesNewRoman" w:hAnsi="TimesNewRoman"/>
          <w:highlight w:val="yellow"/>
        </w:rPr>
        <w:fldChar w:fldCharType="end"/>
      </w:r>
    </w:p>
    <w:p w14:paraId="5D2483D0" w14:textId="1CF4AA39" w:rsidR="009641A3" w:rsidRDefault="007411E4" w:rsidP="004D24B9">
      <w:pPr>
        <w:rPr>
          <w:rFonts w:cs="Times New Roman"/>
          <w:color w:val="403838"/>
          <w:szCs w:val="24"/>
          <w:shd w:val="clear" w:color="auto" w:fill="FFFFFF"/>
        </w:rPr>
      </w:pPr>
      <w:r w:rsidRPr="001F5F7A">
        <w:rPr>
          <w:rFonts w:cs="Times New Roman"/>
          <w:szCs w:val="24"/>
        </w:rPr>
        <w:t>In conclusion, t</w:t>
      </w:r>
      <w:r w:rsidR="009449D9" w:rsidRPr="001F5F7A">
        <w:rPr>
          <w:rFonts w:cs="Times New Roman"/>
          <w:szCs w:val="24"/>
        </w:rPr>
        <w:t xml:space="preserve">his study has provided </w:t>
      </w:r>
      <w:r w:rsidRPr="001F5F7A">
        <w:rPr>
          <w:rFonts w:cs="Times New Roman"/>
          <w:szCs w:val="24"/>
        </w:rPr>
        <w:t xml:space="preserve">further </w:t>
      </w:r>
      <w:r w:rsidR="009449D9" w:rsidRPr="001F5F7A">
        <w:rPr>
          <w:rFonts w:cs="Times New Roman"/>
          <w:szCs w:val="24"/>
        </w:rPr>
        <w:t xml:space="preserve">evidence of </w:t>
      </w:r>
      <w:r w:rsidRPr="001F5F7A">
        <w:t>an inverse relationship between dental caries and children’s height</w:t>
      </w:r>
      <w:r w:rsidR="005F583E" w:rsidRPr="001F5F7A">
        <w:t xml:space="preserve">, </w:t>
      </w:r>
      <w:r w:rsidRPr="001F5F7A">
        <w:t>weight</w:t>
      </w:r>
      <w:r w:rsidR="00E55304" w:rsidRPr="001F5F7A">
        <w:rPr>
          <w:rFonts w:cs="Times New Roman"/>
          <w:szCs w:val="24"/>
        </w:rPr>
        <w:t xml:space="preserve">, </w:t>
      </w:r>
      <w:r w:rsidRPr="001F5F7A">
        <w:rPr>
          <w:rFonts w:cs="Times New Roman"/>
          <w:szCs w:val="24"/>
        </w:rPr>
        <w:t xml:space="preserve">and </w:t>
      </w:r>
      <w:r w:rsidR="005F583E" w:rsidRPr="001F5F7A">
        <w:rPr>
          <w:rFonts w:cs="Times New Roman"/>
          <w:szCs w:val="24"/>
        </w:rPr>
        <w:t>BMI</w:t>
      </w:r>
      <w:r w:rsidR="00C03706">
        <w:rPr>
          <w:rFonts w:cs="Times New Roman"/>
          <w:szCs w:val="24"/>
        </w:rPr>
        <w:t>,</w:t>
      </w:r>
      <w:r w:rsidR="005F583E" w:rsidRPr="001F5F7A">
        <w:rPr>
          <w:rFonts w:cs="Times New Roman"/>
          <w:szCs w:val="24"/>
        </w:rPr>
        <w:t xml:space="preserve"> </w:t>
      </w:r>
      <w:r w:rsidR="001932DF" w:rsidRPr="00A54FBF">
        <w:rPr>
          <w:rFonts w:cs="Times New Roman"/>
          <w:szCs w:val="24"/>
          <w:highlight w:val="yellow"/>
        </w:rPr>
        <w:t xml:space="preserve">suggesting that </w:t>
      </w:r>
      <w:r w:rsidR="0018164D" w:rsidRPr="00A54FBF">
        <w:rPr>
          <w:rFonts w:cs="Times New Roman"/>
          <w:szCs w:val="24"/>
          <w:highlight w:val="yellow"/>
        </w:rPr>
        <w:t xml:space="preserve">dental caries </w:t>
      </w:r>
      <w:r w:rsidR="001932DF" w:rsidRPr="00A54FBF">
        <w:rPr>
          <w:rFonts w:cs="Times New Roman"/>
          <w:szCs w:val="24"/>
          <w:highlight w:val="yellow"/>
        </w:rPr>
        <w:t>poses</w:t>
      </w:r>
      <w:r w:rsidR="001932DF" w:rsidRPr="00391107">
        <w:rPr>
          <w:rFonts w:cs="Times New Roman"/>
          <w:szCs w:val="24"/>
        </w:rPr>
        <w:t xml:space="preserve"> </w:t>
      </w:r>
      <w:r w:rsidR="0018164D" w:rsidRPr="00391107">
        <w:rPr>
          <w:rFonts w:cs="Times New Roman"/>
          <w:szCs w:val="24"/>
        </w:rPr>
        <w:t xml:space="preserve">an additional burden for child health in </w:t>
      </w:r>
      <w:r w:rsidR="00E55304" w:rsidRPr="00391107">
        <w:rPr>
          <w:rFonts w:cs="Times New Roman"/>
          <w:szCs w:val="24"/>
        </w:rPr>
        <w:t>LMICs</w:t>
      </w:r>
      <w:r w:rsidR="0018164D" w:rsidRPr="00391107">
        <w:rPr>
          <w:rFonts w:cs="Times New Roman"/>
          <w:szCs w:val="24"/>
        </w:rPr>
        <w:t xml:space="preserve">. </w:t>
      </w:r>
      <w:r w:rsidR="009449D9" w:rsidRPr="00391107">
        <w:rPr>
          <w:rFonts w:cs="Times New Roman"/>
          <w:szCs w:val="24"/>
        </w:rPr>
        <w:t xml:space="preserve">Since dental caries prevalence is increasing in </w:t>
      </w:r>
      <w:r w:rsidR="00E55304" w:rsidRPr="00391107">
        <w:rPr>
          <w:rFonts w:cs="Times New Roman"/>
          <w:szCs w:val="24"/>
        </w:rPr>
        <w:t>those</w:t>
      </w:r>
      <w:r w:rsidR="009449D9" w:rsidRPr="00391107">
        <w:rPr>
          <w:rFonts w:cs="Times New Roman"/>
          <w:szCs w:val="24"/>
        </w:rPr>
        <w:t xml:space="preserve"> countries</w:t>
      </w:r>
      <w:r>
        <w:rPr>
          <w:rFonts w:cs="Times New Roman"/>
          <w:szCs w:val="24"/>
        </w:rPr>
        <w:t>,</w:t>
      </w:r>
      <w:r w:rsidR="009449D9" w:rsidRPr="00391107">
        <w:rPr>
          <w:rFonts w:cs="Times New Roman"/>
          <w:szCs w:val="24"/>
        </w:rPr>
        <w:t xml:space="preserve"> </w:t>
      </w:r>
      <w:r>
        <w:rPr>
          <w:rFonts w:cs="Times New Roman"/>
          <w:szCs w:val="24"/>
        </w:rPr>
        <w:t>efforts</w:t>
      </w:r>
      <w:r w:rsidR="00194D1F" w:rsidRPr="00391107">
        <w:rPr>
          <w:rFonts w:cs="Times New Roman"/>
          <w:szCs w:val="24"/>
        </w:rPr>
        <w:t xml:space="preserve"> to </w:t>
      </w:r>
      <w:r w:rsidR="009449D9" w:rsidRPr="00391107">
        <w:rPr>
          <w:rFonts w:cs="Times New Roman"/>
          <w:szCs w:val="24"/>
        </w:rPr>
        <w:t>reduc</w:t>
      </w:r>
      <w:r w:rsidR="00194D1F" w:rsidRPr="00391107">
        <w:rPr>
          <w:rFonts w:cs="Times New Roman"/>
          <w:szCs w:val="24"/>
        </w:rPr>
        <w:t>e</w:t>
      </w:r>
      <w:r w:rsidR="009449D9" w:rsidRPr="00391107">
        <w:rPr>
          <w:rFonts w:cs="Times New Roman"/>
          <w:szCs w:val="24"/>
        </w:rPr>
        <w:t xml:space="preserve"> the prevalence of </w:t>
      </w:r>
      <w:r>
        <w:rPr>
          <w:rFonts w:cs="Times New Roman"/>
          <w:szCs w:val="24"/>
        </w:rPr>
        <w:t xml:space="preserve">dental </w:t>
      </w:r>
      <w:r w:rsidR="009449D9" w:rsidRPr="00391107">
        <w:rPr>
          <w:rFonts w:cs="Times New Roman"/>
          <w:szCs w:val="24"/>
        </w:rPr>
        <w:t>caries</w:t>
      </w:r>
      <w:r w:rsidR="00E55304" w:rsidRPr="00391107">
        <w:rPr>
          <w:rFonts w:cs="Times New Roman"/>
          <w:szCs w:val="24"/>
        </w:rPr>
        <w:t>,</w:t>
      </w:r>
      <w:r w:rsidR="009449D9" w:rsidRPr="00391107">
        <w:rPr>
          <w:rFonts w:cs="Times New Roman"/>
          <w:szCs w:val="24"/>
        </w:rPr>
        <w:t xml:space="preserve"> </w:t>
      </w:r>
      <w:r w:rsidR="00E55304" w:rsidRPr="00391107">
        <w:rPr>
          <w:rFonts w:cs="Times New Roman"/>
          <w:szCs w:val="24"/>
        </w:rPr>
        <w:t xml:space="preserve">and </w:t>
      </w:r>
      <w:r>
        <w:rPr>
          <w:rFonts w:cs="Times New Roman"/>
          <w:szCs w:val="24"/>
        </w:rPr>
        <w:t>to improve</w:t>
      </w:r>
      <w:r w:rsidRPr="00391107">
        <w:rPr>
          <w:rFonts w:cs="Times New Roman"/>
          <w:szCs w:val="24"/>
        </w:rPr>
        <w:t xml:space="preserve"> </w:t>
      </w:r>
      <w:r w:rsidR="00E55304" w:rsidRPr="00391107">
        <w:rPr>
          <w:rFonts w:cs="Times New Roman"/>
          <w:szCs w:val="24"/>
        </w:rPr>
        <w:t xml:space="preserve">access to oral health care services </w:t>
      </w:r>
      <w:r w:rsidR="009449D9" w:rsidRPr="00391107">
        <w:rPr>
          <w:rFonts w:cs="Times New Roman"/>
          <w:szCs w:val="24"/>
        </w:rPr>
        <w:t xml:space="preserve">should be a public health priority. </w:t>
      </w:r>
      <w:r w:rsidR="0018164D" w:rsidRPr="00391107">
        <w:rPr>
          <w:rFonts w:cs="Times New Roman"/>
          <w:szCs w:val="24"/>
        </w:rPr>
        <w:t>There is a</w:t>
      </w:r>
      <w:r w:rsidR="00C03706">
        <w:rPr>
          <w:rFonts w:cs="Times New Roman"/>
          <w:szCs w:val="24"/>
        </w:rPr>
        <w:t>n urgent</w:t>
      </w:r>
      <w:r w:rsidR="0018164D" w:rsidRPr="00391107">
        <w:rPr>
          <w:rFonts w:cs="Times New Roman"/>
          <w:szCs w:val="24"/>
        </w:rPr>
        <w:t xml:space="preserve"> need to integrate oral health within general health policies</w:t>
      </w:r>
      <w:r w:rsidR="00194D1F" w:rsidRPr="00391107">
        <w:rPr>
          <w:rFonts w:cs="Times New Roman"/>
          <w:szCs w:val="24"/>
        </w:rPr>
        <w:t>.</w:t>
      </w:r>
      <w:r w:rsidR="0018164D" w:rsidRPr="00391107">
        <w:rPr>
          <w:rFonts w:cs="Times New Roman"/>
          <w:color w:val="403838"/>
          <w:szCs w:val="24"/>
          <w:shd w:val="clear" w:color="auto" w:fill="FFFFFF"/>
        </w:rPr>
        <w:t xml:space="preserve"> </w:t>
      </w:r>
    </w:p>
    <w:p w14:paraId="3432EF4E" w14:textId="77777777" w:rsidR="006B64CA" w:rsidRDefault="006B64CA" w:rsidP="004D24B9">
      <w:pPr>
        <w:rPr>
          <w:rFonts w:cs="Times New Roman"/>
          <w:color w:val="403838"/>
          <w:szCs w:val="24"/>
          <w:shd w:val="clear" w:color="auto" w:fill="FFFFFF"/>
        </w:rPr>
      </w:pPr>
    </w:p>
    <w:p w14:paraId="2113517D" w14:textId="77777777" w:rsidR="006B64CA" w:rsidRDefault="006B64CA" w:rsidP="004D24B9">
      <w:pPr>
        <w:rPr>
          <w:rFonts w:cs="Times New Roman"/>
          <w:color w:val="403838"/>
          <w:szCs w:val="24"/>
          <w:shd w:val="clear" w:color="auto" w:fill="FFFFFF"/>
        </w:rPr>
      </w:pPr>
    </w:p>
    <w:p w14:paraId="37079E56" w14:textId="77777777" w:rsidR="00DE446F" w:rsidRDefault="00DE446F">
      <w:pPr>
        <w:spacing w:after="160" w:line="259" w:lineRule="auto"/>
        <w:jc w:val="left"/>
        <w:rPr>
          <w:rFonts w:cs="Times New Roman"/>
          <w:b/>
          <w:color w:val="403838"/>
          <w:sz w:val="28"/>
          <w:szCs w:val="28"/>
          <w:shd w:val="clear" w:color="auto" w:fill="FFFFFF"/>
        </w:rPr>
      </w:pPr>
      <w:r>
        <w:rPr>
          <w:rFonts w:cs="Times New Roman"/>
          <w:b/>
          <w:color w:val="403838"/>
          <w:sz w:val="28"/>
          <w:szCs w:val="28"/>
          <w:shd w:val="clear" w:color="auto" w:fill="FFFFFF"/>
        </w:rPr>
        <w:br w:type="page"/>
      </w:r>
    </w:p>
    <w:p w14:paraId="7D29ED31" w14:textId="1A909097" w:rsidR="006B64CA" w:rsidRPr="006B64CA" w:rsidRDefault="006B64CA" w:rsidP="004D24B9">
      <w:pPr>
        <w:rPr>
          <w:rFonts w:cs="Times New Roman"/>
          <w:b/>
          <w:color w:val="403838"/>
          <w:sz w:val="28"/>
          <w:szCs w:val="28"/>
          <w:shd w:val="clear" w:color="auto" w:fill="FFFFFF"/>
        </w:rPr>
      </w:pPr>
      <w:r w:rsidRPr="006B64CA">
        <w:rPr>
          <w:rFonts w:cs="Times New Roman"/>
          <w:b/>
          <w:color w:val="403838"/>
          <w:sz w:val="28"/>
          <w:szCs w:val="28"/>
          <w:shd w:val="clear" w:color="auto" w:fill="FFFFFF"/>
        </w:rPr>
        <w:lastRenderedPageBreak/>
        <w:t>References</w:t>
      </w:r>
    </w:p>
    <w:p w14:paraId="1F9462B9" w14:textId="04544A85" w:rsidR="006C664B" w:rsidRPr="006C664B" w:rsidRDefault="002F45E7" w:rsidP="006C664B">
      <w:pPr>
        <w:widowControl w:val="0"/>
        <w:autoSpaceDE w:val="0"/>
        <w:autoSpaceDN w:val="0"/>
        <w:adjustRightInd w:val="0"/>
        <w:spacing w:after="160" w:line="240" w:lineRule="auto"/>
        <w:ind w:left="640" w:hanging="640"/>
        <w:rPr>
          <w:rFonts w:cs="Times New Roman"/>
          <w:noProof/>
          <w:szCs w:val="24"/>
          <w:lang w:val="en-US"/>
        </w:rPr>
      </w:pPr>
      <w:r>
        <w:rPr>
          <w:rFonts w:cs="Times New Roman"/>
          <w:color w:val="403838"/>
          <w:szCs w:val="24"/>
          <w:shd w:val="clear" w:color="auto" w:fill="FFFFFF"/>
        </w:rPr>
        <w:fldChar w:fldCharType="begin" w:fldLock="1"/>
      </w:r>
      <w:r>
        <w:rPr>
          <w:rFonts w:cs="Times New Roman"/>
          <w:color w:val="403838"/>
          <w:szCs w:val="24"/>
          <w:shd w:val="clear" w:color="auto" w:fill="FFFFFF"/>
        </w:rPr>
        <w:instrText xml:space="preserve">ADDIN Mendeley Bibliography CSL_BIBLIOGRAPHY </w:instrText>
      </w:r>
      <w:r>
        <w:rPr>
          <w:rFonts w:cs="Times New Roman"/>
          <w:color w:val="403838"/>
          <w:szCs w:val="24"/>
          <w:shd w:val="clear" w:color="auto" w:fill="FFFFFF"/>
        </w:rPr>
        <w:fldChar w:fldCharType="separate"/>
      </w:r>
      <w:r w:rsidR="006C664B" w:rsidRPr="006C664B">
        <w:rPr>
          <w:rFonts w:cs="Times New Roman"/>
          <w:noProof/>
          <w:szCs w:val="24"/>
          <w:lang w:val="en-US"/>
        </w:rPr>
        <w:t xml:space="preserve">1. </w:t>
      </w:r>
      <w:r w:rsidR="006C664B" w:rsidRPr="006C664B">
        <w:rPr>
          <w:rFonts w:cs="Times New Roman"/>
          <w:noProof/>
          <w:szCs w:val="24"/>
          <w:lang w:val="en-US"/>
        </w:rPr>
        <w:tab/>
        <w:t xml:space="preserve">Marcenes W, Kassebaum NJ, Bernabe E, et al. Global Burden of Oral Conditions in 1990-2010: A Systematic Analysis. </w:t>
      </w:r>
      <w:r w:rsidR="006C664B" w:rsidRPr="006C664B">
        <w:rPr>
          <w:rFonts w:cs="Times New Roman"/>
          <w:i/>
          <w:iCs/>
          <w:noProof/>
          <w:szCs w:val="24"/>
          <w:lang w:val="en-US"/>
        </w:rPr>
        <w:t>J Dent Res</w:t>
      </w:r>
      <w:r w:rsidR="006C664B" w:rsidRPr="006C664B">
        <w:rPr>
          <w:rFonts w:cs="Times New Roman"/>
          <w:noProof/>
          <w:szCs w:val="24"/>
          <w:lang w:val="en-US"/>
        </w:rPr>
        <w:t>. 2013;92:592-597. doi:10.1177/0022034513490168</w:t>
      </w:r>
    </w:p>
    <w:p w14:paraId="1A9C166C"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2. </w:t>
      </w:r>
      <w:r w:rsidRPr="006C664B">
        <w:rPr>
          <w:rFonts w:cs="Times New Roman"/>
          <w:noProof/>
          <w:szCs w:val="24"/>
          <w:lang w:val="en-US"/>
        </w:rPr>
        <w:tab/>
        <w:t xml:space="preserve">Petersen PE, Bourgeois D, Ogawa H, Estupinan-Day S, Ndiaye C. The global burden of oral diseases and risks to oral health. </w:t>
      </w:r>
      <w:r w:rsidRPr="006C664B">
        <w:rPr>
          <w:rFonts w:cs="Times New Roman"/>
          <w:i/>
          <w:iCs/>
          <w:noProof/>
          <w:szCs w:val="24"/>
          <w:lang w:val="en-US"/>
        </w:rPr>
        <w:t>Bull World Health Organ</w:t>
      </w:r>
      <w:r w:rsidRPr="006C664B">
        <w:rPr>
          <w:rFonts w:cs="Times New Roman"/>
          <w:noProof/>
          <w:szCs w:val="24"/>
          <w:lang w:val="en-US"/>
        </w:rPr>
        <w:t>. 2005;83:661-669. doi:/S0042-96862005000900011</w:t>
      </w:r>
    </w:p>
    <w:p w14:paraId="7114DE16"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3. </w:t>
      </w:r>
      <w:r w:rsidRPr="006C664B">
        <w:rPr>
          <w:rFonts w:cs="Times New Roman"/>
          <w:noProof/>
          <w:szCs w:val="24"/>
          <w:lang w:val="en-US"/>
        </w:rPr>
        <w:tab/>
        <w:t xml:space="preserve">Moynihan P, Petersen PE. Diet, nutrition and the prevention of dental diseases. </w:t>
      </w:r>
      <w:r w:rsidRPr="006C664B">
        <w:rPr>
          <w:rFonts w:cs="Times New Roman"/>
          <w:i/>
          <w:iCs/>
          <w:noProof/>
          <w:szCs w:val="24"/>
          <w:lang w:val="en-US"/>
        </w:rPr>
        <w:t>Public Health Nutr</w:t>
      </w:r>
      <w:r w:rsidRPr="006C664B">
        <w:rPr>
          <w:rFonts w:cs="Times New Roman"/>
          <w:noProof/>
          <w:szCs w:val="24"/>
          <w:lang w:val="en-US"/>
        </w:rPr>
        <w:t>. 2004;7:201-226. http://www.ncbi.nlm.nih.gov/pubmed/14972061. Accessed February 22, 2015.</w:t>
      </w:r>
    </w:p>
    <w:p w14:paraId="4898DC51"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4. </w:t>
      </w:r>
      <w:r w:rsidRPr="006C664B">
        <w:rPr>
          <w:rFonts w:cs="Times New Roman"/>
          <w:noProof/>
          <w:szCs w:val="24"/>
          <w:lang w:val="en-US"/>
        </w:rPr>
        <w:tab/>
        <w:t xml:space="preserve">Acs G, Lodolini G, Kaminsky S, Cisneros GJ. Effect of nursing caries on body weight in a pediatric population. </w:t>
      </w:r>
      <w:r w:rsidRPr="006C664B">
        <w:rPr>
          <w:rFonts w:cs="Times New Roman"/>
          <w:i/>
          <w:iCs/>
          <w:noProof/>
          <w:szCs w:val="24"/>
          <w:lang w:val="en-US"/>
        </w:rPr>
        <w:t>Pediatr Dent</w:t>
      </w:r>
      <w:r w:rsidRPr="006C664B">
        <w:rPr>
          <w:rFonts w:cs="Times New Roman"/>
          <w:noProof/>
          <w:szCs w:val="24"/>
          <w:lang w:val="en-US"/>
        </w:rPr>
        <w:t>. 1992;14:302-305. http://www.aapd.org/assets/1/25/Acs-14-05.pdf. Accessed November 25, 2013.</w:t>
      </w:r>
    </w:p>
    <w:p w14:paraId="2B48DFAD"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5. </w:t>
      </w:r>
      <w:r w:rsidRPr="006C664B">
        <w:rPr>
          <w:rFonts w:cs="Times New Roman"/>
          <w:noProof/>
          <w:szCs w:val="24"/>
          <w:lang w:val="en-US"/>
        </w:rPr>
        <w:tab/>
        <w:t xml:space="preserve">Ayhan H, Suskan E, Yildirim S. The effect of nursing or rampant caries on height, body weight and head circumference. </w:t>
      </w:r>
      <w:r w:rsidRPr="006C664B">
        <w:rPr>
          <w:rFonts w:cs="Times New Roman"/>
          <w:i/>
          <w:iCs/>
          <w:noProof/>
          <w:szCs w:val="24"/>
          <w:lang w:val="en-US"/>
        </w:rPr>
        <w:t>J Clin Pediatr Dent</w:t>
      </w:r>
      <w:r w:rsidRPr="006C664B">
        <w:rPr>
          <w:rFonts w:cs="Times New Roman"/>
          <w:noProof/>
          <w:szCs w:val="24"/>
          <w:lang w:val="en-US"/>
        </w:rPr>
        <w:t>. 1996;20:209-212. http://ovidsp.ovid.com/ovidweb.cgi?T=JS&amp;PAGE=reference&amp;D=med4&amp;NEWS=N&amp;AN=8634207.</w:t>
      </w:r>
    </w:p>
    <w:p w14:paraId="25B9B7EE"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6. </w:t>
      </w:r>
      <w:r w:rsidRPr="006C664B">
        <w:rPr>
          <w:rFonts w:cs="Times New Roman"/>
          <w:noProof/>
          <w:szCs w:val="24"/>
          <w:lang w:val="en-US"/>
        </w:rPr>
        <w:tab/>
        <w:t xml:space="preserve">Acs G, Shulman R, Ng MW, Chussid S. The effect of dental rehabilitation on the body weight of children with early childhood caries. </w:t>
      </w:r>
      <w:r w:rsidRPr="006C664B">
        <w:rPr>
          <w:rFonts w:cs="Times New Roman"/>
          <w:i/>
          <w:iCs/>
          <w:noProof/>
          <w:szCs w:val="24"/>
          <w:lang w:val="en-US"/>
        </w:rPr>
        <w:t>Pediatr Dent</w:t>
      </w:r>
      <w:r w:rsidRPr="006C664B">
        <w:rPr>
          <w:rFonts w:cs="Times New Roman"/>
          <w:noProof/>
          <w:szCs w:val="24"/>
          <w:lang w:val="en-US"/>
        </w:rPr>
        <w:t>. 1999;21:109-113. http://ovidsp.ovid.com/ovidweb.cgi?T=JS&amp;PAGE=reference&amp;D=med4&amp;NEWS=N&amp;AN=10197335.</w:t>
      </w:r>
    </w:p>
    <w:p w14:paraId="60D1F542"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7. </w:t>
      </w:r>
      <w:r w:rsidRPr="006C664B">
        <w:rPr>
          <w:rFonts w:cs="Times New Roman"/>
          <w:noProof/>
          <w:szCs w:val="24"/>
          <w:lang w:val="en-US"/>
        </w:rPr>
        <w:tab/>
        <w:t xml:space="preserve">Mohammadi T, Wright CM, Kay EJ. Childhood growth and dental caries. </w:t>
      </w:r>
      <w:r w:rsidRPr="006C664B">
        <w:rPr>
          <w:rFonts w:cs="Times New Roman"/>
          <w:i/>
          <w:iCs/>
          <w:noProof/>
          <w:szCs w:val="24"/>
          <w:lang w:val="en-US"/>
        </w:rPr>
        <w:t>Community Dent Health</w:t>
      </w:r>
      <w:r w:rsidRPr="006C664B">
        <w:rPr>
          <w:rFonts w:cs="Times New Roman"/>
          <w:noProof/>
          <w:szCs w:val="24"/>
          <w:lang w:val="en-US"/>
        </w:rPr>
        <w:t>. 2009;26:38-42. http://ovidsp.ovid.com/ovidweb.cgi?T=JS&amp;PAGE=reference&amp;D=med5&amp;NEWS=N&amp;AN=19385439.</w:t>
      </w:r>
    </w:p>
    <w:p w14:paraId="71BACFF9"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8. </w:t>
      </w:r>
      <w:r w:rsidRPr="006C664B">
        <w:rPr>
          <w:rFonts w:cs="Times New Roman"/>
          <w:noProof/>
          <w:szCs w:val="24"/>
          <w:lang w:val="en-US"/>
        </w:rPr>
        <w:tab/>
        <w:t xml:space="preserve">Kantovitz KR, Pascon FM, Rontani RMP, Gaviao MBD. Obesity and dental caries--A systematic review. </w:t>
      </w:r>
      <w:r w:rsidRPr="006C664B">
        <w:rPr>
          <w:rFonts w:cs="Times New Roman"/>
          <w:i/>
          <w:iCs/>
          <w:noProof/>
          <w:szCs w:val="24"/>
          <w:lang w:val="en-US"/>
        </w:rPr>
        <w:t>Oral Health Prev Dent</w:t>
      </w:r>
      <w:r w:rsidRPr="006C664B">
        <w:rPr>
          <w:rFonts w:cs="Times New Roman"/>
          <w:noProof/>
          <w:szCs w:val="24"/>
          <w:lang w:val="en-US"/>
        </w:rPr>
        <w:t>. 2006;4:137-144. http://ovidsp.ovid.com/ovidweb.cgi?T=JS&amp;PAGE=reference&amp;D=med5&amp;NEWS=N&amp;AN=16813143.</w:t>
      </w:r>
    </w:p>
    <w:p w14:paraId="26C96BFC"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9. </w:t>
      </w:r>
      <w:r w:rsidRPr="006C664B">
        <w:rPr>
          <w:rFonts w:cs="Times New Roman"/>
          <w:noProof/>
          <w:szCs w:val="24"/>
          <w:lang w:val="en-US"/>
        </w:rPr>
        <w:tab/>
        <w:t xml:space="preserve">Silva AER, Menezes AMB, Demarco FF, Vargas-Ferreira F, Peres MA. Obesity and dental caries: systematic review. </w:t>
      </w:r>
      <w:r w:rsidRPr="006C664B">
        <w:rPr>
          <w:rFonts w:cs="Times New Roman"/>
          <w:i/>
          <w:iCs/>
          <w:noProof/>
          <w:szCs w:val="24"/>
          <w:lang w:val="en-US"/>
        </w:rPr>
        <w:t>Rev Saude Publica</w:t>
      </w:r>
      <w:r w:rsidRPr="006C664B">
        <w:rPr>
          <w:rFonts w:cs="Times New Roman"/>
          <w:noProof/>
          <w:szCs w:val="24"/>
          <w:lang w:val="en-US"/>
        </w:rPr>
        <w:t>. 2013;47:799-812. doi:10.1590/S0034-8910.2013047004608</w:t>
      </w:r>
    </w:p>
    <w:p w14:paraId="18406503"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10. </w:t>
      </w:r>
      <w:r w:rsidRPr="006C664B">
        <w:rPr>
          <w:rFonts w:cs="Times New Roman"/>
          <w:noProof/>
          <w:szCs w:val="24"/>
          <w:lang w:val="en-US"/>
        </w:rPr>
        <w:tab/>
        <w:t xml:space="preserve">Li L, Wong HM, Peng S, McGrath CP. Anthropometric Measurements and Dental Caries in Children: A Systematic Review of Longitudinal Studies. </w:t>
      </w:r>
      <w:r w:rsidRPr="006C664B">
        <w:rPr>
          <w:rFonts w:cs="Times New Roman"/>
          <w:i/>
          <w:iCs/>
          <w:noProof/>
          <w:szCs w:val="24"/>
          <w:lang w:val="en-US"/>
        </w:rPr>
        <w:t>Adv Nutr An Int Rev J</w:t>
      </w:r>
      <w:r w:rsidRPr="006C664B">
        <w:rPr>
          <w:rFonts w:cs="Times New Roman"/>
          <w:noProof/>
          <w:szCs w:val="24"/>
          <w:lang w:val="en-US"/>
        </w:rPr>
        <w:t>. 2015;6:52-63. doi:10.3945/an.114.006395</w:t>
      </w:r>
    </w:p>
    <w:p w14:paraId="796FDBFC"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11. </w:t>
      </w:r>
      <w:r w:rsidRPr="006C664B">
        <w:rPr>
          <w:rFonts w:cs="Times New Roman"/>
          <w:noProof/>
          <w:szCs w:val="24"/>
          <w:lang w:val="en-US"/>
        </w:rPr>
        <w:tab/>
        <w:t xml:space="preserve">Hooley M, Skouteris H, Boganin C, Satur J, Kilpatrick N. Body mass index and dental caries in children and adolescents: a systematic review of literature published 2004 to 2011. </w:t>
      </w:r>
      <w:r w:rsidRPr="006C664B">
        <w:rPr>
          <w:rFonts w:cs="Times New Roman"/>
          <w:i/>
          <w:iCs/>
          <w:noProof/>
          <w:szCs w:val="24"/>
          <w:lang w:val="en-US"/>
        </w:rPr>
        <w:t>Syst Rev</w:t>
      </w:r>
      <w:r w:rsidRPr="006C664B">
        <w:rPr>
          <w:rFonts w:cs="Times New Roman"/>
          <w:noProof/>
          <w:szCs w:val="24"/>
          <w:lang w:val="en-US"/>
        </w:rPr>
        <w:t>. 2012;1:57. doi:10.1186/2046-4053-1-57</w:t>
      </w:r>
    </w:p>
    <w:p w14:paraId="53573FB7"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12. </w:t>
      </w:r>
      <w:r w:rsidRPr="006C664B">
        <w:rPr>
          <w:rFonts w:cs="Times New Roman"/>
          <w:noProof/>
          <w:szCs w:val="24"/>
          <w:lang w:val="en-US"/>
        </w:rPr>
        <w:tab/>
        <w:t xml:space="preserve">Hayden C, Bowler JO, Chambers S, et al. Obesity and dental caries in children: a systematic review and meta-analysis. </w:t>
      </w:r>
      <w:r w:rsidRPr="006C664B">
        <w:rPr>
          <w:rFonts w:cs="Times New Roman"/>
          <w:i/>
          <w:iCs/>
          <w:noProof/>
          <w:szCs w:val="24"/>
          <w:lang w:val="en-US"/>
        </w:rPr>
        <w:t>Community Dent Oral Epidemiol</w:t>
      </w:r>
      <w:r w:rsidRPr="006C664B">
        <w:rPr>
          <w:rFonts w:cs="Times New Roman"/>
          <w:noProof/>
          <w:szCs w:val="24"/>
          <w:lang w:val="en-US"/>
        </w:rPr>
        <w:t>. 2013;41:289-308. doi:10.1111/cdoe.12014</w:t>
      </w:r>
    </w:p>
    <w:p w14:paraId="55344258"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13. </w:t>
      </w:r>
      <w:r w:rsidRPr="006C664B">
        <w:rPr>
          <w:rFonts w:cs="Times New Roman"/>
          <w:noProof/>
          <w:szCs w:val="24"/>
          <w:lang w:val="en-US"/>
        </w:rPr>
        <w:tab/>
        <w:t xml:space="preserve">Sakeenabi B, Swamy HS, Mohammed RN. Association between obesity, dental caries and socioeconomic status in 6- and 13-year-old school children. </w:t>
      </w:r>
      <w:r w:rsidRPr="006C664B">
        <w:rPr>
          <w:rFonts w:cs="Times New Roman"/>
          <w:i/>
          <w:iCs/>
          <w:noProof/>
          <w:szCs w:val="24"/>
          <w:lang w:val="en-US"/>
        </w:rPr>
        <w:t>Oral Health Prev Dent</w:t>
      </w:r>
      <w:r w:rsidRPr="006C664B">
        <w:rPr>
          <w:rFonts w:cs="Times New Roman"/>
          <w:noProof/>
          <w:szCs w:val="24"/>
          <w:lang w:val="en-US"/>
        </w:rPr>
        <w:t>. 2012;10:231-241. http://ovidsp.ovid.com/ovidweb.cgi?T=JS&amp;PAGE=reference&amp;D=medl&amp;NEWS=N&amp;AN=23094266.</w:t>
      </w:r>
    </w:p>
    <w:p w14:paraId="50E21544"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14. </w:t>
      </w:r>
      <w:r w:rsidRPr="006C664B">
        <w:rPr>
          <w:rFonts w:cs="Times New Roman"/>
          <w:noProof/>
          <w:szCs w:val="24"/>
          <w:lang w:val="en-US"/>
        </w:rPr>
        <w:tab/>
        <w:t xml:space="preserve">Honne T, Pentapati K, Kumar N, Acharya S. Relationship between obesity/overweight status, sugar consumption and dental caries among adolescents in South India. </w:t>
      </w:r>
      <w:r w:rsidRPr="006C664B">
        <w:rPr>
          <w:rFonts w:cs="Times New Roman"/>
          <w:i/>
          <w:iCs/>
          <w:noProof/>
          <w:szCs w:val="24"/>
          <w:lang w:val="en-US"/>
        </w:rPr>
        <w:t>Int J Dent Hyg</w:t>
      </w:r>
      <w:r w:rsidRPr="006C664B">
        <w:rPr>
          <w:rFonts w:cs="Times New Roman"/>
          <w:noProof/>
          <w:szCs w:val="24"/>
          <w:lang w:val="en-US"/>
        </w:rPr>
        <w:t>. 2012;10:240-244. http://ovidsp.ovid.com/ovidweb.cgi?T=JS&amp;PAGE=reference&amp;D=medl&amp;NEWS=N&amp;AN=22081959.</w:t>
      </w:r>
    </w:p>
    <w:p w14:paraId="0C56AFBE"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15. </w:t>
      </w:r>
      <w:r w:rsidRPr="006C664B">
        <w:rPr>
          <w:rFonts w:cs="Times New Roman"/>
          <w:noProof/>
          <w:szCs w:val="24"/>
          <w:lang w:val="en-US"/>
        </w:rPr>
        <w:tab/>
        <w:t xml:space="preserve">Bhoomika W, Ramakrishna Y, Munshi AK. Relationship between severe early childhood caries and body mass index. </w:t>
      </w:r>
      <w:r w:rsidRPr="006C664B">
        <w:rPr>
          <w:rFonts w:cs="Times New Roman"/>
          <w:i/>
          <w:iCs/>
          <w:noProof/>
          <w:szCs w:val="24"/>
          <w:lang w:val="en-US"/>
        </w:rPr>
        <w:t>J Clin Pediatr Dent</w:t>
      </w:r>
      <w:r w:rsidRPr="006C664B">
        <w:rPr>
          <w:rFonts w:cs="Times New Roman"/>
          <w:noProof/>
          <w:szCs w:val="24"/>
          <w:lang w:val="en-US"/>
        </w:rPr>
        <w:t>. 2013;37:235-242. http://ovidsp.ovid.com/ovidweb.cgi?T=JS&amp;PAGE=reference&amp;D=medl&amp;NEWS=N&amp;AN=23855166.</w:t>
      </w:r>
    </w:p>
    <w:p w14:paraId="74A0BDEC"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16. </w:t>
      </w:r>
      <w:r w:rsidRPr="006C664B">
        <w:rPr>
          <w:rFonts w:cs="Times New Roman"/>
          <w:noProof/>
          <w:szCs w:val="24"/>
          <w:lang w:val="en-US"/>
        </w:rPr>
        <w:tab/>
        <w:t xml:space="preserve">Bagherian A, Sadeghi M. Association between dental caries and age-specific body mass index in preschool children of an Iranian population. </w:t>
      </w:r>
      <w:r w:rsidRPr="006C664B">
        <w:rPr>
          <w:rFonts w:cs="Times New Roman"/>
          <w:i/>
          <w:iCs/>
          <w:noProof/>
          <w:szCs w:val="24"/>
          <w:lang w:val="en-US"/>
        </w:rPr>
        <w:t>Indian J Dent Res</w:t>
      </w:r>
      <w:r w:rsidRPr="006C664B">
        <w:rPr>
          <w:rFonts w:cs="Times New Roman"/>
          <w:noProof/>
          <w:szCs w:val="24"/>
          <w:lang w:val="en-US"/>
        </w:rPr>
        <w:t>. 2013;24:66-70. http://ovidsp.ovid.com/ovidweb.cgi?T=JS&amp;PAGE=reference&amp;D=prem&amp;NEWS=N&amp;AN=23852235.</w:t>
      </w:r>
    </w:p>
    <w:p w14:paraId="55A305E3"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17. </w:t>
      </w:r>
      <w:r w:rsidRPr="006C664B">
        <w:rPr>
          <w:rFonts w:cs="Times New Roman"/>
          <w:noProof/>
          <w:szCs w:val="24"/>
          <w:lang w:val="en-US"/>
        </w:rPr>
        <w:tab/>
        <w:t xml:space="preserve">Hooley M. Dental caries is related to obesity in children but the relationship is moderated by socio-economic strata and child age. </w:t>
      </w:r>
      <w:r w:rsidRPr="006C664B">
        <w:rPr>
          <w:rFonts w:cs="Times New Roman"/>
          <w:i/>
          <w:iCs/>
          <w:noProof/>
          <w:szCs w:val="24"/>
          <w:lang w:val="en-US"/>
        </w:rPr>
        <w:t>J Evid Based Dent Pract</w:t>
      </w:r>
      <w:r w:rsidRPr="006C664B">
        <w:rPr>
          <w:rFonts w:cs="Times New Roman"/>
          <w:noProof/>
          <w:szCs w:val="24"/>
          <w:lang w:val="en-US"/>
        </w:rPr>
        <w:t>. 2014;14:16-18. doi:10.1016/j.jebdp.2014.01.001</w:t>
      </w:r>
    </w:p>
    <w:p w14:paraId="6A25B8BE"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18. </w:t>
      </w:r>
      <w:r w:rsidRPr="006C664B">
        <w:rPr>
          <w:rFonts w:cs="Times New Roman"/>
          <w:noProof/>
          <w:szCs w:val="24"/>
          <w:lang w:val="en-US"/>
        </w:rPr>
        <w:tab/>
        <w:t>UN. UNdata, country profile, Bangladesh. UN. http://data.un.org/CountryProfile.aspx?crname=Bangladesh. Published 2016. Accessed May 10, 2017.</w:t>
      </w:r>
    </w:p>
    <w:p w14:paraId="442D44B6"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19. </w:t>
      </w:r>
      <w:r w:rsidRPr="006C664B">
        <w:rPr>
          <w:rFonts w:cs="Times New Roman"/>
          <w:noProof/>
          <w:szCs w:val="24"/>
          <w:lang w:val="en-US"/>
        </w:rPr>
        <w:tab/>
        <w:t>UN ECA. MDG Progress Report 2015. UNDP. http://www.bd.undp.org/content/bangladesh/en/home/library/mdg/mdg-progress-report-2015.html. Published 2015. Accessed November 4, 2017.</w:t>
      </w:r>
    </w:p>
    <w:p w14:paraId="17B1E558"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20. </w:t>
      </w:r>
      <w:r w:rsidRPr="006C664B">
        <w:rPr>
          <w:rFonts w:cs="Times New Roman"/>
          <w:noProof/>
          <w:szCs w:val="24"/>
          <w:lang w:val="en-US"/>
        </w:rPr>
        <w:tab/>
        <w:t>UNDP. Bangladesh Quarterly Development Update | UNDP in Bangladesh. http://www.bd.undp.org/content/bangladesh/en/home/library/annual-reports/bangladesh-quarterly-development-update.html. Published 2018. Accessed March 2, 2018.</w:t>
      </w:r>
    </w:p>
    <w:p w14:paraId="1EB811AD"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21. </w:t>
      </w:r>
      <w:r w:rsidRPr="006C664B">
        <w:rPr>
          <w:rFonts w:cs="Times New Roman"/>
          <w:noProof/>
          <w:szCs w:val="24"/>
          <w:lang w:val="en-US"/>
        </w:rPr>
        <w:tab/>
        <w:t>DDCH. Dhaka Dental College Hospital. http://www.dhakadental.gov.bd/. Published 2017. Accessed June 6, 2017.</w:t>
      </w:r>
    </w:p>
    <w:p w14:paraId="168ACFE0"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22. </w:t>
      </w:r>
      <w:r w:rsidRPr="006C664B">
        <w:rPr>
          <w:rFonts w:cs="Times New Roman"/>
          <w:noProof/>
          <w:szCs w:val="24"/>
          <w:lang w:val="en-US"/>
        </w:rPr>
        <w:tab/>
        <w:t>WHO. WHO Growth reference data for 5-19 years. http://www.who.int/growthref/en. Published 2007. Accessed March 31, 2014.</w:t>
      </w:r>
    </w:p>
    <w:p w14:paraId="6655766D"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23. </w:t>
      </w:r>
      <w:r w:rsidRPr="006C664B">
        <w:rPr>
          <w:rFonts w:cs="Times New Roman"/>
          <w:noProof/>
          <w:szCs w:val="24"/>
          <w:lang w:val="en-US"/>
        </w:rPr>
        <w:tab/>
        <w:t>WHO. Oral Health Surveys: Basic Methods | Health, Education, Social Protection News &amp; Notes – RSS Feeds. http://hesp-news.org/2013/12/13/oral-health-surveys-basic-methods/. Published 2013. Accessed September 23, 2014.</w:t>
      </w:r>
    </w:p>
    <w:p w14:paraId="77AD1A52"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24. </w:t>
      </w:r>
      <w:r w:rsidRPr="006C664B">
        <w:rPr>
          <w:rFonts w:cs="Times New Roman"/>
          <w:noProof/>
          <w:szCs w:val="24"/>
          <w:lang w:val="en-US"/>
        </w:rPr>
        <w:tab/>
        <w:t xml:space="preserve">Monse B, Heinrich-Weltzien R, Benzian H, Holmgren C, van Palenstein Helderman W. PUFA--an index of clinical consequences of untreated dental caries. </w:t>
      </w:r>
      <w:r w:rsidRPr="006C664B">
        <w:rPr>
          <w:rFonts w:cs="Times New Roman"/>
          <w:i/>
          <w:iCs/>
          <w:noProof/>
          <w:szCs w:val="24"/>
          <w:lang w:val="en-US"/>
        </w:rPr>
        <w:t>Community Dent Oral Epidemiol</w:t>
      </w:r>
      <w:r w:rsidRPr="006C664B">
        <w:rPr>
          <w:rFonts w:cs="Times New Roman"/>
          <w:noProof/>
          <w:szCs w:val="24"/>
          <w:lang w:val="en-US"/>
        </w:rPr>
        <w:t>. 2010;38:77-82. doi:10.1111/j.1600-0528.2009.00514.x</w:t>
      </w:r>
    </w:p>
    <w:p w14:paraId="46D7BD1D"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25. </w:t>
      </w:r>
      <w:r w:rsidRPr="006C664B">
        <w:rPr>
          <w:rFonts w:cs="Times New Roman"/>
          <w:noProof/>
          <w:szCs w:val="24"/>
          <w:lang w:val="en-US"/>
        </w:rPr>
        <w:tab/>
        <w:t xml:space="preserve">Mishu MP, Hobdell M, Khan MH, Hubbard RM, Sabbah W. Relationship between Untreated Dental Caries and Weight and Height of 6- to 12-Year-Old Primary School Children in Bangladesh. </w:t>
      </w:r>
      <w:r w:rsidRPr="006C664B">
        <w:rPr>
          <w:rFonts w:cs="Times New Roman"/>
          <w:i/>
          <w:iCs/>
          <w:noProof/>
          <w:szCs w:val="24"/>
          <w:lang w:val="en-US"/>
        </w:rPr>
        <w:t>Int J Dent</w:t>
      </w:r>
      <w:r w:rsidRPr="006C664B">
        <w:rPr>
          <w:rFonts w:cs="Times New Roman"/>
          <w:noProof/>
          <w:szCs w:val="24"/>
          <w:lang w:val="en-US"/>
        </w:rPr>
        <w:t>. 2013;2013:1-5. doi:10.1155/2013/629675</w:t>
      </w:r>
    </w:p>
    <w:p w14:paraId="5D7EEF27"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26. </w:t>
      </w:r>
      <w:r w:rsidRPr="006C664B">
        <w:rPr>
          <w:rFonts w:cs="Times New Roman"/>
          <w:noProof/>
          <w:szCs w:val="24"/>
          <w:lang w:val="en-US"/>
        </w:rPr>
        <w:tab/>
        <w:t xml:space="preserve">Alkarimi H a, Watt RG, Pikhart H, Sheiham A, Tsakos G. Dental Caries and Growth in School-Age Children. </w:t>
      </w:r>
      <w:r w:rsidRPr="006C664B">
        <w:rPr>
          <w:rFonts w:cs="Times New Roman"/>
          <w:i/>
          <w:iCs/>
          <w:noProof/>
          <w:szCs w:val="24"/>
          <w:lang w:val="en-US"/>
        </w:rPr>
        <w:t>Pediatrics</w:t>
      </w:r>
      <w:r w:rsidRPr="006C664B">
        <w:rPr>
          <w:rFonts w:cs="Times New Roman"/>
          <w:noProof/>
          <w:szCs w:val="24"/>
          <w:lang w:val="en-US"/>
        </w:rPr>
        <w:t>. 2014;133:e616-e623. doi:10.1542/peds.2013-0846</w:t>
      </w:r>
    </w:p>
    <w:p w14:paraId="69A9A167"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27. </w:t>
      </w:r>
      <w:r w:rsidRPr="006C664B">
        <w:rPr>
          <w:rFonts w:cs="Times New Roman"/>
          <w:noProof/>
          <w:szCs w:val="24"/>
          <w:lang w:val="en-US"/>
        </w:rPr>
        <w:tab/>
        <w:t xml:space="preserve">Abolfotouh MA, Hassan KH, Khattab MS, Youssef RM, Sadek A, El-Sebaiei M. Dental caries: experience in relation to wasting and stunted growth among schoolboys in Abha, Saudi Arabia. </w:t>
      </w:r>
      <w:r w:rsidRPr="006C664B">
        <w:rPr>
          <w:rFonts w:cs="Times New Roman"/>
          <w:i/>
          <w:iCs/>
          <w:noProof/>
          <w:szCs w:val="24"/>
          <w:lang w:val="en-US"/>
        </w:rPr>
        <w:t>Ann Saudi Med</w:t>
      </w:r>
      <w:r w:rsidRPr="006C664B">
        <w:rPr>
          <w:rFonts w:cs="Times New Roman"/>
          <w:noProof/>
          <w:szCs w:val="24"/>
          <w:lang w:val="en-US"/>
        </w:rPr>
        <w:t>. 2000;20:360-363. http://ovidsp.ovid.com/ovidweb.cgi?T=JS&amp;PAGE=reference&amp;D=prem&amp;NEWS=N&amp;AN=17264622.</w:t>
      </w:r>
    </w:p>
    <w:p w14:paraId="2BA1DE63"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28. </w:t>
      </w:r>
      <w:r w:rsidRPr="006C664B">
        <w:rPr>
          <w:rFonts w:cs="Times New Roman"/>
          <w:noProof/>
          <w:szCs w:val="24"/>
          <w:lang w:val="en-US"/>
        </w:rPr>
        <w:tab/>
        <w:t xml:space="preserve">Oliveira LB, Sheiham A, Bönecker M. Exploring the association of dental caries with social factors and nutritional status in Brazilian preschool children. </w:t>
      </w:r>
      <w:r w:rsidRPr="006C664B">
        <w:rPr>
          <w:rFonts w:cs="Times New Roman"/>
          <w:i/>
          <w:iCs/>
          <w:noProof/>
          <w:szCs w:val="24"/>
          <w:lang w:val="en-US"/>
        </w:rPr>
        <w:t>Eur J Oral Sci</w:t>
      </w:r>
      <w:r w:rsidRPr="006C664B">
        <w:rPr>
          <w:rFonts w:cs="Times New Roman"/>
          <w:noProof/>
          <w:szCs w:val="24"/>
          <w:lang w:val="en-US"/>
        </w:rPr>
        <w:t>. 2008;116:37-43. doi:10.1111/j.1600-0722.2007.00507.x</w:t>
      </w:r>
    </w:p>
    <w:p w14:paraId="7BDD3A01"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29. </w:t>
      </w:r>
      <w:r w:rsidRPr="006C664B">
        <w:rPr>
          <w:rFonts w:cs="Times New Roman"/>
          <w:noProof/>
          <w:szCs w:val="24"/>
          <w:lang w:val="en-US"/>
        </w:rPr>
        <w:tab/>
        <w:t xml:space="preserve">Narksawat K, Tonmukayakul U, Boonthum A. Association between nutritional status and dental caries in permanent dentition among primary schoolchildren aged 12-14 years, Thailand. </w:t>
      </w:r>
      <w:r w:rsidRPr="006C664B">
        <w:rPr>
          <w:rFonts w:cs="Times New Roman"/>
          <w:i/>
          <w:iCs/>
          <w:noProof/>
          <w:szCs w:val="24"/>
          <w:lang w:val="en-US"/>
        </w:rPr>
        <w:t>Southeast Asian J Trop Med Public Health</w:t>
      </w:r>
      <w:r w:rsidRPr="006C664B">
        <w:rPr>
          <w:rFonts w:cs="Times New Roman"/>
          <w:noProof/>
          <w:szCs w:val="24"/>
          <w:lang w:val="en-US"/>
        </w:rPr>
        <w:t>. 2009;40:338-344. http://ovidsp.ovid.com/ovidweb.cgi?T=JS&amp;PAGE=reference&amp;D=med5&amp;NEWS=N&amp;AN=19323020.</w:t>
      </w:r>
    </w:p>
    <w:p w14:paraId="7107217C"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30. </w:t>
      </w:r>
      <w:r w:rsidRPr="006C664B">
        <w:rPr>
          <w:rFonts w:cs="Times New Roman"/>
          <w:noProof/>
          <w:szCs w:val="24"/>
          <w:lang w:val="en-US"/>
        </w:rPr>
        <w:tab/>
        <w:t xml:space="preserve">Koksal E, Tekcicek M, Yalcin SS, Tugrul B, Yalcin S, Pekcan G. Association between anthropometric measurements and dental caries in Turkish school children. </w:t>
      </w:r>
      <w:r w:rsidRPr="006C664B">
        <w:rPr>
          <w:rFonts w:cs="Times New Roman"/>
          <w:i/>
          <w:iCs/>
          <w:noProof/>
          <w:szCs w:val="24"/>
          <w:lang w:val="en-US"/>
        </w:rPr>
        <w:t>Cent Eur J Public Health</w:t>
      </w:r>
      <w:r w:rsidRPr="006C664B">
        <w:rPr>
          <w:rFonts w:cs="Times New Roman"/>
          <w:noProof/>
          <w:szCs w:val="24"/>
          <w:lang w:val="en-US"/>
        </w:rPr>
        <w:t>. 2011;19:147-151. http://ovidsp.ovid.com/ovidweb.cgi?T=JS&amp;PAGE=reference&amp;D=medl&amp;NEWS=N&amp;AN=22026291.</w:t>
      </w:r>
    </w:p>
    <w:p w14:paraId="399C8C41"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31. </w:t>
      </w:r>
      <w:r w:rsidRPr="006C664B">
        <w:rPr>
          <w:rFonts w:cs="Times New Roman"/>
          <w:noProof/>
          <w:szCs w:val="24"/>
          <w:lang w:val="en-US"/>
        </w:rPr>
        <w:tab/>
        <w:t xml:space="preserve">Bafti LS, Hashemipour MA, Poureslami H, Hoseinian Z. Relationship between Body Mass Index and Tooth Decay in a Population of 3-6-Year-Old Children in Iran. </w:t>
      </w:r>
      <w:r w:rsidRPr="006C664B">
        <w:rPr>
          <w:rFonts w:cs="Times New Roman"/>
          <w:i/>
          <w:iCs/>
          <w:noProof/>
          <w:szCs w:val="24"/>
          <w:lang w:val="en-US"/>
        </w:rPr>
        <w:t>Int J Dent</w:t>
      </w:r>
      <w:r w:rsidRPr="006C664B">
        <w:rPr>
          <w:rFonts w:cs="Times New Roman"/>
          <w:noProof/>
          <w:szCs w:val="24"/>
          <w:lang w:val="en-US"/>
        </w:rPr>
        <w:t>. 2015;2015:126530. http://ovidsp.ovid.com/ovidweb.cgi?T=JS&amp;PAGE=reference&amp;D=prem&amp;NEWS=N&amp;AN=25788943.</w:t>
      </w:r>
    </w:p>
    <w:p w14:paraId="45BD7D58"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32. </w:t>
      </w:r>
      <w:r w:rsidRPr="006C664B">
        <w:rPr>
          <w:rFonts w:cs="Times New Roman"/>
          <w:noProof/>
          <w:szCs w:val="24"/>
          <w:lang w:val="en-US"/>
        </w:rPr>
        <w:tab/>
        <w:t xml:space="preserve">Farsi DJ, Elkhodary HM, Merdad LA, et al. Prevalence of obesity in elementary school children and its association with dental caries. </w:t>
      </w:r>
      <w:r w:rsidRPr="006C664B">
        <w:rPr>
          <w:rFonts w:cs="Times New Roman"/>
          <w:i/>
          <w:iCs/>
          <w:noProof/>
          <w:szCs w:val="24"/>
          <w:lang w:val="en-US"/>
        </w:rPr>
        <w:t>Saudi Med J</w:t>
      </w:r>
      <w:r w:rsidRPr="006C664B">
        <w:rPr>
          <w:rFonts w:cs="Times New Roman"/>
          <w:noProof/>
          <w:szCs w:val="24"/>
          <w:lang w:val="en-US"/>
        </w:rPr>
        <w:t>. 2016;37:1387-1394. http://ovidsp.ovid.com/ovidweb.cgi?T=JS&amp;PAGE=reference&amp;D=prem&amp;NEWS=N&amp;AN=27874156.</w:t>
      </w:r>
    </w:p>
    <w:p w14:paraId="117E69BF"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33. </w:t>
      </w:r>
      <w:r w:rsidRPr="006C664B">
        <w:rPr>
          <w:rFonts w:cs="Times New Roman"/>
          <w:noProof/>
          <w:szCs w:val="24"/>
          <w:lang w:val="en-US"/>
        </w:rPr>
        <w:tab/>
        <w:t xml:space="preserve">Markovic D, Ristic-Medic D, Vucic V, et al. Association between being overweight and oral health in Serbian schoolchildren. </w:t>
      </w:r>
      <w:r w:rsidRPr="006C664B">
        <w:rPr>
          <w:rFonts w:cs="Times New Roman"/>
          <w:i/>
          <w:iCs/>
          <w:noProof/>
          <w:szCs w:val="24"/>
          <w:lang w:val="en-US"/>
        </w:rPr>
        <w:t>Int J Paediatr Dent</w:t>
      </w:r>
      <w:r w:rsidRPr="006C664B">
        <w:rPr>
          <w:rFonts w:cs="Times New Roman"/>
          <w:noProof/>
          <w:szCs w:val="24"/>
          <w:lang w:val="en-US"/>
        </w:rPr>
        <w:t>. 2015;25:409-417. http://ovidsp.ovid.com/ovidweb.cgi?T=JS&amp;PAGE=reference&amp;D=prem&amp;NEWS=N&amp;AN=25511545.</w:t>
      </w:r>
    </w:p>
    <w:p w14:paraId="39AB7085"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34. </w:t>
      </w:r>
      <w:r w:rsidRPr="006C664B">
        <w:rPr>
          <w:rFonts w:cs="Times New Roman"/>
          <w:noProof/>
          <w:szCs w:val="24"/>
          <w:lang w:val="en-US"/>
        </w:rPr>
        <w:tab/>
        <w:t xml:space="preserve">Liang JJ, Zhang ZQ, Chen YJ, et al. Dental caries is negatively correlated with body mass index among 7-9 years old children in Guangzhou, China. </w:t>
      </w:r>
      <w:r w:rsidRPr="006C664B">
        <w:rPr>
          <w:rFonts w:cs="Times New Roman"/>
          <w:i/>
          <w:iCs/>
          <w:noProof/>
          <w:szCs w:val="24"/>
          <w:lang w:val="en-US"/>
        </w:rPr>
        <w:t>BMC Public Health</w:t>
      </w:r>
      <w:r w:rsidRPr="006C664B">
        <w:rPr>
          <w:rFonts w:cs="Times New Roman"/>
          <w:noProof/>
          <w:szCs w:val="24"/>
          <w:lang w:val="en-US"/>
        </w:rPr>
        <w:t>. 2016;16:638. doi:10.1186/s12889-016-3295-3</w:t>
      </w:r>
    </w:p>
    <w:p w14:paraId="010877A3"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35. </w:t>
      </w:r>
      <w:r w:rsidRPr="006C664B">
        <w:rPr>
          <w:rFonts w:cs="Times New Roman"/>
          <w:noProof/>
          <w:szCs w:val="24"/>
          <w:lang w:val="en-US"/>
        </w:rPr>
        <w:tab/>
        <w:t xml:space="preserve">Yang F, Zhang Y, Yuan X, et al. Caries experience and its association with weight status among 8-year-old children in Qingdao, China. </w:t>
      </w:r>
      <w:r w:rsidRPr="006C664B">
        <w:rPr>
          <w:rFonts w:cs="Times New Roman"/>
          <w:i/>
          <w:iCs/>
          <w:noProof/>
          <w:szCs w:val="24"/>
          <w:lang w:val="en-US"/>
        </w:rPr>
        <w:t>J Int Soc Prev Community Dent</w:t>
      </w:r>
      <w:r w:rsidRPr="006C664B">
        <w:rPr>
          <w:rFonts w:cs="Times New Roman"/>
          <w:noProof/>
          <w:szCs w:val="24"/>
          <w:lang w:val="en-US"/>
        </w:rPr>
        <w:t>. 2015;5:52-58. http://ovidsp.ovid.com/ovidweb.cgi?T=JS&amp;PAGE=reference&amp;D=prem&amp;NEWS=N&amp;AN=25767768.</w:t>
      </w:r>
    </w:p>
    <w:p w14:paraId="3CE2491C"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36. </w:t>
      </w:r>
      <w:r w:rsidRPr="006C664B">
        <w:rPr>
          <w:rFonts w:cs="Times New Roman"/>
          <w:noProof/>
          <w:szCs w:val="24"/>
          <w:lang w:val="en-US"/>
        </w:rPr>
        <w:tab/>
        <w:t xml:space="preserve">Ngoenwiwatkul Y, Leela-adisorn N. Effects of Dental Caries on Nutritional Status Among First-Grade Primary School Children. </w:t>
      </w:r>
      <w:r w:rsidRPr="006C664B">
        <w:rPr>
          <w:rFonts w:cs="Times New Roman"/>
          <w:i/>
          <w:iCs/>
          <w:noProof/>
          <w:szCs w:val="24"/>
          <w:lang w:val="en-US"/>
        </w:rPr>
        <w:t>Asia-Pacific J Public Heal</w:t>
      </w:r>
      <w:r w:rsidRPr="006C664B">
        <w:rPr>
          <w:rFonts w:cs="Times New Roman"/>
          <w:noProof/>
          <w:szCs w:val="24"/>
          <w:lang w:val="en-US"/>
        </w:rPr>
        <w:t>. 2009;21:177-183. doi:10.1177/1010539509331787</w:t>
      </w:r>
    </w:p>
    <w:p w14:paraId="501B870C"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37. </w:t>
      </w:r>
      <w:r w:rsidRPr="006C664B">
        <w:rPr>
          <w:rFonts w:cs="Times New Roman"/>
          <w:noProof/>
          <w:szCs w:val="24"/>
          <w:lang w:val="en-US"/>
        </w:rPr>
        <w:tab/>
        <w:t xml:space="preserve">Benzian H, Monse B, Heinrich-Weltzien R, Hobdell M, Mulder J, van Palenstein Helderman W. Untreated severe dental decay: a neglected determinant of low Body Mass Index in 12-year-old Filipino children. </w:t>
      </w:r>
      <w:r w:rsidRPr="006C664B">
        <w:rPr>
          <w:rFonts w:cs="Times New Roman"/>
          <w:i/>
          <w:iCs/>
          <w:noProof/>
          <w:szCs w:val="24"/>
          <w:lang w:val="en-US"/>
        </w:rPr>
        <w:t>BioMed Cent Public Heal</w:t>
      </w:r>
      <w:r w:rsidRPr="006C664B">
        <w:rPr>
          <w:rFonts w:cs="Times New Roman"/>
          <w:noProof/>
          <w:szCs w:val="24"/>
          <w:lang w:val="en-US"/>
        </w:rPr>
        <w:t>. 2011;11:558. http://ovidsp.ovid.com/ovidweb.cgi?T=JS&amp;PAGE=reference&amp;D=medl&amp;NEWS=N&amp;AN=21752286.</w:t>
      </w:r>
    </w:p>
    <w:p w14:paraId="4B18AE6D"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38. </w:t>
      </w:r>
      <w:r w:rsidRPr="006C664B">
        <w:rPr>
          <w:rFonts w:cs="Times New Roman"/>
          <w:noProof/>
          <w:szCs w:val="24"/>
          <w:lang w:val="en-US"/>
        </w:rPr>
        <w:tab/>
        <w:t xml:space="preserve">Mohammadi TM, Hossienian Z, Bakhteyar M. The association of body mass index with dental caries in an  Iranian sample of children. </w:t>
      </w:r>
      <w:r w:rsidRPr="006C664B">
        <w:rPr>
          <w:rFonts w:cs="Times New Roman"/>
          <w:i/>
          <w:iCs/>
          <w:noProof/>
          <w:szCs w:val="24"/>
          <w:lang w:val="en-US"/>
        </w:rPr>
        <w:t>J Oral Heal Oral Epidemiol</w:t>
      </w:r>
      <w:r w:rsidRPr="006C664B">
        <w:rPr>
          <w:rFonts w:cs="Times New Roman"/>
          <w:noProof/>
          <w:szCs w:val="24"/>
          <w:lang w:val="en-US"/>
        </w:rPr>
        <w:t>. 2012;1:29-35. http://johoe.kmu.ac.ir/index.php/johoe/article/view/9/16. Accessed June 11, 2014.</w:t>
      </w:r>
    </w:p>
    <w:p w14:paraId="0CE867FD"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39. </w:t>
      </w:r>
      <w:r w:rsidRPr="006C664B">
        <w:rPr>
          <w:rFonts w:cs="Times New Roman"/>
          <w:noProof/>
          <w:szCs w:val="24"/>
          <w:lang w:val="en-US"/>
        </w:rPr>
        <w:tab/>
        <w:t xml:space="preserve">Goodson JM, Tavares M, Wang X, et al. Obesity and dental decay: inference on the role of dietary sugar. </w:t>
      </w:r>
      <w:r w:rsidRPr="006C664B">
        <w:rPr>
          <w:rFonts w:cs="Times New Roman"/>
          <w:i/>
          <w:iCs/>
          <w:noProof/>
          <w:szCs w:val="24"/>
          <w:lang w:val="en-US"/>
        </w:rPr>
        <w:t>PLoS One</w:t>
      </w:r>
      <w:r w:rsidRPr="006C664B">
        <w:rPr>
          <w:rFonts w:cs="Times New Roman"/>
          <w:noProof/>
          <w:szCs w:val="24"/>
          <w:lang w:val="en-US"/>
        </w:rPr>
        <w:t>. 2013;8:e74461. doi:10.1371/journal.pone.0074461</w:t>
      </w:r>
    </w:p>
    <w:p w14:paraId="4AEA06F6"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40. </w:t>
      </w:r>
      <w:r w:rsidRPr="006C664B">
        <w:rPr>
          <w:rFonts w:cs="Times New Roman"/>
          <w:noProof/>
          <w:szCs w:val="24"/>
          <w:lang w:val="en-US"/>
        </w:rPr>
        <w:tab/>
        <w:t xml:space="preserve">Monse B, Duijster D, Sheiham A, Grijalva-Eternod CS, van Palenstein Helderman W, Hobdell MH. The effects of extraction of pulpally involved primary teeth on weight, height and BMI in underweight Filipino children. A cluster randomized clinical trial. </w:t>
      </w:r>
      <w:r w:rsidRPr="006C664B">
        <w:rPr>
          <w:rFonts w:cs="Times New Roman"/>
          <w:i/>
          <w:iCs/>
          <w:noProof/>
          <w:szCs w:val="24"/>
          <w:lang w:val="en-US"/>
        </w:rPr>
        <w:t>BMC Public Health</w:t>
      </w:r>
      <w:r w:rsidRPr="006C664B">
        <w:rPr>
          <w:rFonts w:cs="Times New Roman"/>
          <w:noProof/>
          <w:szCs w:val="24"/>
          <w:lang w:val="en-US"/>
        </w:rPr>
        <w:t>. 2012;12:725. doi:10.1186/1471-2458-12-725</w:t>
      </w:r>
    </w:p>
    <w:p w14:paraId="0F19F219"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41. </w:t>
      </w:r>
      <w:r w:rsidRPr="006C664B">
        <w:rPr>
          <w:rFonts w:cs="Times New Roman"/>
          <w:noProof/>
          <w:szCs w:val="24"/>
          <w:lang w:val="en-US"/>
        </w:rPr>
        <w:tab/>
        <w:t xml:space="preserve">Yao Y, Ren X, Song X, et al. The relationship between dental caries and obesity among primary school children aged 5 to 14 years. </w:t>
      </w:r>
      <w:r w:rsidRPr="006C664B">
        <w:rPr>
          <w:rFonts w:cs="Times New Roman"/>
          <w:i/>
          <w:iCs/>
          <w:noProof/>
          <w:szCs w:val="24"/>
          <w:lang w:val="en-US"/>
        </w:rPr>
        <w:t>Nutr Hosp</w:t>
      </w:r>
      <w:r w:rsidRPr="006C664B">
        <w:rPr>
          <w:rFonts w:cs="Times New Roman"/>
          <w:noProof/>
          <w:szCs w:val="24"/>
          <w:lang w:val="en-US"/>
        </w:rPr>
        <w:t>. 2014;30:60-65. http://ovidsp.ovid.com/ovidweb.cgi?T=JS&amp;PAGE=reference&amp;D=medl&amp;NEWS=N&amp;AN=25137263.</w:t>
      </w:r>
    </w:p>
    <w:p w14:paraId="71695DAE"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42. </w:t>
      </w:r>
      <w:r w:rsidRPr="006C664B">
        <w:rPr>
          <w:rFonts w:cs="Times New Roman"/>
          <w:noProof/>
          <w:szCs w:val="24"/>
          <w:lang w:val="en-US"/>
        </w:rPr>
        <w:tab/>
        <w:t xml:space="preserve">Kumar S, Kroon J, Lalloo R, Kulkarni S, Johnson NW. Relationship between body mass index and dental caries in children, and the influence of socio-economic status. </w:t>
      </w:r>
      <w:r w:rsidRPr="006C664B">
        <w:rPr>
          <w:rFonts w:cs="Times New Roman"/>
          <w:i/>
          <w:iCs/>
          <w:noProof/>
          <w:szCs w:val="24"/>
          <w:lang w:val="en-US"/>
        </w:rPr>
        <w:t>Int Dent J</w:t>
      </w:r>
      <w:r w:rsidRPr="006C664B">
        <w:rPr>
          <w:rFonts w:cs="Times New Roman"/>
          <w:noProof/>
          <w:szCs w:val="24"/>
          <w:lang w:val="en-US"/>
        </w:rPr>
        <w:t>. 2017;67:91-97. doi:10.1111/idj.12259</w:t>
      </w:r>
    </w:p>
    <w:p w14:paraId="723BC9AE"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43. </w:t>
      </w:r>
      <w:r w:rsidRPr="006C664B">
        <w:rPr>
          <w:rFonts w:cs="Times New Roman"/>
          <w:noProof/>
          <w:szCs w:val="24"/>
          <w:lang w:val="en-US"/>
        </w:rPr>
        <w:tab/>
        <w:t xml:space="preserve">Heinrich-Weltzien R, Monse B, Benzian H, Heinrich J, Kromeyer-Hauschild K. Association of dental caries and weight status in 6- to 7-year-old Filipino children. </w:t>
      </w:r>
      <w:r w:rsidRPr="006C664B">
        <w:rPr>
          <w:rFonts w:cs="Times New Roman"/>
          <w:i/>
          <w:iCs/>
          <w:noProof/>
          <w:szCs w:val="24"/>
          <w:lang w:val="en-US"/>
        </w:rPr>
        <w:t>Clin Oral Investig</w:t>
      </w:r>
      <w:r w:rsidRPr="006C664B">
        <w:rPr>
          <w:rFonts w:cs="Times New Roman"/>
          <w:noProof/>
          <w:szCs w:val="24"/>
          <w:lang w:val="en-US"/>
        </w:rPr>
        <w:t>. 2013;17:1515-1523. doi:DOI 10.1007/s00784-012-0849-3</w:t>
      </w:r>
    </w:p>
    <w:p w14:paraId="7AB50095"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44. </w:t>
      </w:r>
      <w:r w:rsidRPr="006C664B">
        <w:rPr>
          <w:rFonts w:cs="Times New Roman"/>
          <w:noProof/>
          <w:szCs w:val="24"/>
          <w:lang w:val="en-US"/>
        </w:rPr>
        <w:tab/>
        <w:t xml:space="preserve">Kottayi S, Bhat SS, Hegde KS, Peedikayil FC, Chandru TP, Anil S. A Cross-sectional Study of the Prevalence of Dental Caries among 12- to 15-year-old Overweight Schoolchildren. </w:t>
      </w:r>
      <w:r w:rsidRPr="006C664B">
        <w:rPr>
          <w:rFonts w:cs="Times New Roman"/>
          <w:i/>
          <w:iCs/>
          <w:noProof/>
          <w:szCs w:val="24"/>
          <w:lang w:val="en-US"/>
        </w:rPr>
        <w:t>J Contemp Dent Pract</w:t>
      </w:r>
      <w:r w:rsidRPr="006C664B">
        <w:rPr>
          <w:rFonts w:cs="Times New Roman"/>
          <w:noProof/>
          <w:szCs w:val="24"/>
          <w:lang w:val="en-US"/>
        </w:rPr>
        <w:t>. 2016;17:750-754. http://ovidsp.ovid.com/ovidweb.cgi?T=JS&amp;PAGE=reference&amp;D=prem&amp;NEWS=N&amp;AN=27733719.</w:t>
      </w:r>
    </w:p>
    <w:p w14:paraId="0CE45562"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45. </w:t>
      </w:r>
      <w:r w:rsidRPr="006C664B">
        <w:rPr>
          <w:rFonts w:cs="Times New Roman"/>
          <w:noProof/>
          <w:szCs w:val="24"/>
          <w:lang w:val="en-US"/>
        </w:rPr>
        <w:tab/>
        <w:t xml:space="preserve">Alves LS, Susin C, Dame-Teixeira N, Maltz M. Overweight and obesity are not associated with dental caries among 12-year-old South Brazilian schoolchildren. </w:t>
      </w:r>
      <w:r w:rsidRPr="006C664B">
        <w:rPr>
          <w:rFonts w:cs="Times New Roman"/>
          <w:i/>
          <w:iCs/>
          <w:noProof/>
          <w:szCs w:val="24"/>
          <w:lang w:val="en-US"/>
        </w:rPr>
        <w:t>Community Dent Oral Epidemiol</w:t>
      </w:r>
      <w:r w:rsidRPr="006C664B">
        <w:rPr>
          <w:rFonts w:cs="Times New Roman"/>
          <w:noProof/>
          <w:szCs w:val="24"/>
          <w:lang w:val="en-US"/>
        </w:rPr>
        <w:t>. 2013;41:224-231. http://ovidsp.ovid.com/ovidweb.cgi?T=JS&amp;PAGE=reference&amp;D=medl&amp;NEWS=N&amp;AN=23072345.</w:t>
      </w:r>
    </w:p>
    <w:p w14:paraId="2EAC50D1"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46. </w:t>
      </w:r>
      <w:r w:rsidRPr="006C664B">
        <w:rPr>
          <w:rFonts w:cs="Times New Roman"/>
          <w:noProof/>
          <w:szCs w:val="24"/>
          <w:lang w:val="en-US"/>
        </w:rPr>
        <w:tab/>
        <w:t xml:space="preserve">Chopra A, Rao NC, Gupta N, Vashisth S, Lakhanpal M. The Predisposing Factors between Dental Caries and Deviations from Normal Weight. </w:t>
      </w:r>
      <w:r w:rsidRPr="006C664B">
        <w:rPr>
          <w:rFonts w:cs="Times New Roman"/>
          <w:i/>
          <w:iCs/>
          <w:noProof/>
          <w:szCs w:val="24"/>
          <w:lang w:val="en-US"/>
        </w:rPr>
        <w:t>N Am J Med Sci</w:t>
      </w:r>
      <w:r w:rsidRPr="006C664B">
        <w:rPr>
          <w:rFonts w:cs="Times New Roman"/>
          <w:noProof/>
          <w:szCs w:val="24"/>
          <w:lang w:val="en-US"/>
        </w:rPr>
        <w:t>. 2015;7:151-159. http://ovidsp.ovid.com/ovidweb.cgi?T=JS&amp;PAGE=reference&amp;D=prem&amp;NEWS=N&amp;AN=25973402.</w:t>
      </w:r>
    </w:p>
    <w:p w14:paraId="23A52EF4"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47. </w:t>
      </w:r>
      <w:r w:rsidRPr="006C664B">
        <w:rPr>
          <w:rFonts w:cs="Times New Roman"/>
          <w:noProof/>
          <w:szCs w:val="24"/>
          <w:lang w:val="en-US"/>
        </w:rPr>
        <w:tab/>
        <w:t xml:space="preserve">Psoter WJ, Reid BC, Katz R V. Malnutrition and dental caries: a review of the literature. </w:t>
      </w:r>
      <w:r w:rsidRPr="006C664B">
        <w:rPr>
          <w:rFonts w:cs="Times New Roman"/>
          <w:i/>
          <w:iCs/>
          <w:noProof/>
          <w:szCs w:val="24"/>
          <w:lang w:val="en-US"/>
        </w:rPr>
        <w:t>Caries Res</w:t>
      </w:r>
      <w:r w:rsidRPr="006C664B">
        <w:rPr>
          <w:rFonts w:cs="Times New Roman"/>
          <w:noProof/>
          <w:szCs w:val="24"/>
          <w:lang w:val="en-US"/>
        </w:rPr>
        <w:t>. 2005;39:441-447. doi:10.1159/000088178</w:t>
      </w:r>
    </w:p>
    <w:p w14:paraId="130715FE"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48. </w:t>
      </w:r>
      <w:r w:rsidRPr="006C664B">
        <w:rPr>
          <w:rFonts w:cs="Times New Roman"/>
          <w:noProof/>
          <w:szCs w:val="24"/>
          <w:lang w:val="en-US"/>
        </w:rPr>
        <w:tab/>
        <w:t xml:space="preserve">Monse B, Benzian H, Araojo J, et al. A Silent Public Health Crisis. </w:t>
      </w:r>
      <w:r w:rsidRPr="006C664B">
        <w:rPr>
          <w:rFonts w:cs="Times New Roman"/>
          <w:i/>
          <w:iCs/>
          <w:noProof/>
          <w:szCs w:val="24"/>
          <w:lang w:val="en-US"/>
        </w:rPr>
        <w:t>Asia Pacific J Public Heal</w:t>
      </w:r>
      <w:r w:rsidRPr="006C664B">
        <w:rPr>
          <w:rFonts w:cs="Times New Roman"/>
          <w:noProof/>
          <w:szCs w:val="24"/>
          <w:lang w:val="en-US"/>
        </w:rPr>
        <w:t>. 2015;27:NP2316-NP2325. doi:10.1177/1010539512469250</w:t>
      </w:r>
    </w:p>
    <w:p w14:paraId="11E37277"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49. </w:t>
      </w:r>
      <w:r w:rsidRPr="006C664B">
        <w:rPr>
          <w:rFonts w:cs="Times New Roman"/>
          <w:noProof/>
          <w:szCs w:val="24"/>
          <w:lang w:val="en-US"/>
        </w:rPr>
        <w:tab/>
        <w:t xml:space="preserve">Sistani MMN, Hataminia Z, Hajiahmadi M, Khodadadi E. Nine years’ trend of dental caries and severe early childhood caries among 3-6-year-old children in Babol, Northern Iran. </w:t>
      </w:r>
      <w:r w:rsidRPr="006C664B">
        <w:rPr>
          <w:rFonts w:cs="Times New Roman"/>
          <w:i/>
          <w:iCs/>
          <w:noProof/>
          <w:szCs w:val="24"/>
          <w:lang w:val="en-US"/>
        </w:rPr>
        <w:t>Electron physician</w:t>
      </w:r>
      <w:r w:rsidRPr="006C664B">
        <w:rPr>
          <w:rFonts w:cs="Times New Roman"/>
          <w:noProof/>
          <w:szCs w:val="24"/>
          <w:lang w:val="en-US"/>
        </w:rPr>
        <w:t>. 2017;9:4683-4688. doi:10.19082/4683</w:t>
      </w:r>
    </w:p>
    <w:p w14:paraId="5DAAF3C1"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50. </w:t>
      </w:r>
      <w:r w:rsidRPr="006C664B">
        <w:rPr>
          <w:rFonts w:cs="Times New Roman"/>
          <w:noProof/>
          <w:szCs w:val="24"/>
          <w:lang w:val="en-US"/>
        </w:rPr>
        <w:tab/>
        <w:t xml:space="preserve">Lagerweij MD, van Loveren C. Declining Caries Trends: Are We Satisfied? </w:t>
      </w:r>
      <w:r w:rsidRPr="006C664B">
        <w:rPr>
          <w:rFonts w:cs="Times New Roman"/>
          <w:i/>
          <w:iCs/>
          <w:noProof/>
          <w:szCs w:val="24"/>
          <w:lang w:val="en-US"/>
        </w:rPr>
        <w:t>Curr oral Heal reports</w:t>
      </w:r>
      <w:r w:rsidRPr="006C664B">
        <w:rPr>
          <w:rFonts w:cs="Times New Roman"/>
          <w:noProof/>
          <w:szCs w:val="24"/>
          <w:lang w:val="en-US"/>
        </w:rPr>
        <w:t>. 2015;2:212-217. doi:10.1007/s40496-015-0064-9</w:t>
      </w:r>
    </w:p>
    <w:p w14:paraId="0256199F"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51. </w:t>
      </w:r>
      <w:r w:rsidRPr="006C664B">
        <w:rPr>
          <w:rFonts w:cs="Times New Roman"/>
          <w:noProof/>
          <w:szCs w:val="24"/>
          <w:lang w:val="en-US"/>
        </w:rPr>
        <w:tab/>
        <w:t xml:space="preserve">Van Palenstein-Helderman W, Hölmgren C, Monse B, Benzian H. Caries prevention and control in low and middle income countries. In: Fejerskov O, Nyvad B, Kidd E, eds. </w:t>
      </w:r>
      <w:r w:rsidRPr="006C664B">
        <w:rPr>
          <w:rFonts w:cs="Times New Roman"/>
          <w:i/>
          <w:iCs/>
          <w:noProof/>
          <w:szCs w:val="24"/>
          <w:lang w:val="en-US"/>
        </w:rPr>
        <w:t>Dental Caries: The Disease and Its Clinical Management.</w:t>
      </w:r>
      <w:r w:rsidRPr="006C664B">
        <w:rPr>
          <w:rFonts w:cs="Times New Roman"/>
          <w:noProof/>
          <w:szCs w:val="24"/>
          <w:lang w:val="en-US"/>
        </w:rPr>
        <w:t xml:space="preserve"> JohnWiley&amp;Sons, Ltd.; 2015:405-422.</w:t>
      </w:r>
    </w:p>
    <w:p w14:paraId="3C218875"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52. </w:t>
      </w:r>
      <w:r w:rsidRPr="006C664B">
        <w:rPr>
          <w:rFonts w:cs="Times New Roman"/>
          <w:noProof/>
          <w:szCs w:val="24"/>
          <w:lang w:val="en-US"/>
        </w:rPr>
        <w:tab/>
        <w:t xml:space="preserve">Sheiham A. Dental caries affects body weight, growth and quality of life in pre-school children. </w:t>
      </w:r>
      <w:r w:rsidRPr="006C664B">
        <w:rPr>
          <w:rFonts w:cs="Times New Roman"/>
          <w:i/>
          <w:iCs/>
          <w:noProof/>
          <w:szCs w:val="24"/>
          <w:lang w:val="en-US"/>
        </w:rPr>
        <w:t>Br Dent J</w:t>
      </w:r>
      <w:r w:rsidRPr="006C664B">
        <w:rPr>
          <w:rFonts w:cs="Times New Roman"/>
          <w:noProof/>
          <w:szCs w:val="24"/>
          <w:lang w:val="en-US"/>
        </w:rPr>
        <w:t>. 2006;201:625-626. doi:10.1038/sj.bdj.4814259</w:t>
      </w:r>
    </w:p>
    <w:p w14:paraId="6D7CC3F9"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53. </w:t>
      </w:r>
      <w:r w:rsidRPr="006C664B">
        <w:rPr>
          <w:rFonts w:cs="Times New Roman"/>
          <w:noProof/>
          <w:szCs w:val="24"/>
          <w:lang w:val="en-US"/>
        </w:rPr>
        <w:tab/>
        <w:t xml:space="preserve">Schroth RJ, Levi J, Kliewer E, Friel J, Moffatt MEK. Association between iron status, iron deficiency anaemia, and severe early childhood caries: a case-control study. </w:t>
      </w:r>
      <w:r w:rsidRPr="006C664B">
        <w:rPr>
          <w:rFonts w:cs="Times New Roman"/>
          <w:i/>
          <w:iCs/>
          <w:noProof/>
          <w:szCs w:val="24"/>
          <w:lang w:val="en-US"/>
        </w:rPr>
        <w:t>BMC Pediatr</w:t>
      </w:r>
      <w:r w:rsidRPr="006C664B">
        <w:rPr>
          <w:rFonts w:cs="Times New Roman"/>
          <w:noProof/>
          <w:szCs w:val="24"/>
          <w:lang w:val="en-US"/>
        </w:rPr>
        <w:t>. 2013;13:22. doi:10.1186/1471-2431-13-22</w:t>
      </w:r>
    </w:p>
    <w:p w14:paraId="667725A2"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szCs w:val="24"/>
          <w:lang w:val="en-US"/>
        </w:rPr>
      </w:pPr>
      <w:r w:rsidRPr="006C664B">
        <w:rPr>
          <w:rFonts w:cs="Times New Roman"/>
          <w:noProof/>
          <w:szCs w:val="24"/>
          <w:lang w:val="en-US"/>
        </w:rPr>
        <w:t xml:space="preserve">54. </w:t>
      </w:r>
      <w:r w:rsidRPr="006C664B">
        <w:rPr>
          <w:rFonts w:cs="Times New Roman"/>
          <w:noProof/>
          <w:szCs w:val="24"/>
          <w:lang w:val="en-US"/>
        </w:rPr>
        <w:tab/>
        <w:t xml:space="preserve">Schroth RJ, Levi JA, Sellers EA, Friel J, Kliewer E, Moffatt MEK. Vitamin D status of children with severe early childhood caries: a case-control study. </w:t>
      </w:r>
      <w:r w:rsidRPr="006C664B">
        <w:rPr>
          <w:rFonts w:cs="Times New Roman"/>
          <w:i/>
          <w:iCs/>
          <w:noProof/>
          <w:szCs w:val="24"/>
          <w:lang w:val="en-US"/>
        </w:rPr>
        <w:t>BMC Pediatr</w:t>
      </w:r>
      <w:r w:rsidRPr="006C664B">
        <w:rPr>
          <w:rFonts w:cs="Times New Roman"/>
          <w:noProof/>
          <w:szCs w:val="24"/>
          <w:lang w:val="en-US"/>
        </w:rPr>
        <w:t>. 2013;13:174. doi:10.1186/1471-2431-13-174</w:t>
      </w:r>
    </w:p>
    <w:p w14:paraId="03EBB390" w14:textId="77777777" w:rsidR="006C664B" w:rsidRPr="006C664B" w:rsidRDefault="006C664B" w:rsidP="006C664B">
      <w:pPr>
        <w:widowControl w:val="0"/>
        <w:autoSpaceDE w:val="0"/>
        <w:autoSpaceDN w:val="0"/>
        <w:adjustRightInd w:val="0"/>
        <w:spacing w:after="160" w:line="240" w:lineRule="auto"/>
        <w:ind w:left="640" w:hanging="640"/>
        <w:rPr>
          <w:rFonts w:cs="Times New Roman"/>
          <w:noProof/>
        </w:rPr>
      </w:pPr>
      <w:r w:rsidRPr="006C664B">
        <w:rPr>
          <w:rFonts w:cs="Times New Roman"/>
          <w:noProof/>
          <w:szCs w:val="24"/>
          <w:lang w:val="en-US"/>
        </w:rPr>
        <w:t xml:space="preserve">55. </w:t>
      </w:r>
      <w:r w:rsidRPr="006C664B">
        <w:rPr>
          <w:rFonts w:cs="Times New Roman"/>
          <w:noProof/>
          <w:szCs w:val="24"/>
          <w:lang w:val="en-US"/>
        </w:rPr>
        <w:tab/>
        <w:t xml:space="preserve">Islam A, Biswas T. Health system in Bangladesh: Challenges and opportunities. </w:t>
      </w:r>
      <w:r w:rsidRPr="006C664B">
        <w:rPr>
          <w:rFonts w:cs="Times New Roman"/>
          <w:i/>
          <w:iCs/>
          <w:noProof/>
          <w:szCs w:val="24"/>
          <w:lang w:val="en-US"/>
        </w:rPr>
        <w:t>Am J Heal Res</w:t>
      </w:r>
      <w:r w:rsidRPr="006C664B">
        <w:rPr>
          <w:rFonts w:cs="Times New Roman"/>
          <w:noProof/>
          <w:szCs w:val="24"/>
          <w:lang w:val="en-US"/>
        </w:rPr>
        <w:t>. 2014;2:366-374. doi:10.11648/j.ajhr.20140206.18</w:t>
      </w:r>
    </w:p>
    <w:p w14:paraId="1ECA9F8D" w14:textId="72EAD3E8" w:rsidR="00447D8A" w:rsidRPr="00E62C2B" w:rsidRDefault="002F45E7" w:rsidP="006C664B">
      <w:pPr>
        <w:widowControl w:val="0"/>
        <w:autoSpaceDE w:val="0"/>
        <w:autoSpaceDN w:val="0"/>
        <w:adjustRightInd w:val="0"/>
        <w:spacing w:after="160" w:line="240" w:lineRule="auto"/>
        <w:ind w:left="640" w:hanging="640"/>
        <w:rPr>
          <w:rFonts w:cs="Times New Roman"/>
          <w:color w:val="403838"/>
          <w:szCs w:val="24"/>
          <w:shd w:val="clear" w:color="auto" w:fill="FFFFFF"/>
        </w:rPr>
      </w:pPr>
      <w:r>
        <w:rPr>
          <w:rFonts w:cs="Times New Roman"/>
          <w:color w:val="403838"/>
          <w:szCs w:val="24"/>
          <w:shd w:val="clear" w:color="auto" w:fill="FFFFFF"/>
        </w:rPr>
        <w:fldChar w:fldCharType="end"/>
      </w:r>
    </w:p>
    <w:sectPr w:rsidR="00447D8A" w:rsidRPr="00E62C2B" w:rsidSect="00660C0C">
      <w:footerReference w:type="even" r:id="rId9"/>
      <w:footerReference w:type="default" r:id="rId1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FB98BE" w16cid:durableId="1E329998"/>
  <w16cid:commentId w16cid:paraId="0B8DB6A2" w16cid:durableId="1E328C7E"/>
  <w16cid:commentId w16cid:paraId="56A42776" w16cid:durableId="1E328DDF"/>
  <w16cid:commentId w16cid:paraId="728AC610" w16cid:durableId="1E328544"/>
  <w16cid:commentId w16cid:paraId="3DCFFE3F" w16cid:durableId="1E328FAF"/>
  <w16cid:commentId w16cid:paraId="50DD38BD" w16cid:durableId="1E328545"/>
  <w16cid:commentId w16cid:paraId="31E2901D" w16cid:durableId="1E329029"/>
  <w16cid:commentId w16cid:paraId="53B94D9A" w16cid:durableId="1E329067"/>
  <w16cid:commentId w16cid:paraId="4AB8C92A" w16cid:durableId="1E329102"/>
  <w16cid:commentId w16cid:paraId="62B5B45D" w16cid:durableId="1E3292DC"/>
  <w16cid:commentId w16cid:paraId="51D69E46" w16cid:durableId="1E328546"/>
  <w16cid:commentId w16cid:paraId="3182C7AF" w16cid:durableId="1E328547"/>
  <w16cid:commentId w16cid:paraId="01335FC4" w16cid:durableId="1E328548"/>
  <w16cid:commentId w16cid:paraId="69C98697" w16cid:durableId="1E3295B1"/>
  <w16cid:commentId w16cid:paraId="0004199F" w16cid:durableId="1E32955C"/>
  <w16cid:commentId w16cid:paraId="2AED97DA" w16cid:durableId="1E328549"/>
  <w16cid:commentId w16cid:paraId="62F3FC90" w16cid:durableId="1E3296E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20B345" w14:textId="77777777" w:rsidR="00043AB5" w:rsidRDefault="00043AB5" w:rsidP="00137856">
      <w:pPr>
        <w:spacing w:after="0" w:line="240" w:lineRule="auto"/>
      </w:pPr>
      <w:r>
        <w:separator/>
      </w:r>
    </w:p>
  </w:endnote>
  <w:endnote w:type="continuationSeparator" w:id="0">
    <w:p w14:paraId="6C86C5D4" w14:textId="77777777" w:rsidR="00043AB5" w:rsidRDefault="00043AB5" w:rsidP="001378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altName w:val="Consolas"/>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356456" w14:textId="77777777" w:rsidR="00043AB5" w:rsidRDefault="00043AB5" w:rsidP="00623F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11B40F" w14:textId="77777777" w:rsidR="00043AB5" w:rsidRDefault="00043AB5" w:rsidP="00623F9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571C9E" w14:textId="73912D54" w:rsidR="00043AB5" w:rsidRDefault="00043AB5" w:rsidP="00623F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664B">
      <w:rPr>
        <w:rStyle w:val="PageNumber"/>
        <w:noProof/>
      </w:rPr>
      <w:t>1</w:t>
    </w:r>
    <w:r>
      <w:rPr>
        <w:rStyle w:val="PageNumber"/>
      </w:rPr>
      <w:fldChar w:fldCharType="end"/>
    </w:r>
  </w:p>
  <w:p w14:paraId="13DCF220" w14:textId="404E5214" w:rsidR="00043AB5" w:rsidRDefault="00043AB5" w:rsidP="00623F9B">
    <w:pPr>
      <w:pStyle w:val="Footer"/>
      <w:ind w:right="360"/>
      <w:jc w:val="right"/>
    </w:pPr>
  </w:p>
  <w:p w14:paraId="1E41753E" w14:textId="77777777" w:rsidR="00043AB5" w:rsidRDefault="00043AB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B0B36B" w14:textId="77777777" w:rsidR="00043AB5" w:rsidRDefault="00043AB5" w:rsidP="00137856">
      <w:pPr>
        <w:spacing w:after="0" w:line="240" w:lineRule="auto"/>
      </w:pPr>
      <w:r>
        <w:separator/>
      </w:r>
    </w:p>
  </w:footnote>
  <w:footnote w:type="continuationSeparator" w:id="0">
    <w:p w14:paraId="3D5D6E0C" w14:textId="77777777" w:rsidR="00043AB5" w:rsidRDefault="00043AB5" w:rsidP="0013785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255C"/>
    <w:rsid w:val="00000B20"/>
    <w:rsid w:val="00002DFC"/>
    <w:rsid w:val="00003FBD"/>
    <w:rsid w:val="0000452B"/>
    <w:rsid w:val="00013CE0"/>
    <w:rsid w:val="00013FD8"/>
    <w:rsid w:val="00031DED"/>
    <w:rsid w:val="000415E7"/>
    <w:rsid w:val="000433C9"/>
    <w:rsid w:val="00043523"/>
    <w:rsid w:val="00043AB5"/>
    <w:rsid w:val="0004672F"/>
    <w:rsid w:val="00047E1D"/>
    <w:rsid w:val="000501D1"/>
    <w:rsid w:val="00060875"/>
    <w:rsid w:val="00061531"/>
    <w:rsid w:val="0006465F"/>
    <w:rsid w:val="00070123"/>
    <w:rsid w:val="00071227"/>
    <w:rsid w:val="000719BE"/>
    <w:rsid w:val="0007427B"/>
    <w:rsid w:val="00074CC6"/>
    <w:rsid w:val="00080F26"/>
    <w:rsid w:val="00084955"/>
    <w:rsid w:val="00086CDD"/>
    <w:rsid w:val="000901B6"/>
    <w:rsid w:val="0009084F"/>
    <w:rsid w:val="00090BA9"/>
    <w:rsid w:val="00091A7F"/>
    <w:rsid w:val="0009550F"/>
    <w:rsid w:val="00096DD6"/>
    <w:rsid w:val="000A12B8"/>
    <w:rsid w:val="000A13D8"/>
    <w:rsid w:val="000A396D"/>
    <w:rsid w:val="000A4133"/>
    <w:rsid w:val="000B750E"/>
    <w:rsid w:val="000C1F2C"/>
    <w:rsid w:val="000C2576"/>
    <w:rsid w:val="000C266F"/>
    <w:rsid w:val="000C3B65"/>
    <w:rsid w:val="000C40D8"/>
    <w:rsid w:val="000C6291"/>
    <w:rsid w:val="000D7E74"/>
    <w:rsid w:val="000E0DDD"/>
    <w:rsid w:val="000E2540"/>
    <w:rsid w:val="000E2830"/>
    <w:rsid w:val="000F156E"/>
    <w:rsid w:val="000F6A3E"/>
    <w:rsid w:val="000F74CF"/>
    <w:rsid w:val="001020A2"/>
    <w:rsid w:val="001030A4"/>
    <w:rsid w:val="001106CF"/>
    <w:rsid w:val="001106E4"/>
    <w:rsid w:val="00110AFD"/>
    <w:rsid w:val="001133FC"/>
    <w:rsid w:val="0011435C"/>
    <w:rsid w:val="0011559B"/>
    <w:rsid w:val="00115A3E"/>
    <w:rsid w:val="00122E5A"/>
    <w:rsid w:val="00123CFC"/>
    <w:rsid w:val="00137856"/>
    <w:rsid w:val="00143858"/>
    <w:rsid w:val="0014499B"/>
    <w:rsid w:val="00152A7A"/>
    <w:rsid w:val="0015340C"/>
    <w:rsid w:val="00157507"/>
    <w:rsid w:val="001603BF"/>
    <w:rsid w:val="001628F2"/>
    <w:rsid w:val="00166262"/>
    <w:rsid w:val="00180306"/>
    <w:rsid w:val="0018164D"/>
    <w:rsid w:val="00186E67"/>
    <w:rsid w:val="00187D8C"/>
    <w:rsid w:val="001927E6"/>
    <w:rsid w:val="001932DF"/>
    <w:rsid w:val="00194D1F"/>
    <w:rsid w:val="001954CB"/>
    <w:rsid w:val="001A53F4"/>
    <w:rsid w:val="001A55E8"/>
    <w:rsid w:val="001A7010"/>
    <w:rsid w:val="001B2F90"/>
    <w:rsid w:val="001B31FB"/>
    <w:rsid w:val="001B3FF9"/>
    <w:rsid w:val="001B55E1"/>
    <w:rsid w:val="001C293B"/>
    <w:rsid w:val="001C3E6C"/>
    <w:rsid w:val="001C4B95"/>
    <w:rsid w:val="001C4F9F"/>
    <w:rsid w:val="001C50CF"/>
    <w:rsid w:val="001C66BB"/>
    <w:rsid w:val="001D29E5"/>
    <w:rsid w:val="001D40F7"/>
    <w:rsid w:val="001D4873"/>
    <w:rsid w:val="001D7EE6"/>
    <w:rsid w:val="001E7B66"/>
    <w:rsid w:val="001F5E26"/>
    <w:rsid w:val="001F5F7A"/>
    <w:rsid w:val="00200997"/>
    <w:rsid w:val="00201B28"/>
    <w:rsid w:val="002074D1"/>
    <w:rsid w:val="00207CC5"/>
    <w:rsid w:val="00207E92"/>
    <w:rsid w:val="00213111"/>
    <w:rsid w:val="00226B09"/>
    <w:rsid w:val="00234633"/>
    <w:rsid w:val="00240487"/>
    <w:rsid w:val="00242F8A"/>
    <w:rsid w:val="002471CF"/>
    <w:rsid w:val="00251DDF"/>
    <w:rsid w:val="00252E27"/>
    <w:rsid w:val="00255550"/>
    <w:rsid w:val="00256DDB"/>
    <w:rsid w:val="00261F2E"/>
    <w:rsid w:val="00262378"/>
    <w:rsid w:val="0026445A"/>
    <w:rsid w:val="00265771"/>
    <w:rsid w:val="00280B64"/>
    <w:rsid w:val="00283594"/>
    <w:rsid w:val="002865D9"/>
    <w:rsid w:val="00287406"/>
    <w:rsid w:val="002901DC"/>
    <w:rsid w:val="00291F70"/>
    <w:rsid w:val="002936AA"/>
    <w:rsid w:val="00295735"/>
    <w:rsid w:val="0029724D"/>
    <w:rsid w:val="00297B92"/>
    <w:rsid w:val="002A0F0A"/>
    <w:rsid w:val="002A47EC"/>
    <w:rsid w:val="002A4B24"/>
    <w:rsid w:val="002B6E54"/>
    <w:rsid w:val="002C20F6"/>
    <w:rsid w:val="002C5F25"/>
    <w:rsid w:val="002D5624"/>
    <w:rsid w:val="002D6FF6"/>
    <w:rsid w:val="002E0D2B"/>
    <w:rsid w:val="002E2FB1"/>
    <w:rsid w:val="002E4879"/>
    <w:rsid w:val="002E6AB1"/>
    <w:rsid w:val="002F255C"/>
    <w:rsid w:val="002F297B"/>
    <w:rsid w:val="002F45E7"/>
    <w:rsid w:val="003003FE"/>
    <w:rsid w:val="00304185"/>
    <w:rsid w:val="0030468A"/>
    <w:rsid w:val="00310A54"/>
    <w:rsid w:val="0031363C"/>
    <w:rsid w:val="00316605"/>
    <w:rsid w:val="00317F6E"/>
    <w:rsid w:val="00321439"/>
    <w:rsid w:val="0032457A"/>
    <w:rsid w:val="00324609"/>
    <w:rsid w:val="00325425"/>
    <w:rsid w:val="003276B4"/>
    <w:rsid w:val="00327C42"/>
    <w:rsid w:val="00330E0E"/>
    <w:rsid w:val="00331467"/>
    <w:rsid w:val="003358A5"/>
    <w:rsid w:val="003406AB"/>
    <w:rsid w:val="00341DC9"/>
    <w:rsid w:val="0034362B"/>
    <w:rsid w:val="00351518"/>
    <w:rsid w:val="00352FE1"/>
    <w:rsid w:val="0036560E"/>
    <w:rsid w:val="00365D74"/>
    <w:rsid w:val="00367123"/>
    <w:rsid w:val="00370647"/>
    <w:rsid w:val="00380820"/>
    <w:rsid w:val="00380A8D"/>
    <w:rsid w:val="00383228"/>
    <w:rsid w:val="00386E9E"/>
    <w:rsid w:val="0038774F"/>
    <w:rsid w:val="00391107"/>
    <w:rsid w:val="00392246"/>
    <w:rsid w:val="003925A6"/>
    <w:rsid w:val="003A04E5"/>
    <w:rsid w:val="003A132F"/>
    <w:rsid w:val="003A2829"/>
    <w:rsid w:val="003A2E1F"/>
    <w:rsid w:val="003A3A08"/>
    <w:rsid w:val="003A3F4C"/>
    <w:rsid w:val="003A7A31"/>
    <w:rsid w:val="003B2501"/>
    <w:rsid w:val="003B4F82"/>
    <w:rsid w:val="003C28AF"/>
    <w:rsid w:val="003C561A"/>
    <w:rsid w:val="003D25ED"/>
    <w:rsid w:val="003D4772"/>
    <w:rsid w:val="003D4C55"/>
    <w:rsid w:val="003D7ABD"/>
    <w:rsid w:val="003E7560"/>
    <w:rsid w:val="003F2AAC"/>
    <w:rsid w:val="004011A4"/>
    <w:rsid w:val="00402C04"/>
    <w:rsid w:val="00406339"/>
    <w:rsid w:val="00410AB9"/>
    <w:rsid w:val="00410ED0"/>
    <w:rsid w:val="00414195"/>
    <w:rsid w:val="00414952"/>
    <w:rsid w:val="00417060"/>
    <w:rsid w:val="004273CE"/>
    <w:rsid w:val="00432FB6"/>
    <w:rsid w:val="00433243"/>
    <w:rsid w:val="0044032B"/>
    <w:rsid w:val="00442E7C"/>
    <w:rsid w:val="00447D8A"/>
    <w:rsid w:val="004556CC"/>
    <w:rsid w:val="00464A77"/>
    <w:rsid w:val="00474A9E"/>
    <w:rsid w:val="004757A4"/>
    <w:rsid w:val="004759C2"/>
    <w:rsid w:val="00476D8A"/>
    <w:rsid w:val="004828F3"/>
    <w:rsid w:val="00495B87"/>
    <w:rsid w:val="004966C1"/>
    <w:rsid w:val="00496941"/>
    <w:rsid w:val="004A0920"/>
    <w:rsid w:val="004A39FF"/>
    <w:rsid w:val="004B0D64"/>
    <w:rsid w:val="004B146A"/>
    <w:rsid w:val="004B422D"/>
    <w:rsid w:val="004B69D7"/>
    <w:rsid w:val="004C050B"/>
    <w:rsid w:val="004C41FD"/>
    <w:rsid w:val="004C7891"/>
    <w:rsid w:val="004D24B9"/>
    <w:rsid w:val="004D3452"/>
    <w:rsid w:val="004E0F02"/>
    <w:rsid w:val="004F16A5"/>
    <w:rsid w:val="004F216D"/>
    <w:rsid w:val="004F5487"/>
    <w:rsid w:val="004F5B40"/>
    <w:rsid w:val="004F6250"/>
    <w:rsid w:val="00504A3C"/>
    <w:rsid w:val="0051175C"/>
    <w:rsid w:val="0052009F"/>
    <w:rsid w:val="00521A58"/>
    <w:rsid w:val="00532702"/>
    <w:rsid w:val="005414F7"/>
    <w:rsid w:val="00544FDC"/>
    <w:rsid w:val="0055165D"/>
    <w:rsid w:val="00552D37"/>
    <w:rsid w:val="005651BA"/>
    <w:rsid w:val="005808A0"/>
    <w:rsid w:val="00582581"/>
    <w:rsid w:val="00585A02"/>
    <w:rsid w:val="00585D06"/>
    <w:rsid w:val="00591876"/>
    <w:rsid w:val="00591E5E"/>
    <w:rsid w:val="00592D12"/>
    <w:rsid w:val="00593425"/>
    <w:rsid w:val="005B4322"/>
    <w:rsid w:val="005B5895"/>
    <w:rsid w:val="005C249E"/>
    <w:rsid w:val="005C5675"/>
    <w:rsid w:val="005D3A15"/>
    <w:rsid w:val="005D3B9D"/>
    <w:rsid w:val="005D6FCE"/>
    <w:rsid w:val="005E1078"/>
    <w:rsid w:val="005E4B39"/>
    <w:rsid w:val="005F0142"/>
    <w:rsid w:val="005F49FA"/>
    <w:rsid w:val="005F4B2B"/>
    <w:rsid w:val="005F4EB5"/>
    <w:rsid w:val="005F583E"/>
    <w:rsid w:val="00600A79"/>
    <w:rsid w:val="006065CC"/>
    <w:rsid w:val="0061047F"/>
    <w:rsid w:val="006133C4"/>
    <w:rsid w:val="00616F4A"/>
    <w:rsid w:val="0061717B"/>
    <w:rsid w:val="00623F9B"/>
    <w:rsid w:val="00624970"/>
    <w:rsid w:val="00627D4D"/>
    <w:rsid w:val="00630861"/>
    <w:rsid w:val="00641EF1"/>
    <w:rsid w:val="006421ED"/>
    <w:rsid w:val="00651F22"/>
    <w:rsid w:val="006527CA"/>
    <w:rsid w:val="006544FD"/>
    <w:rsid w:val="00660C0C"/>
    <w:rsid w:val="00671FCA"/>
    <w:rsid w:val="0067273B"/>
    <w:rsid w:val="00672F5C"/>
    <w:rsid w:val="00673393"/>
    <w:rsid w:val="00677C76"/>
    <w:rsid w:val="0068046A"/>
    <w:rsid w:val="00681304"/>
    <w:rsid w:val="00687CE8"/>
    <w:rsid w:val="006902F3"/>
    <w:rsid w:val="00696223"/>
    <w:rsid w:val="006A169D"/>
    <w:rsid w:val="006A1DF9"/>
    <w:rsid w:val="006B58E0"/>
    <w:rsid w:val="006B5EE7"/>
    <w:rsid w:val="006B64CA"/>
    <w:rsid w:val="006C073D"/>
    <w:rsid w:val="006C4BF3"/>
    <w:rsid w:val="006C664B"/>
    <w:rsid w:val="006C6D03"/>
    <w:rsid w:val="006D0433"/>
    <w:rsid w:val="006D3336"/>
    <w:rsid w:val="006D47D7"/>
    <w:rsid w:val="006D7518"/>
    <w:rsid w:val="006E1147"/>
    <w:rsid w:val="006E4323"/>
    <w:rsid w:val="006E75E2"/>
    <w:rsid w:val="006F1004"/>
    <w:rsid w:val="006F42BC"/>
    <w:rsid w:val="006F6D11"/>
    <w:rsid w:val="006F6FBE"/>
    <w:rsid w:val="007019DC"/>
    <w:rsid w:val="00710967"/>
    <w:rsid w:val="007245B9"/>
    <w:rsid w:val="00725E41"/>
    <w:rsid w:val="00726B34"/>
    <w:rsid w:val="007272D4"/>
    <w:rsid w:val="0073233A"/>
    <w:rsid w:val="007411E4"/>
    <w:rsid w:val="00742773"/>
    <w:rsid w:val="00751BFC"/>
    <w:rsid w:val="00760A96"/>
    <w:rsid w:val="00761628"/>
    <w:rsid w:val="00765693"/>
    <w:rsid w:val="007660AB"/>
    <w:rsid w:val="00767970"/>
    <w:rsid w:val="00770925"/>
    <w:rsid w:val="007733D5"/>
    <w:rsid w:val="00774A87"/>
    <w:rsid w:val="007778E7"/>
    <w:rsid w:val="00777A99"/>
    <w:rsid w:val="00792265"/>
    <w:rsid w:val="00794ED2"/>
    <w:rsid w:val="007977EE"/>
    <w:rsid w:val="007A170C"/>
    <w:rsid w:val="007A67E4"/>
    <w:rsid w:val="007B09F2"/>
    <w:rsid w:val="007B32AE"/>
    <w:rsid w:val="007C1465"/>
    <w:rsid w:val="007C2319"/>
    <w:rsid w:val="007C6F52"/>
    <w:rsid w:val="007D74B0"/>
    <w:rsid w:val="007E03A4"/>
    <w:rsid w:val="007E1090"/>
    <w:rsid w:val="007E2B71"/>
    <w:rsid w:val="007E4E4D"/>
    <w:rsid w:val="007E60DB"/>
    <w:rsid w:val="007F6824"/>
    <w:rsid w:val="00800BCA"/>
    <w:rsid w:val="008048E9"/>
    <w:rsid w:val="008054CE"/>
    <w:rsid w:val="00805E76"/>
    <w:rsid w:val="008143CA"/>
    <w:rsid w:val="00814ED3"/>
    <w:rsid w:val="00821622"/>
    <w:rsid w:val="00821B86"/>
    <w:rsid w:val="00822FC0"/>
    <w:rsid w:val="00825F1C"/>
    <w:rsid w:val="00826FED"/>
    <w:rsid w:val="00837242"/>
    <w:rsid w:val="00840D2B"/>
    <w:rsid w:val="00842BE1"/>
    <w:rsid w:val="008438F1"/>
    <w:rsid w:val="00855991"/>
    <w:rsid w:val="00857B49"/>
    <w:rsid w:val="008614CF"/>
    <w:rsid w:val="00862F77"/>
    <w:rsid w:val="00864BB7"/>
    <w:rsid w:val="008719F9"/>
    <w:rsid w:val="008760AF"/>
    <w:rsid w:val="00877002"/>
    <w:rsid w:val="00881C60"/>
    <w:rsid w:val="00891BA8"/>
    <w:rsid w:val="0089218E"/>
    <w:rsid w:val="008937F0"/>
    <w:rsid w:val="00893E10"/>
    <w:rsid w:val="008954B1"/>
    <w:rsid w:val="00897BD6"/>
    <w:rsid w:val="008A6B72"/>
    <w:rsid w:val="008B28BE"/>
    <w:rsid w:val="008B2A12"/>
    <w:rsid w:val="008B2ABC"/>
    <w:rsid w:val="008B313C"/>
    <w:rsid w:val="008B3B4D"/>
    <w:rsid w:val="008B78E3"/>
    <w:rsid w:val="008C16BB"/>
    <w:rsid w:val="008C3AAA"/>
    <w:rsid w:val="008C6D55"/>
    <w:rsid w:val="008D42F6"/>
    <w:rsid w:val="008E1D76"/>
    <w:rsid w:val="008F42F4"/>
    <w:rsid w:val="008F4D16"/>
    <w:rsid w:val="008F658E"/>
    <w:rsid w:val="008F6FB2"/>
    <w:rsid w:val="0090386F"/>
    <w:rsid w:val="00911031"/>
    <w:rsid w:val="009172C3"/>
    <w:rsid w:val="00927534"/>
    <w:rsid w:val="00927D14"/>
    <w:rsid w:val="00930CB2"/>
    <w:rsid w:val="00933AA2"/>
    <w:rsid w:val="00934C4A"/>
    <w:rsid w:val="00936332"/>
    <w:rsid w:val="0094087A"/>
    <w:rsid w:val="00940D15"/>
    <w:rsid w:val="00940EEE"/>
    <w:rsid w:val="00941B37"/>
    <w:rsid w:val="0094370B"/>
    <w:rsid w:val="009449D9"/>
    <w:rsid w:val="00944A49"/>
    <w:rsid w:val="00944D77"/>
    <w:rsid w:val="00946741"/>
    <w:rsid w:val="00946829"/>
    <w:rsid w:val="00946A44"/>
    <w:rsid w:val="0094743A"/>
    <w:rsid w:val="00947C07"/>
    <w:rsid w:val="00950A7F"/>
    <w:rsid w:val="009530CC"/>
    <w:rsid w:val="0095495C"/>
    <w:rsid w:val="009552D2"/>
    <w:rsid w:val="00956A67"/>
    <w:rsid w:val="0096071A"/>
    <w:rsid w:val="00961B67"/>
    <w:rsid w:val="00962F48"/>
    <w:rsid w:val="009641A3"/>
    <w:rsid w:val="0097280F"/>
    <w:rsid w:val="009741D0"/>
    <w:rsid w:val="0097420F"/>
    <w:rsid w:val="009752DA"/>
    <w:rsid w:val="00976520"/>
    <w:rsid w:val="00982A15"/>
    <w:rsid w:val="00985990"/>
    <w:rsid w:val="00991EBF"/>
    <w:rsid w:val="00991F0C"/>
    <w:rsid w:val="009A0704"/>
    <w:rsid w:val="009A111B"/>
    <w:rsid w:val="009A3815"/>
    <w:rsid w:val="009A3F2A"/>
    <w:rsid w:val="009A5419"/>
    <w:rsid w:val="009A7044"/>
    <w:rsid w:val="009B543A"/>
    <w:rsid w:val="009C4357"/>
    <w:rsid w:val="009D3899"/>
    <w:rsid w:val="009D38DA"/>
    <w:rsid w:val="009D399E"/>
    <w:rsid w:val="009E0FB1"/>
    <w:rsid w:val="009E2D82"/>
    <w:rsid w:val="009E6B78"/>
    <w:rsid w:val="00A00922"/>
    <w:rsid w:val="00A00E3E"/>
    <w:rsid w:val="00A01ACE"/>
    <w:rsid w:val="00A03F72"/>
    <w:rsid w:val="00A05271"/>
    <w:rsid w:val="00A063C8"/>
    <w:rsid w:val="00A10495"/>
    <w:rsid w:val="00A16E2C"/>
    <w:rsid w:val="00A212ED"/>
    <w:rsid w:val="00A332BE"/>
    <w:rsid w:val="00A452D6"/>
    <w:rsid w:val="00A5032F"/>
    <w:rsid w:val="00A54FBF"/>
    <w:rsid w:val="00A55EB8"/>
    <w:rsid w:val="00A577C1"/>
    <w:rsid w:val="00A663C9"/>
    <w:rsid w:val="00A6736C"/>
    <w:rsid w:val="00A716DA"/>
    <w:rsid w:val="00A71EB6"/>
    <w:rsid w:val="00A76450"/>
    <w:rsid w:val="00A849F7"/>
    <w:rsid w:val="00A85F35"/>
    <w:rsid w:val="00A86185"/>
    <w:rsid w:val="00A91522"/>
    <w:rsid w:val="00A97022"/>
    <w:rsid w:val="00AA0C01"/>
    <w:rsid w:val="00AA177A"/>
    <w:rsid w:val="00AA1A98"/>
    <w:rsid w:val="00AA26CF"/>
    <w:rsid w:val="00AB13A9"/>
    <w:rsid w:val="00AC04A3"/>
    <w:rsid w:val="00AC088B"/>
    <w:rsid w:val="00AC5E5B"/>
    <w:rsid w:val="00AD294E"/>
    <w:rsid w:val="00AD58CB"/>
    <w:rsid w:val="00AD668D"/>
    <w:rsid w:val="00AE0996"/>
    <w:rsid w:val="00AE1E11"/>
    <w:rsid w:val="00AE2164"/>
    <w:rsid w:val="00AE23E8"/>
    <w:rsid w:val="00AE52B7"/>
    <w:rsid w:val="00AE5F60"/>
    <w:rsid w:val="00AF337F"/>
    <w:rsid w:val="00AF4614"/>
    <w:rsid w:val="00AF5E1C"/>
    <w:rsid w:val="00B02A22"/>
    <w:rsid w:val="00B02E8A"/>
    <w:rsid w:val="00B10D9C"/>
    <w:rsid w:val="00B15F42"/>
    <w:rsid w:val="00B17E44"/>
    <w:rsid w:val="00B23CA8"/>
    <w:rsid w:val="00B25ECF"/>
    <w:rsid w:val="00B2656A"/>
    <w:rsid w:val="00B275DF"/>
    <w:rsid w:val="00B31151"/>
    <w:rsid w:val="00B318A8"/>
    <w:rsid w:val="00B31F31"/>
    <w:rsid w:val="00B32C1D"/>
    <w:rsid w:val="00B33AD5"/>
    <w:rsid w:val="00B349C8"/>
    <w:rsid w:val="00B37855"/>
    <w:rsid w:val="00B40614"/>
    <w:rsid w:val="00B42A83"/>
    <w:rsid w:val="00B43360"/>
    <w:rsid w:val="00B4370B"/>
    <w:rsid w:val="00B45DEE"/>
    <w:rsid w:val="00B55B5D"/>
    <w:rsid w:val="00B56266"/>
    <w:rsid w:val="00B57DD0"/>
    <w:rsid w:val="00B606F5"/>
    <w:rsid w:val="00B62FE4"/>
    <w:rsid w:val="00B65C9A"/>
    <w:rsid w:val="00B65E7F"/>
    <w:rsid w:val="00B65E9A"/>
    <w:rsid w:val="00B730D2"/>
    <w:rsid w:val="00B75645"/>
    <w:rsid w:val="00B76F2A"/>
    <w:rsid w:val="00B774F2"/>
    <w:rsid w:val="00B80A40"/>
    <w:rsid w:val="00B80F87"/>
    <w:rsid w:val="00B815E1"/>
    <w:rsid w:val="00B82B94"/>
    <w:rsid w:val="00B84304"/>
    <w:rsid w:val="00B87B4F"/>
    <w:rsid w:val="00B90F19"/>
    <w:rsid w:val="00B91CA9"/>
    <w:rsid w:val="00B92D19"/>
    <w:rsid w:val="00BA4500"/>
    <w:rsid w:val="00BB1576"/>
    <w:rsid w:val="00BB180F"/>
    <w:rsid w:val="00BC2B99"/>
    <w:rsid w:val="00BD05F6"/>
    <w:rsid w:val="00BD6271"/>
    <w:rsid w:val="00BD671B"/>
    <w:rsid w:val="00BD71C3"/>
    <w:rsid w:val="00BF1742"/>
    <w:rsid w:val="00BF3101"/>
    <w:rsid w:val="00C011FF"/>
    <w:rsid w:val="00C0245F"/>
    <w:rsid w:val="00C02AE5"/>
    <w:rsid w:val="00C02EE1"/>
    <w:rsid w:val="00C032E8"/>
    <w:rsid w:val="00C03706"/>
    <w:rsid w:val="00C0442A"/>
    <w:rsid w:val="00C049C1"/>
    <w:rsid w:val="00C06054"/>
    <w:rsid w:val="00C15D87"/>
    <w:rsid w:val="00C16994"/>
    <w:rsid w:val="00C220C5"/>
    <w:rsid w:val="00C22FB2"/>
    <w:rsid w:val="00C30983"/>
    <w:rsid w:val="00C32680"/>
    <w:rsid w:val="00C34023"/>
    <w:rsid w:val="00C375B1"/>
    <w:rsid w:val="00C42612"/>
    <w:rsid w:val="00C4261B"/>
    <w:rsid w:val="00C430CA"/>
    <w:rsid w:val="00C43B74"/>
    <w:rsid w:val="00C51616"/>
    <w:rsid w:val="00C521E3"/>
    <w:rsid w:val="00C561D7"/>
    <w:rsid w:val="00C63238"/>
    <w:rsid w:val="00C638DB"/>
    <w:rsid w:val="00C655A4"/>
    <w:rsid w:val="00C6636D"/>
    <w:rsid w:val="00C66ADE"/>
    <w:rsid w:val="00C73688"/>
    <w:rsid w:val="00C75685"/>
    <w:rsid w:val="00C90E06"/>
    <w:rsid w:val="00C92232"/>
    <w:rsid w:val="00C924F2"/>
    <w:rsid w:val="00C93049"/>
    <w:rsid w:val="00C93F2B"/>
    <w:rsid w:val="00C96E13"/>
    <w:rsid w:val="00CA027D"/>
    <w:rsid w:val="00CA0ED8"/>
    <w:rsid w:val="00CA4ADD"/>
    <w:rsid w:val="00CA589D"/>
    <w:rsid w:val="00CA7277"/>
    <w:rsid w:val="00CA7DDC"/>
    <w:rsid w:val="00CA7F36"/>
    <w:rsid w:val="00CB1E0A"/>
    <w:rsid w:val="00CB67C3"/>
    <w:rsid w:val="00CC0AE0"/>
    <w:rsid w:val="00CC164C"/>
    <w:rsid w:val="00CC3589"/>
    <w:rsid w:val="00CC4B9B"/>
    <w:rsid w:val="00CC4FD8"/>
    <w:rsid w:val="00CC5C8A"/>
    <w:rsid w:val="00CC6655"/>
    <w:rsid w:val="00CD6B3C"/>
    <w:rsid w:val="00CE165D"/>
    <w:rsid w:val="00CE71B4"/>
    <w:rsid w:val="00CF6DE0"/>
    <w:rsid w:val="00CF7C15"/>
    <w:rsid w:val="00D0030F"/>
    <w:rsid w:val="00D01076"/>
    <w:rsid w:val="00D0250B"/>
    <w:rsid w:val="00D02A92"/>
    <w:rsid w:val="00D048F2"/>
    <w:rsid w:val="00D131F2"/>
    <w:rsid w:val="00D169B8"/>
    <w:rsid w:val="00D1750A"/>
    <w:rsid w:val="00D22EB1"/>
    <w:rsid w:val="00D23197"/>
    <w:rsid w:val="00D2455A"/>
    <w:rsid w:val="00D33CEE"/>
    <w:rsid w:val="00D3559F"/>
    <w:rsid w:val="00D42819"/>
    <w:rsid w:val="00D44D61"/>
    <w:rsid w:val="00D4770D"/>
    <w:rsid w:val="00D5013B"/>
    <w:rsid w:val="00D52978"/>
    <w:rsid w:val="00D562E5"/>
    <w:rsid w:val="00D6103F"/>
    <w:rsid w:val="00D637E3"/>
    <w:rsid w:val="00D66CBD"/>
    <w:rsid w:val="00D85312"/>
    <w:rsid w:val="00D90C0F"/>
    <w:rsid w:val="00D9320F"/>
    <w:rsid w:val="00D946A2"/>
    <w:rsid w:val="00DA0707"/>
    <w:rsid w:val="00DA295D"/>
    <w:rsid w:val="00DA4409"/>
    <w:rsid w:val="00DB11F4"/>
    <w:rsid w:val="00DB4AB1"/>
    <w:rsid w:val="00DB62A2"/>
    <w:rsid w:val="00DC069F"/>
    <w:rsid w:val="00DC4A56"/>
    <w:rsid w:val="00DD5397"/>
    <w:rsid w:val="00DD5795"/>
    <w:rsid w:val="00DE446F"/>
    <w:rsid w:val="00DF0379"/>
    <w:rsid w:val="00DF1D26"/>
    <w:rsid w:val="00DF56E4"/>
    <w:rsid w:val="00DF5B52"/>
    <w:rsid w:val="00DF71A6"/>
    <w:rsid w:val="00DF79BE"/>
    <w:rsid w:val="00E0154F"/>
    <w:rsid w:val="00E0320D"/>
    <w:rsid w:val="00E05E3D"/>
    <w:rsid w:val="00E06881"/>
    <w:rsid w:val="00E076E5"/>
    <w:rsid w:val="00E12156"/>
    <w:rsid w:val="00E13421"/>
    <w:rsid w:val="00E20691"/>
    <w:rsid w:val="00E21698"/>
    <w:rsid w:val="00E31052"/>
    <w:rsid w:val="00E33B99"/>
    <w:rsid w:val="00E35B78"/>
    <w:rsid w:val="00E3709C"/>
    <w:rsid w:val="00E41DA0"/>
    <w:rsid w:val="00E455AC"/>
    <w:rsid w:val="00E52D1D"/>
    <w:rsid w:val="00E53D44"/>
    <w:rsid w:val="00E55304"/>
    <w:rsid w:val="00E559E8"/>
    <w:rsid w:val="00E6057B"/>
    <w:rsid w:val="00E62C2B"/>
    <w:rsid w:val="00E65994"/>
    <w:rsid w:val="00E67D97"/>
    <w:rsid w:val="00E747EC"/>
    <w:rsid w:val="00E74EF6"/>
    <w:rsid w:val="00E7778A"/>
    <w:rsid w:val="00E77C0C"/>
    <w:rsid w:val="00E80A30"/>
    <w:rsid w:val="00E8396E"/>
    <w:rsid w:val="00E85AB1"/>
    <w:rsid w:val="00E874E7"/>
    <w:rsid w:val="00E94E8F"/>
    <w:rsid w:val="00E9541A"/>
    <w:rsid w:val="00EB3155"/>
    <w:rsid w:val="00EC094F"/>
    <w:rsid w:val="00ED3C20"/>
    <w:rsid w:val="00EE38E3"/>
    <w:rsid w:val="00EE3E22"/>
    <w:rsid w:val="00EF1C60"/>
    <w:rsid w:val="00EF27EC"/>
    <w:rsid w:val="00EF411F"/>
    <w:rsid w:val="00EF5550"/>
    <w:rsid w:val="00EF5AE3"/>
    <w:rsid w:val="00EF5F46"/>
    <w:rsid w:val="00F01E42"/>
    <w:rsid w:val="00F0752B"/>
    <w:rsid w:val="00F10BD7"/>
    <w:rsid w:val="00F127C5"/>
    <w:rsid w:val="00F14252"/>
    <w:rsid w:val="00F14469"/>
    <w:rsid w:val="00F14E8E"/>
    <w:rsid w:val="00F202B1"/>
    <w:rsid w:val="00F240A4"/>
    <w:rsid w:val="00F3196F"/>
    <w:rsid w:val="00F3219F"/>
    <w:rsid w:val="00F333A3"/>
    <w:rsid w:val="00F41519"/>
    <w:rsid w:val="00F52795"/>
    <w:rsid w:val="00F52DCC"/>
    <w:rsid w:val="00F5442F"/>
    <w:rsid w:val="00F55F96"/>
    <w:rsid w:val="00F65288"/>
    <w:rsid w:val="00F67C2F"/>
    <w:rsid w:val="00F71DFE"/>
    <w:rsid w:val="00F72C26"/>
    <w:rsid w:val="00F74078"/>
    <w:rsid w:val="00F7497D"/>
    <w:rsid w:val="00F74E98"/>
    <w:rsid w:val="00F77AC7"/>
    <w:rsid w:val="00F91A55"/>
    <w:rsid w:val="00F91C69"/>
    <w:rsid w:val="00F92433"/>
    <w:rsid w:val="00F93753"/>
    <w:rsid w:val="00FA1019"/>
    <w:rsid w:val="00FA144E"/>
    <w:rsid w:val="00FA2B9B"/>
    <w:rsid w:val="00FA47CA"/>
    <w:rsid w:val="00FA4A4D"/>
    <w:rsid w:val="00FB1035"/>
    <w:rsid w:val="00FB207F"/>
    <w:rsid w:val="00FB2887"/>
    <w:rsid w:val="00FB51B2"/>
    <w:rsid w:val="00FB5E7F"/>
    <w:rsid w:val="00FB651E"/>
    <w:rsid w:val="00FC16E3"/>
    <w:rsid w:val="00FC28FC"/>
    <w:rsid w:val="00FC4145"/>
    <w:rsid w:val="00FD4166"/>
    <w:rsid w:val="00FE103D"/>
    <w:rsid w:val="00FE1AB3"/>
    <w:rsid w:val="00FE3A7B"/>
    <w:rsid w:val="00FE3CCC"/>
    <w:rsid w:val="00FE41A5"/>
    <w:rsid w:val="00FF2878"/>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41F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55C"/>
    <w:pPr>
      <w:spacing w:after="360" w:line="360" w:lineRule="auto"/>
      <w:jc w:val="both"/>
    </w:pPr>
    <w:rPr>
      <w:rFonts w:ascii="Times New Roman" w:hAnsi="Times New Roman"/>
      <w:sz w:val="24"/>
    </w:rPr>
  </w:style>
  <w:style w:type="paragraph" w:styleId="Heading2">
    <w:name w:val="heading 2"/>
    <w:basedOn w:val="Normal"/>
    <w:next w:val="Normal"/>
    <w:link w:val="Heading2Char"/>
    <w:uiPriority w:val="9"/>
    <w:unhideWhenUsed/>
    <w:qFormat/>
    <w:rsid w:val="00532702"/>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AC088B"/>
    <w:pPr>
      <w:spacing w:before="100" w:beforeAutospacing="1" w:after="100" w:afterAutospacing="1" w:line="240" w:lineRule="auto"/>
      <w:jc w:val="left"/>
      <w:outlineLvl w:val="2"/>
    </w:pPr>
    <w:rPr>
      <w:rFonts w:eastAsia="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088B"/>
    <w:rPr>
      <w:color w:val="0563C1" w:themeColor="hyperlink"/>
      <w:u w:val="single"/>
    </w:rPr>
  </w:style>
  <w:style w:type="character" w:customStyle="1" w:styleId="Heading3Char">
    <w:name w:val="Heading 3 Char"/>
    <w:basedOn w:val="DefaultParagraphFont"/>
    <w:link w:val="Heading3"/>
    <w:uiPriority w:val="9"/>
    <w:rsid w:val="00AC088B"/>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AC088B"/>
    <w:pPr>
      <w:spacing w:before="100" w:beforeAutospacing="1" w:after="100" w:afterAutospacing="1" w:line="240" w:lineRule="auto"/>
      <w:jc w:val="left"/>
    </w:pPr>
    <w:rPr>
      <w:rFonts w:eastAsia="Times New Roman" w:cs="Times New Roman"/>
      <w:szCs w:val="24"/>
      <w:lang w:eastAsia="en-GB"/>
    </w:rPr>
  </w:style>
  <w:style w:type="character" w:styleId="Emphasis">
    <w:name w:val="Emphasis"/>
    <w:basedOn w:val="DefaultParagraphFont"/>
    <w:uiPriority w:val="20"/>
    <w:qFormat/>
    <w:rsid w:val="00AC088B"/>
    <w:rPr>
      <w:i/>
      <w:iCs/>
    </w:rPr>
  </w:style>
  <w:style w:type="character" w:customStyle="1" w:styleId="smallcaps">
    <w:name w:val="smallcaps"/>
    <w:basedOn w:val="DefaultParagraphFont"/>
    <w:rsid w:val="00AC088B"/>
  </w:style>
  <w:style w:type="character" w:customStyle="1" w:styleId="Heading2Char">
    <w:name w:val="Heading 2 Char"/>
    <w:basedOn w:val="DefaultParagraphFont"/>
    <w:link w:val="Heading2"/>
    <w:uiPriority w:val="9"/>
    <w:rsid w:val="00532702"/>
    <w:rPr>
      <w:rFonts w:asciiTheme="majorHAnsi" w:eastAsiaTheme="majorEastAsia" w:hAnsiTheme="majorHAnsi" w:cstheme="majorBidi"/>
      <w:b/>
      <w:bCs/>
      <w:color w:val="5B9BD5" w:themeColor="accent1"/>
      <w:sz w:val="26"/>
      <w:szCs w:val="26"/>
    </w:rPr>
  </w:style>
  <w:style w:type="paragraph" w:styleId="BalloonText">
    <w:name w:val="Balloon Text"/>
    <w:basedOn w:val="Normal"/>
    <w:link w:val="BalloonTextChar"/>
    <w:uiPriority w:val="99"/>
    <w:semiHidden/>
    <w:unhideWhenUsed/>
    <w:rsid w:val="00C66A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6ADE"/>
    <w:rPr>
      <w:rFonts w:ascii="Tahoma" w:hAnsi="Tahoma" w:cs="Tahoma"/>
      <w:sz w:val="16"/>
      <w:szCs w:val="16"/>
    </w:rPr>
  </w:style>
  <w:style w:type="table" w:styleId="TableGrid">
    <w:name w:val="Table Grid"/>
    <w:basedOn w:val="TableNormal"/>
    <w:uiPriority w:val="39"/>
    <w:rsid w:val="00447D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21622"/>
    <w:pPr>
      <w:ind w:left="720"/>
      <w:contextualSpacing/>
    </w:pPr>
  </w:style>
  <w:style w:type="paragraph" w:styleId="Header">
    <w:name w:val="header"/>
    <w:basedOn w:val="Normal"/>
    <w:link w:val="HeaderChar"/>
    <w:uiPriority w:val="99"/>
    <w:unhideWhenUsed/>
    <w:rsid w:val="001378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7856"/>
    <w:rPr>
      <w:rFonts w:ascii="Times New Roman" w:hAnsi="Times New Roman"/>
      <w:sz w:val="24"/>
    </w:rPr>
  </w:style>
  <w:style w:type="paragraph" w:styleId="Footer">
    <w:name w:val="footer"/>
    <w:basedOn w:val="Normal"/>
    <w:link w:val="FooterChar"/>
    <w:uiPriority w:val="99"/>
    <w:unhideWhenUsed/>
    <w:rsid w:val="001378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7856"/>
    <w:rPr>
      <w:rFonts w:ascii="Times New Roman" w:hAnsi="Times New Roman"/>
      <w:sz w:val="24"/>
    </w:rPr>
  </w:style>
  <w:style w:type="character" w:styleId="CommentReference">
    <w:name w:val="annotation reference"/>
    <w:basedOn w:val="DefaultParagraphFont"/>
    <w:uiPriority w:val="99"/>
    <w:semiHidden/>
    <w:unhideWhenUsed/>
    <w:rsid w:val="00B02A22"/>
    <w:rPr>
      <w:sz w:val="18"/>
      <w:szCs w:val="18"/>
    </w:rPr>
  </w:style>
  <w:style w:type="paragraph" w:styleId="CommentText">
    <w:name w:val="annotation text"/>
    <w:basedOn w:val="Normal"/>
    <w:link w:val="CommentTextChar"/>
    <w:uiPriority w:val="99"/>
    <w:semiHidden/>
    <w:unhideWhenUsed/>
    <w:rsid w:val="00B02A22"/>
    <w:pPr>
      <w:spacing w:line="240" w:lineRule="auto"/>
    </w:pPr>
    <w:rPr>
      <w:szCs w:val="24"/>
    </w:rPr>
  </w:style>
  <w:style w:type="character" w:customStyle="1" w:styleId="CommentTextChar">
    <w:name w:val="Comment Text Char"/>
    <w:basedOn w:val="DefaultParagraphFont"/>
    <w:link w:val="CommentText"/>
    <w:uiPriority w:val="99"/>
    <w:semiHidden/>
    <w:rsid w:val="00B02A22"/>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02A22"/>
    <w:rPr>
      <w:b/>
      <w:bCs/>
      <w:sz w:val="20"/>
      <w:szCs w:val="20"/>
    </w:rPr>
  </w:style>
  <w:style w:type="character" w:customStyle="1" w:styleId="CommentSubjectChar">
    <w:name w:val="Comment Subject Char"/>
    <w:basedOn w:val="CommentTextChar"/>
    <w:link w:val="CommentSubject"/>
    <w:uiPriority w:val="99"/>
    <w:semiHidden/>
    <w:rsid w:val="00B02A22"/>
    <w:rPr>
      <w:rFonts w:ascii="Times New Roman" w:hAnsi="Times New Roman"/>
      <w:b/>
      <w:bCs/>
      <w:sz w:val="20"/>
      <w:szCs w:val="20"/>
    </w:rPr>
  </w:style>
  <w:style w:type="paragraph" w:styleId="DocumentMap">
    <w:name w:val="Document Map"/>
    <w:basedOn w:val="Normal"/>
    <w:link w:val="DocumentMapChar"/>
    <w:uiPriority w:val="99"/>
    <w:semiHidden/>
    <w:unhideWhenUsed/>
    <w:rsid w:val="00402C04"/>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02C04"/>
    <w:rPr>
      <w:rFonts w:ascii="Lucida Grande" w:hAnsi="Lucida Grande" w:cs="Lucida Grande"/>
      <w:sz w:val="24"/>
      <w:szCs w:val="24"/>
    </w:rPr>
  </w:style>
  <w:style w:type="paragraph" w:styleId="Revision">
    <w:name w:val="Revision"/>
    <w:hidden/>
    <w:uiPriority w:val="99"/>
    <w:semiHidden/>
    <w:rsid w:val="00402C04"/>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AC04A3"/>
    <w:rPr>
      <w:color w:val="954F72" w:themeColor="followedHyperlink"/>
      <w:u w:val="single"/>
    </w:rPr>
  </w:style>
  <w:style w:type="character" w:styleId="PageNumber">
    <w:name w:val="page number"/>
    <w:basedOn w:val="DefaultParagraphFont"/>
    <w:uiPriority w:val="99"/>
    <w:semiHidden/>
    <w:unhideWhenUsed/>
    <w:rsid w:val="00623F9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55C"/>
    <w:pPr>
      <w:spacing w:after="360" w:line="360" w:lineRule="auto"/>
      <w:jc w:val="both"/>
    </w:pPr>
    <w:rPr>
      <w:rFonts w:ascii="Times New Roman" w:hAnsi="Times New Roman"/>
      <w:sz w:val="24"/>
    </w:rPr>
  </w:style>
  <w:style w:type="paragraph" w:styleId="Heading2">
    <w:name w:val="heading 2"/>
    <w:basedOn w:val="Normal"/>
    <w:next w:val="Normal"/>
    <w:link w:val="Heading2Char"/>
    <w:uiPriority w:val="9"/>
    <w:unhideWhenUsed/>
    <w:qFormat/>
    <w:rsid w:val="00532702"/>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link w:val="Heading3Char"/>
    <w:uiPriority w:val="9"/>
    <w:qFormat/>
    <w:rsid w:val="00AC088B"/>
    <w:pPr>
      <w:spacing w:before="100" w:beforeAutospacing="1" w:after="100" w:afterAutospacing="1" w:line="240" w:lineRule="auto"/>
      <w:jc w:val="left"/>
      <w:outlineLvl w:val="2"/>
    </w:pPr>
    <w:rPr>
      <w:rFonts w:eastAsia="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088B"/>
    <w:rPr>
      <w:color w:val="0563C1" w:themeColor="hyperlink"/>
      <w:u w:val="single"/>
    </w:rPr>
  </w:style>
  <w:style w:type="character" w:customStyle="1" w:styleId="Heading3Char">
    <w:name w:val="Heading 3 Char"/>
    <w:basedOn w:val="DefaultParagraphFont"/>
    <w:link w:val="Heading3"/>
    <w:uiPriority w:val="9"/>
    <w:rsid w:val="00AC088B"/>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AC088B"/>
    <w:pPr>
      <w:spacing w:before="100" w:beforeAutospacing="1" w:after="100" w:afterAutospacing="1" w:line="240" w:lineRule="auto"/>
      <w:jc w:val="left"/>
    </w:pPr>
    <w:rPr>
      <w:rFonts w:eastAsia="Times New Roman" w:cs="Times New Roman"/>
      <w:szCs w:val="24"/>
      <w:lang w:eastAsia="en-GB"/>
    </w:rPr>
  </w:style>
  <w:style w:type="character" w:styleId="Emphasis">
    <w:name w:val="Emphasis"/>
    <w:basedOn w:val="DefaultParagraphFont"/>
    <w:uiPriority w:val="20"/>
    <w:qFormat/>
    <w:rsid w:val="00AC088B"/>
    <w:rPr>
      <w:i/>
      <w:iCs/>
    </w:rPr>
  </w:style>
  <w:style w:type="character" w:customStyle="1" w:styleId="smallcaps">
    <w:name w:val="smallcaps"/>
    <w:basedOn w:val="DefaultParagraphFont"/>
    <w:rsid w:val="00AC088B"/>
  </w:style>
  <w:style w:type="character" w:customStyle="1" w:styleId="Heading2Char">
    <w:name w:val="Heading 2 Char"/>
    <w:basedOn w:val="DefaultParagraphFont"/>
    <w:link w:val="Heading2"/>
    <w:uiPriority w:val="9"/>
    <w:rsid w:val="00532702"/>
    <w:rPr>
      <w:rFonts w:asciiTheme="majorHAnsi" w:eastAsiaTheme="majorEastAsia" w:hAnsiTheme="majorHAnsi" w:cstheme="majorBidi"/>
      <w:b/>
      <w:bCs/>
      <w:color w:val="5B9BD5" w:themeColor="accent1"/>
      <w:sz w:val="26"/>
      <w:szCs w:val="26"/>
    </w:rPr>
  </w:style>
  <w:style w:type="paragraph" w:styleId="BalloonText">
    <w:name w:val="Balloon Text"/>
    <w:basedOn w:val="Normal"/>
    <w:link w:val="BalloonTextChar"/>
    <w:uiPriority w:val="99"/>
    <w:semiHidden/>
    <w:unhideWhenUsed/>
    <w:rsid w:val="00C66A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6ADE"/>
    <w:rPr>
      <w:rFonts w:ascii="Tahoma" w:hAnsi="Tahoma" w:cs="Tahoma"/>
      <w:sz w:val="16"/>
      <w:szCs w:val="16"/>
    </w:rPr>
  </w:style>
  <w:style w:type="table" w:styleId="TableGrid">
    <w:name w:val="Table Grid"/>
    <w:basedOn w:val="TableNormal"/>
    <w:uiPriority w:val="39"/>
    <w:rsid w:val="00447D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21622"/>
    <w:pPr>
      <w:ind w:left="720"/>
      <w:contextualSpacing/>
    </w:pPr>
  </w:style>
  <w:style w:type="paragraph" w:styleId="Header">
    <w:name w:val="header"/>
    <w:basedOn w:val="Normal"/>
    <w:link w:val="HeaderChar"/>
    <w:uiPriority w:val="99"/>
    <w:unhideWhenUsed/>
    <w:rsid w:val="001378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7856"/>
    <w:rPr>
      <w:rFonts w:ascii="Times New Roman" w:hAnsi="Times New Roman"/>
      <w:sz w:val="24"/>
    </w:rPr>
  </w:style>
  <w:style w:type="paragraph" w:styleId="Footer">
    <w:name w:val="footer"/>
    <w:basedOn w:val="Normal"/>
    <w:link w:val="FooterChar"/>
    <w:uiPriority w:val="99"/>
    <w:unhideWhenUsed/>
    <w:rsid w:val="001378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7856"/>
    <w:rPr>
      <w:rFonts w:ascii="Times New Roman" w:hAnsi="Times New Roman"/>
      <w:sz w:val="24"/>
    </w:rPr>
  </w:style>
  <w:style w:type="character" w:styleId="CommentReference">
    <w:name w:val="annotation reference"/>
    <w:basedOn w:val="DefaultParagraphFont"/>
    <w:uiPriority w:val="99"/>
    <w:semiHidden/>
    <w:unhideWhenUsed/>
    <w:rsid w:val="00B02A22"/>
    <w:rPr>
      <w:sz w:val="18"/>
      <w:szCs w:val="18"/>
    </w:rPr>
  </w:style>
  <w:style w:type="paragraph" w:styleId="CommentText">
    <w:name w:val="annotation text"/>
    <w:basedOn w:val="Normal"/>
    <w:link w:val="CommentTextChar"/>
    <w:uiPriority w:val="99"/>
    <w:semiHidden/>
    <w:unhideWhenUsed/>
    <w:rsid w:val="00B02A22"/>
    <w:pPr>
      <w:spacing w:line="240" w:lineRule="auto"/>
    </w:pPr>
    <w:rPr>
      <w:szCs w:val="24"/>
    </w:rPr>
  </w:style>
  <w:style w:type="character" w:customStyle="1" w:styleId="CommentTextChar">
    <w:name w:val="Comment Text Char"/>
    <w:basedOn w:val="DefaultParagraphFont"/>
    <w:link w:val="CommentText"/>
    <w:uiPriority w:val="99"/>
    <w:semiHidden/>
    <w:rsid w:val="00B02A22"/>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02A22"/>
    <w:rPr>
      <w:b/>
      <w:bCs/>
      <w:sz w:val="20"/>
      <w:szCs w:val="20"/>
    </w:rPr>
  </w:style>
  <w:style w:type="character" w:customStyle="1" w:styleId="CommentSubjectChar">
    <w:name w:val="Comment Subject Char"/>
    <w:basedOn w:val="CommentTextChar"/>
    <w:link w:val="CommentSubject"/>
    <w:uiPriority w:val="99"/>
    <w:semiHidden/>
    <w:rsid w:val="00B02A22"/>
    <w:rPr>
      <w:rFonts w:ascii="Times New Roman" w:hAnsi="Times New Roman"/>
      <w:b/>
      <w:bCs/>
      <w:sz w:val="20"/>
      <w:szCs w:val="20"/>
    </w:rPr>
  </w:style>
  <w:style w:type="paragraph" w:styleId="DocumentMap">
    <w:name w:val="Document Map"/>
    <w:basedOn w:val="Normal"/>
    <w:link w:val="DocumentMapChar"/>
    <w:uiPriority w:val="99"/>
    <w:semiHidden/>
    <w:unhideWhenUsed/>
    <w:rsid w:val="00402C04"/>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02C04"/>
    <w:rPr>
      <w:rFonts w:ascii="Lucida Grande" w:hAnsi="Lucida Grande" w:cs="Lucida Grande"/>
      <w:sz w:val="24"/>
      <w:szCs w:val="24"/>
    </w:rPr>
  </w:style>
  <w:style w:type="paragraph" w:styleId="Revision">
    <w:name w:val="Revision"/>
    <w:hidden/>
    <w:uiPriority w:val="99"/>
    <w:semiHidden/>
    <w:rsid w:val="00402C04"/>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AC04A3"/>
    <w:rPr>
      <w:color w:val="954F72" w:themeColor="followedHyperlink"/>
      <w:u w:val="single"/>
    </w:rPr>
  </w:style>
  <w:style w:type="character" w:styleId="PageNumber">
    <w:name w:val="page number"/>
    <w:basedOn w:val="DefaultParagraphFont"/>
    <w:uiPriority w:val="99"/>
    <w:semiHidden/>
    <w:unhideWhenUsed/>
    <w:rsid w:val="00623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670176">
      <w:bodyDiv w:val="1"/>
      <w:marLeft w:val="0"/>
      <w:marRight w:val="0"/>
      <w:marTop w:val="0"/>
      <w:marBottom w:val="0"/>
      <w:divBdr>
        <w:top w:val="none" w:sz="0" w:space="0" w:color="auto"/>
        <w:left w:val="none" w:sz="0" w:space="0" w:color="auto"/>
        <w:bottom w:val="none" w:sz="0" w:space="0" w:color="auto"/>
        <w:right w:val="none" w:sz="0" w:space="0" w:color="auto"/>
      </w:divBdr>
    </w:div>
    <w:div w:id="733354057">
      <w:bodyDiv w:val="1"/>
      <w:marLeft w:val="0"/>
      <w:marRight w:val="0"/>
      <w:marTop w:val="0"/>
      <w:marBottom w:val="0"/>
      <w:divBdr>
        <w:top w:val="none" w:sz="0" w:space="0" w:color="auto"/>
        <w:left w:val="none" w:sz="0" w:space="0" w:color="auto"/>
        <w:bottom w:val="none" w:sz="0" w:space="0" w:color="auto"/>
        <w:right w:val="none" w:sz="0" w:space="0" w:color="auto"/>
      </w:divBdr>
    </w:div>
    <w:div w:id="1375811780">
      <w:bodyDiv w:val="1"/>
      <w:marLeft w:val="0"/>
      <w:marRight w:val="0"/>
      <w:marTop w:val="0"/>
      <w:marBottom w:val="0"/>
      <w:divBdr>
        <w:top w:val="none" w:sz="0" w:space="0" w:color="auto"/>
        <w:left w:val="none" w:sz="0" w:space="0" w:color="auto"/>
        <w:bottom w:val="none" w:sz="0" w:space="0" w:color="auto"/>
        <w:right w:val="none" w:sz="0" w:space="0" w:color="auto"/>
      </w:divBdr>
    </w:div>
    <w:div w:id="1489396790">
      <w:bodyDiv w:val="1"/>
      <w:marLeft w:val="0"/>
      <w:marRight w:val="0"/>
      <w:marTop w:val="0"/>
      <w:marBottom w:val="0"/>
      <w:divBdr>
        <w:top w:val="none" w:sz="0" w:space="0" w:color="auto"/>
        <w:left w:val="none" w:sz="0" w:space="0" w:color="auto"/>
        <w:bottom w:val="none" w:sz="0" w:space="0" w:color="auto"/>
        <w:right w:val="none" w:sz="0" w:space="0" w:color="auto"/>
      </w:divBdr>
    </w:div>
    <w:div w:id="2083915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suma.mishu@york.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5B53D2-E20E-C64F-A06D-8A2B26BC4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4</Pages>
  <Words>40348</Words>
  <Characters>229985</Characters>
  <Application>Microsoft Macintosh Word</Application>
  <DocSecurity>0</DocSecurity>
  <Lines>1916</Lines>
  <Paragraphs>539</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269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uma Mishu</dc:creator>
  <cp:lastModifiedBy>Masuma Mishu</cp:lastModifiedBy>
  <cp:revision>4</cp:revision>
  <cp:lastPrinted>2017-11-23T12:35:00Z</cp:lastPrinted>
  <dcterms:created xsi:type="dcterms:W3CDTF">2018-06-19T22:42:00Z</dcterms:created>
  <dcterms:modified xsi:type="dcterms:W3CDTF">2018-06-20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26651571/american-medical-association-5</vt:lpwstr>
  </property>
  <property fmtid="{D5CDD505-2E9C-101B-9397-08002B2CF9AE}" pid="5" name="Mendeley Recent Style Name 1_1">
    <vt:lpwstr>American Medical Association - masuma mishu</vt:lpwstr>
  </property>
  <property fmtid="{D5CDD505-2E9C-101B-9397-08002B2CF9AE}" pid="6" name="Mendeley Recent Style Id 2_1">
    <vt:lpwstr>http://csl.mendeley.com/styles/26651571/american-medical-association-4</vt:lpwstr>
  </property>
  <property fmtid="{D5CDD505-2E9C-101B-9397-08002B2CF9AE}" pid="7" name="Mendeley Recent Style Name 2_1">
    <vt:lpwstr>American Medical Association - masuma mishu</vt:lpwstr>
  </property>
  <property fmtid="{D5CDD505-2E9C-101B-9397-08002B2CF9AE}" pid="8" name="Mendeley Recent Style Id 3_1">
    <vt:lpwstr>http://csl.mendeley.com/styles/26651571/american-medical-association-2</vt:lpwstr>
  </property>
  <property fmtid="{D5CDD505-2E9C-101B-9397-08002B2CF9AE}" pid="9" name="Mendeley Recent Style Name 3_1">
    <vt:lpwstr>American Medical Association - masuma mishu</vt:lpwstr>
  </property>
  <property fmtid="{D5CDD505-2E9C-101B-9397-08002B2CF9AE}" pid="10" name="Mendeley Recent Style Id 4_1">
    <vt:lpwstr>http://www.zotero.org/styles/american-political-science-association</vt:lpwstr>
  </property>
  <property fmtid="{D5CDD505-2E9C-101B-9397-08002B2CF9AE}" pid="11" name="Mendeley Recent Style Name 4_1">
    <vt:lpwstr>American Political Science Association</vt:lpwstr>
  </property>
  <property fmtid="{D5CDD505-2E9C-101B-9397-08002B2CF9AE}" pid="12" name="Mendeley Recent Style Id 5_1">
    <vt:lpwstr>http://www.zotero.org/styles/apa</vt:lpwstr>
  </property>
  <property fmtid="{D5CDD505-2E9C-101B-9397-08002B2CF9AE}" pid="13" name="Mendeley Recent Style Name 5_1">
    <vt:lpwstr>American Psychological Association 6th edition</vt:lpwstr>
  </property>
  <property fmtid="{D5CDD505-2E9C-101B-9397-08002B2CF9AE}" pid="14" name="Mendeley Recent Style Id 6_1">
    <vt:lpwstr>http://csl.mendeley.com/styles/26651571/harvard1-Mishu</vt:lpwstr>
  </property>
  <property fmtid="{D5CDD505-2E9C-101B-9397-08002B2CF9AE}" pid="15" name="Mendeley Recent Style Name 6_1">
    <vt:lpwstr>Harvard Reference format 1 (author-date) - masuma mishu</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vancouver-superscript-only-year</vt:lpwstr>
  </property>
  <property fmtid="{D5CDD505-2E9C-101B-9397-08002B2CF9AE}" pid="19" name="Mendeley Recent Style Name 8_1">
    <vt:lpwstr>Vancouver (superscript, only year in date, no issue numbers)</vt:lpwstr>
  </property>
  <property fmtid="{D5CDD505-2E9C-101B-9397-08002B2CF9AE}" pid="20" name="Mendeley Recent Style Id 9_1">
    <vt:lpwstr>http://csl.mendeley.com/styles/26651571/vancouver-superscript-only-year-2</vt:lpwstr>
  </property>
  <property fmtid="{D5CDD505-2E9C-101B-9397-08002B2CF9AE}" pid="21" name="Mendeley Recent Style Name 9_1">
    <vt:lpwstr>Vancouver (superscript, only year in date, no issue numbers) - masuma mishu</vt:lpwstr>
  </property>
  <property fmtid="{D5CDD505-2E9C-101B-9397-08002B2CF9AE}" pid="22" name="Mendeley Document_1">
    <vt:lpwstr>True</vt:lpwstr>
  </property>
  <property fmtid="{D5CDD505-2E9C-101B-9397-08002B2CF9AE}" pid="23" name="Mendeley Unique User Id_1">
    <vt:lpwstr>33137c1d-c24f-3c91-9a86-f3407dc67278</vt:lpwstr>
  </property>
  <property fmtid="{D5CDD505-2E9C-101B-9397-08002B2CF9AE}" pid="24" name="Mendeley Citation Style_1">
    <vt:lpwstr>http://csl.mendeley.com/styles/26651571/american-medical-association-2</vt:lpwstr>
  </property>
</Properties>
</file>